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1478" w:rsidRDefault="001E74BA" w:rsidP="00F91478">
      <w:pPr>
        <w:pStyle w:val="ArticleTitle"/>
      </w:pPr>
      <w:bookmarkStart w:id="0" w:name="_GoBack"/>
      <w:bookmarkEnd w:id="0"/>
      <w:r w:rsidRPr="001E74BA">
        <w:t xml:space="preserve">Evaluation of 3D-2D Registration Methods for Registration of </w:t>
      </w:r>
    </w:p>
    <w:p w:rsidR="001E74BA" w:rsidRPr="001E74BA" w:rsidRDefault="001E74BA" w:rsidP="00F91478">
      <w:pPr>
        <w:pStyle w:val="ArticleTitle"/>
      </w:pPr>
      <w:r w:rsidRPr="001E74BA">
        <w:t>3D-DSA and 2D-DSA Cerebral Images</w:t>
      </w:r>
    </w:p>
    <w:p w:rsidR="005A2B04" w:rsidRPr="00924DE2" w:rsidRDefault="005A2B04" w:rsidP="0066563B">
      <w:pPr>
        <w:pStyle w:val="Header"/>
        <w:tabs>
          <w:tab w:val="clear" w:pos="4320"/>
          <w:tab w:val="clear" w:pos="8640"/>
        </w:tabs>
        <w:jc w:val="center"/>
      </w:pPr>
    </w:p>
    <w:p w:rsidR="005A2B04" w:rsidRPr="00924DE2" w:rsidRDefault="003D5F78" w:rsidP="0066563B">
      <w:pPr>
        <w:pStyle w:val="Header"/>
        <w:tabs>
          <w:tab w:val="clear" w:pos="4320"/>
          <w:tab w:val="clear" w:pos="8640"/>
        </w:tabs>
        <w:jc w:val="center"/>
        <w:rPr>
          <w:bCs/>
          <w:sz w:val="24"/>
          <w:szCs w:val="24"/>
        </w:rPr>
      </w:pPr>
      <w:proofErr w:type="spellStart"/>
      <w:r w:rsidRPr="00924DE2">
        <w:rPr>
          <w:bCs/>
          <w:sz w:val="24"/>
          <w:szCs w:val="24"/>
        </w:rPr>
        <w:t>Uroš</w:t>
      </w:r>
      <w:proofErr w:type="spellEnd"/>
      <w:r w:rsidRPr="00924DE2">
        <w:rPr>
          <w:bCs/>
          <w:sz w:val="24"/>
          <w:szCs w:val="24"/>
        </w:rPr>
        <w:t xml:space="preserve"> Mitrović</w:t>
      </w:r>
      <w:r w:rsidR="001F6DF7">
        <w:rPr>
          <w:rStyle w:val="FootnoteReference"/>
          <w:bCs w:val="0"/>
        </w:rPr>
        <w:footnoteReference w:id="1"/>
      </w:r>
      <w:r w:rsidRPr="00924DE2">
        <w:rPr>
          <w:bCs/>
          <w:sz w:val="24"/>
          <w:szCs w:val="24"/>
          <w:vertAlign w:val="superscript"/>
        </w:rPr>
        <w:t>a</w:t>
      </w:r>
      <w:r w:rsidRPr="00924DE2">
        <w:rPr>
          <w:bCs/>
          <w:sz w:val="24"/>
          <w:szCs w:val="24"/>
        </w:rPr>
        <w:t xml:space="preserve">, </w:t>
      </w:r>
      <w:r w:rsidR="005803C7">
        <w:rPr>
          <w:bCs/>
          <w:sz w:val="24"/>
          <w:szCs w:val="24"/>
        </w:rPr>
        <w:t xml:space="preserve">Žiga </w:t>
      </w:r>
      <w:proofErr w:type="spellStart"/>
      <w:r w:rsidR="005803C7">
        <w:rPr>
          <w:bCs/>
          <w:sz w:val="24"/>
          <w:szCs w:val="24"/>
        </w:rPr>
        <w:t>Špiclin</w:t>
      </w:r>
      <w:r w:rsidR="00F2487D" w:rsidRPr="00F2487D">
        <w:rPr>
          <w:bCs/>
          <w:sz w:val="24"/>
          <w:szCs w:val="24"/>
          <w:vertAlign w:val="superscript"/>
        </w:rPr>
        <w:t>a</w:t>
      </w:r>
      <w:proofErr w:type="spellEnd"/>
      <w:r w:rsidR="005803C7">
        <w:rPr>
          <w:bCs/>
          <w:sz w:val="24"/>
          <w:szCs w:val="24"/>
        </w:rPr>
        <w:t xml:space="preserve">, </w:t>
      </w:r>
      <w:r w:rsidRPr="00924DE2">
        <w:rPr>
          <w:bCs/>
          <w:sz w:val="24"/>
          <w:szCs w:val="24"/>
        </w:rPr>
        <w:t xml:space="preserve">Boštjan </w:t>
      </w:r>
      <w:proofErr w:type="spellStart"/>
      <w:r w:rsidRPr="00924DE2">
        <w:rPr>
          <w:bCs/>
          <w:sz w:val="24"/>
          <w:szCs w:val="24"/>
        </w:rPr>
        <w:t>Likar</w:t>
      </w:r>
      <w:r w:rsidRPr="00924DE2">
        <w:rPr>
          <w:bCs/>
          <w:sz w:val="24"/>
          <w:szCs w:val="24"/>
          <w:vertAlign w:val="superscript"/>
        </w:rPr>
        <w:t>a</w:t>
      </w:r>
      <w:r w:rsidR="00AB1E88" w:rsidRPr="00924DE2">
        <w:rPr>
          <w:bCs/>
          <w:sz w:val="24"/>
          <w:szCs w:val="24"/>
          <w:vertAlign w:val="superscript"/>
        </w:rPr>
        <w:t>,b</w:t>
      </w:r>
      <w:proofErr w:type="spellEnd"/>
      <w:r w:rsidRPr="00924DE2">
        <w:rPr>
          <w:bCs/>
          <w:sz w:val="24"/>
          <w:szCs w:val="24"/>
        </w:rPr>
        <w:t xml:space="preserve">, Franjo </w:t>
      </w:r>
      <w:proofErr w:type="spellStart"/>
      <w:r w:rsidRPr="00924DE2">
        <w:rPr>
          <w:bCs/>
          <w:sz w:val="24"/>
          <w:szCs w:val="24"/>
        </w:rPr>
        <w:t>Pernuš</w:t>
      </w:r>
      <w:r w:rsidRPr="00924DE2">
        <w:rPr>
          <w:bCs/>
          <w:sz w:val="24"/>
          <w:szCs w:val="24"/>
          <w:vertAlign w:val="superscript"/>
        </w:rPr>
        <w:t>a</w:t>
      </w:r>
      <w:r w:rsidR="00AB1E88" w:rsidRPr="00924DE2">
        <w:rPr>
          <w:bCs/>
          <w:sz w:val="24"/>
          <w:szCs w:val="24"/>
          <w:vertAlign w:val="superscript"/>
        </w:rPr>
        <w:t>,b</w:t>
      </w:r>
      <w:proofErr w:type="spellEnd"/>
    </w:p>
    <w:p w:rsidR="00AF74BA" w:rsidRPr="00924DE2" w:rsidRDefault="00AF74BA" w:rsidP="0066563B">
      <w:pPr>
        <w:pStyle w:val="Header"/>
        <w:tabs>
          <w:tab w:val="clear" w:pos="4320"/>
          <w:tab w:val="clear" w:pos="8640"/>
        </w:tabs>
        <w:jc w:val="center"/>
        <w:rPr>
          <w:bCs/>
        </w:rPr>
      </w:pPr>
    </w:p>
    <w:p w:rsidR="00AB1E88" w:rsidRPr="00924DE2" w:rsidRDefault="00AB1E88" w:rsidP="0066563B">
      <w:pPr>
        <w:pStyle w:val="Header"/>
        <w:tabs>
          <w:tab w:val="clear" w:pos="4320"/>
          <w:tab w:val="clear" w:pos="8640"/>
        </w:tabs>
        <w:jc w:val="center"/>
        <w:rPr>
          <w:bCs/>
          <w:sz w:val="24"/>
          <w:szCs w:val="24"/>
        </w:rPr>
      </w:pPr>
      <w:proofErr w:type="spellStart"/>
      <w:r w:rsidRPr="00924DE2">
        <w:rPr>
          <w:bCs/>
          <w:sz w:val="24"/>
          <w:szCs w:val="24"/>
          <w:vertAlign w:val="superscript"/>
        </w:rPr>
        <w:t>a</w:t>
      </w:r>
      <w:r w:rsidRPr="00924DE2">
        <w:rPr>
          <w:bCs/>
          <w:sz w:val="24"/>
          <w:szCs w:val="24"/>
        </w:rPr>
        <w:t>University</w:t>
      </w:r>
      <w:proofErr w:type="spellEnd"/>
      <w:r w:rsidRPr="00924DE2">
        <w:rPr>
          <w:bCs/>
          <w:sz w:val="24"/>
          <w:szCs w:val="24"/>
        </w:rPr>
        <w:t xml:space="preserve"> of Ljubljana, Faculty of Electrical Engineering, Laboratory of Imaging Technologies</w:t>
      </w:r>
    </w:p>
    <w:p w:rsidR="00AB1E88" w:rsidRPr="00924DE2" w:rsidRDefault="00AB1E88" w:rsidP="0066563B">
      <w:pPr>
        <w:pStyle w:val="Header"/>
        <w:tabs>
          <w:tab w:val="clear" w:pos="4320"/>
          <w:tab w:val="clear" w:pos="8640"/>
        </w:tabs>
        <w:jc w:val="center"/>
        <w:rPr>
          <w:bCs/>
          <w:sz w:val="24"/>
          <w:szCs w:val="24"/>
        </w:rPr>
      </w:pPr>
      <w:proofErr w:type="spellStart"/>
      <w:r w:rsidRPr="00924DE2">
        <w:rPr>
          <w:bCs/>
          <w:sz w:val="24"/>
          <w:szCs w:val="24"/>
          <w:vertAlign w:val="superscript"/>
        </w:rPr>
        <w:t>b</w:t>
      </w:r>
      <w:r w:rsidRPr="00924DE2">
        <w:rPr>
          <w:bCs/>
          <w:sz w:val="24"/>
          <w:szCs w:val="24"/>
        </w:rPr>
        <w:t>Sensum</w:t>
      </w:r>
      <w:proofErr w:type="spellEnd"/>
      <w:r w:rsidRPr="00924DE2">
        <w:rPr>
          <w:bCs/>
          <w:sz w:val="24"/>
          <w:szCs w:val="24"/>
        </w:rPr>
        <w:t xml:space="preserve"> Computer Vision Systems, </w:t>
      </w:r>
      <w:proofErr w:type="spellStart"/>
      <w:r w:rsidRPr="00924DE2">
        <w:rPr>
          <w:bCs/>
          <w:sz w:val="24"/>
          <w:szCs w:val="24"/>
        </w:rPr>
        <w:t>Tehnološki</w:t>
      </w:r>
      <w:proofErr w:type="spellEnd"/>
      <w:r w:rsidRPr="00924DE2">
        <w:rPr>
          <w:bCs/>
          <w:sz w:val="24"/>
          <w:szCs w:val="24"/>
        </w:rPr>
        <w:t xml:space="preserve"> park 21, 1000 Ljubljana, Slovenia</w:t>
      </w:r>
    </w:p>
    <w:p w:rsidR="0066563B" w:rsidRDefault="0066563B" w:rsidP="0066563B">
      <w:pPr>
        <w:pStyle w:val="Header"/>
        <w:tabs>
          <w:tab w:val="clear" w:pos="4320"/>
          <w:tab w:val="clear" w:pos="8640"/>
        </w:tabs>
        <w:jc w:val="center"/>
        <w:rPr>
          <w:bCs/>
        </w:rPr>
      </w:pPr>
    </w:p>
    <w:p w:rsidR="0066563B" w:rsidRDefault="0066563B" w:rsidP="0066563B">
      <w:pPr>
        <w:pStyle w:val="Header"/>
        <w:tabs>
          <w:tab w:val="clear" w:pos="4320"/>
          <w:tab w:val="clear" w:pos="8640"/>
        </w:tabs>
        <w:jc w:val="center"/>
        <w:rPr>
          <w:bCs/>
        </w:rPr>
      </w:pPr>
    </w:p>
    <w:p w:rsidR="0066563B" w:rsidRDefault="0066563B" w:rsidP="0066563B">
      <w:pPr>
        <w:pStyle w:val="Header"/>
        <w:tabs>
          <w:tab w:val="clear" w:pos="4320"/>
          <w:tab w:val="clear" w:pos="8640"/>
        </w:tabs>
        <w:jc w:val="center"/>
        <w:rPr>
          <w:b/>
          <w:bCs/>
          <w:sz w:val="22"/>
          <w:szCs w:val="22"/>
        </w:rPr>
      </w:pPr>
      <w:r>
        <w:rPr>
          <w:b/>
          <w:bCs/>
          <w:sz w:val="22"/>
          <w:szCs w:val="22"/>
        </w:rPr>
        <w:t>ABSTRACT</w:t>
      </w:r>
    </w:p>
    <w:p w:rsidR="0066563B" w:rsidRDefault="0066563B" w:rsidP="0066563B">
      <w:pPr>
        <w:pStyle w:val="Header"/>
        <w:tabs>
          <w:tab w:val="clear" w:pos="4320"/>
          <w:tab w:val="clear" w:pos="8640"/>
        </w:tabs>
        <w:jc w:val="center"/>
        <w:rPr>
          <w:bCs/>
        </w:rPr>
      </w:pPr>
    </w:p>
    <w:p w:rsidR="00632BD7" w:rsidRPr="00FF1D4C" w:rsidRDefault="00F91478" w:rsidP="00632BD7">
      <w:pPr>
        <w:jc w:val="both"/>
        <w:rPr>
          <w:iCs/>
          <w:szCs w:val="22"/>
        </w:rPr>
      </w:pPr>
      <w:r>
        <w:t>R</w:t>
      </w:r>
      <w:r w:rsidR="001E74BA">
        <w:t>ecent C-arm systems</w:t>
      </w:r>
      <w:r>
        <w:t xml:space="preserve"> used for endovascular image-guided interventions enable the acquisition of</w:t>
      </w:r>
      <w:r w:rsidR="001E74BA">
        <w:t xml:space="preserve"> three-dimensional (3D) </w:t>
      </w:r>
      <w:r>
        <w:t xml:space="preserve">and dynamic two-dimensional (2D+t) </w:t>
      </w:r>
      <w:r w:rsidR="001E74BA">
        <w:t>images</w:t>
      </w:r>
      <w:r>
        <w:t xml:space="preserve"> in the same interventional suite.</w:t>
      </w:r>
      <w:r w:rsidR="001E74BA">
        <w:t xml:space="preserve"> </w:t>
      </w:r>
      <w:r>
        <w:t xml:space="preserve">The 3D images are used to observe </w:t>
      </w:r>
      <w:r w:rsidR="001E74BA">
        <w:t xml:space="preserve">the vascular morphology </w:t>
      </w:r>
      <w:r>
        <w:t>while</w:t>
      </w:r>
      <w:r w:rsidR="001E74BA">
        <w:t xml:space="preserve"> </w:t>
      </w:r>
      <w:r>
        <w:t xml:space="preserve">the </w:t>
      </w:r>
      <w:r w:rsidR="001E74BA">
        <w:t xml:space="preserve">2D+t images show the current state of the intervention. </w:t>
      </w:r>
      <w:r>
        <w:t>By s</w:t>
      </w:r>
      <w:r w:rsidR="001E74BA">
        <w:t>patial alignment of 3D and 2D+t images</w:t>
      </w:r>
      <w:r>
        <w:t xml:space="preserve"> one</w:t>
      </w:r>
      <w:r w:rsidR="001E74BA">
        <w:t xml:space="preserve"> can facilitate </w:t>
      </w:r>
      <w:r>
        <w:t xml:space="preserve">the </w:t>
      </w:r>
      <w:r w:rsidR="001E74BA">
        <w:t xml:space="preserve">endovascular </w:t>
      </w:r>
      <w:r>
        <w:t>interventions</w:t>
      </w:r>
      <w:r w:rsidR="001E74BA">
        <w:t>,</w:t>
      </w:r>
      <w:r>
        <w:t xml:space="preserve"> e.g.</w:t>
      </w:r>
      <w:r w:rsidR="001E74BA">
        <w:t xml:space="preserve"> by displaying the intra-interventional tools and </w:t>
      </w:r>
      <w:r>
        <w:t xml:space="preserve">contrast-agent </w:t>
      </w:r>
      <w:r w:rsidR="001E74BA">
        <w:t>flow in</w:t>
      </w:r>
      <w:r>
        <w:t xml:space="preserve"> the</w:t>
      </w:r>
      <w:r w:rsidR="00E77B87">
        <w:t xml:space="preserve"> augmented 3D+t</w:t>
      </w:r>
      <w:r w:rsidR="001E74BA">
        <w:t xml:space="preserve"> images. </w:t>
      </w:r>
      <w:r>
        <w:t>To achieve the spatial alignment</w:t>
      </w:r>
      <w:r w:rsidR="001E74BA">
        <w:t xml:space="preserve"> several 3D-2D registration methods were proposed </w:t>
      </w:r>
      <w:r w:rsidR="009849BA">
        <w:t>that are</w:t>
      </w:r>
      <w:r w:rsidR="001E74BA">
        <w:t xml:space="preserve"> concerned with finding</w:t>
      </w:r>
      <w:r w:rsidR="00315466">
        <w:t xml:space="preserve"> </w:t>
      </w:r>
      <w:r w:rsidR="001E74BA">
        <w:t>the rigid-body parameters</w:t>
      </w:r>
      <w:r w:rsidR="004A4E39">
        <w:t xml:space="preserve"> of</w:t>
      </w:r>
      <w:r w:rsidR="00E77B87">
        <w:t xml:space="preserve"> the</w:t>
      </w:r>
      <w:r w:rsidR="004A4E39">
        <w:t xml:space="preserve"> 3D image</w:t>
      </w:r>
      <w:r w:rsidR="009849BA">
        <w:t>.</w:t>
      </w:r>
      <w:r w:rsidR="001E74BA">
        <w:t xml:space="preserve"> </w:t>
      </w:r>
      <w:r w:rsidR="009849BA">
        <w:t xml:space="preserve">Meanwhile, </w:t>
      </w:r>
      <w:r w:rsidR="001E74BA">
        <w:t>the</w:t>
      </w:r>
      <w:r w:rsidR="00315466">
        <w:t xml:space="preserve"> pose of the</w:t>
      </w:r>
      <w:r w:rsidR="001E74BA">
        <w:t xml:space="preserve"> C-arm system </w:t>
      </w:r>
      <w:r w:rsidR="009849BA">
        <w:t>is</w:t>
      </w:r>
      <w:r w:rsidR="004D55C0">
        <w:t xml:space="preserve"> usually obtained through a dedicated C-arm calibration</w:t>
      </w:r>
      <w:r w:rsidR="00315466">
        <w:t>.</w:t>
      </w:r>
      <w:r w:rsidR="001E74BA">
        <w:t xml:space="preserve"> In practice, the</w:t>
      </w:r>
      <w:r w:rsidR="004D55C0">
        <w:t xml:space="preserve"> calibrated</w:t>
      </w:r>
      <w:r w:rsidR="001E74BA">
        <w:t xml:space="preserve"> </w:t>
      </w:r>
      <w:r w:rsidR="004D55C0">
        <w:t xml:space="preserve">C-arm pose </w:t>
      </w:r>
      <w:r w:rsidR="001E74BA">
        <w:t xml:space="preserve">parameters are </w:t>
      </w:r>
      <w:r w:rsidR="004D55C0">
        <w:t>typically valid only if the imaged</w:t>
      </w:r>
      <w:r w:rsidR="001E74BA">
        <w:t xml:space="preserve"> object </w:t>
      </w:r>
      <w:r w:rsidR="004D55C0">
        <w:t xml:space="preserve">is positioned </w:t>
      </w:r>
      <w:r w:rsidR="001E74BA">
        <w:t>in the</w:t>
      </w:r>
      <w:r w:rsidR="004D55C0">
        <w:t xml:space="preserve"> C-arm</w:t>
      </w:r>
      <w:r w:rsidR="009849BA">
        <w:t>’s</w:t>
      </w:r>
      <w:r w:rsidR="001E74BA">
        <w:t xml:space="preserve"> isocenter. </w:t>
      </w:r>
      <w:r w:rsidR="009849BA">
        <w:t>To compensate this, the</w:t>
      </w:r>
      <w:r w:rsidR="004D55C0">
        <w:t xml:space="preserve"> 3D-2D registration </w:t>
      </w:r>
      <w:r w:rsidR="009849BA">
        <w:t>should</w:t>
      </w:r>
      <w:r w:rsidR="001E74BA">
        <w:t xml:space="preserve"> search</w:t>
      </w:r>
      <w:r w:rsidR="004D55C0">
        <w:t xml:space="preserve"> </w:t>
      </w:r>
      <w:r w:rsidR="009849BA">
        <w:t xml:space="preserve">simultaneously </w:t>
      </w:r>
      <w:r w:rsidR="001E74BA">
        <w:t xml:space="preserve">for the </w:t>
      </w:r>
      <w:r w:rsidR="004A4E39">
        <w:t>rigid-body</w:t>
      </w:r>
      <w:r w:rsidR="001E74BA">
        <w:t xml:space="preserve"> as well as the </w:t>
      </w:r>
      <w:r w:rsidR="004D55C0">
        <w:t xml:space="preserve">C-arm pose </w:t>
      </w:r>
      <w:r w:rsidR="001E74BA">
        <w:t xml:space="preserve">parameters. </w:t>
      </w:r>
      <w:r w:rsidR="00542A43">
        <w:t>For verification</w:t>
      </w:r>
      <w:r w:rsidR="009849BA">
        <w:t>,</w:t>
      </w:r>
      <w:r w:rsidR="001E74BA">
        <w:t xml:space="preserve"> we </w:t>
      </w:r>
      <w:r w:rsidR="009849BA">
        <w:t xml:space="preserve">tested </w:t>
      </w:r>
      <w:r w:rsidR="001E74BA">
        <w:t xml:space="preserve">three 3D-2D registration methods </w:t>
      </w:r>
      <w:r w:rsidR="00632BD7">
        <w:t>on real, clinical 3D and 2D+t angiographic images of twenty patients</w:t>
      </w:r>
      <w:r w:rsidR="00BA1266">
        <w:t xml:space="preserve">, </w:t>
      </w:r>
      <w:r w:rsidR="00632BD7">
        <w:t>ten of</w:t>
      </w:r>
      <w:r w:rsidR="00BA1266">
        <w:t xml:space="preserve"> </w:t>
      </w:r>
      <w:r w:rsidR="00632BD7">
        <w:t xml:space="preserve">which were imaged with attached </w:t>
      </w:r>
      <w:r w:rsidR="00BA1266">
        <w:t>fiducial</w:t>
      </w:r>
      <w:r w:rsidR="00632BD7">
        <w:t xml:space="preserve"> </w:t>
      </w:r>
      <w:r w:rsidR="00BA1266">
        <w:t>marker</w:t>
      </w:r>
      <w:r w:rsidR="00632BD7">
        <w:t>s</w:t>
      </w:r>
      <w:r w:rsidR="00BA1266">
        <w:t xml:space="preserve"> </w:t>
      </w:r>
      <w:r w:rsidR="00632BD7">
        <w:t>to obtain a</w:t>
      </w:r>
      <w:r w:rsidR="00BA1266">
        <w:t xml:space="preserve"> “gold</w:t>
      </w:r>
      <w:r w:rsidR="00ED74A2">
        <w:t xml:space="preserve"> </w:t>
      </w:r>
      <w:r w:rsidR="00BA1266">
        <w:t xml:space="preserve">standard” registration. </w:t>
      </w:r>
      <w:r w:rsidR="00632BD7" w:rsidRPr="0056676A">
        <w:t>The results indicate that</w:t>
      </w:r>
      <w:r w:rsidR="00542A43">
        <w:t>, compared to searching solely the rigid-body parameters,</w:t>
      </w:r>
      <w:r w:rsidR="00632BD7">
        <w:t xml:space="preserve"> by searching</w:t>
      </w:r>
      <w:r w:rsidR="00F963D8">
        <w:t xml:space="preserve"> simultaneously</w:t>
      </w:r>
      <w:r w:rsidR="00632BD7">
        <w:t xml:space="preserve"> for rigid-body and</w:t>
      </w:r>
      <w:r w:rsidR="00632BD7" w:rsidRPr="0056676A">
        <w:t xml:space="preserve"> the </w:t>
      </w:r>
      <w:r w:rsidR="00632BD7">
        <w:t xml:space="preserve">C-arm pose parameters </w:t>
      </w:r>
      <w:r w:rsidR="00644B50">
        <w:t xml:space="preserve">significantly improves </w:t>
      </w:r>
      <w:r w:rsidR="00632BD7">
        <w:t xml:space="preserve">the accuracy and success rate of 3D-2D registration methods. Among the three tested methods the </w:t>
      </w:r>
      <w:r w:rsidR="00632BD7" w:rsidRPr="0056676A">
        <w:t xml:space="preserve">intensity-based method </w:t>
      </w:r>
      <w:r w:rsidR="00632BD7">
        <w:t>using</w:t>
      </w:r>
      <w:r w:rsidR="00632BD7" w:rsidRPr="0056676A">
        <w:t xml:space="preserve"> mutual information </w:t>
      </w:r>
      <w:r w:rsidR="00632BD7">
        <w:t>was the most</w:t>
      </w:r>
      <w:r w:rsidR="00632BD7" w:rsidRPr="0056676A">
        <w:t xml:space="preserve"> </w:t>
      </w:r>
      <w:r w:rsidR="00632BD7">
        <w:t>robust</w:t>
      </w:r>
      <w:r w:rsidR="00644B50">
        <w:t>, as it</w:t>
      </w:r>
      <w:r w:rsidR="00632BD7">
        <w:t xml:space="preserve"> successfull</w:t>
      </w:r>
      <w:r w:rsidR="00644B50">
        <w:t>y</w:t>
      </w:r>
      <w:r w:rsidR="00632BD7">
        <w:t xml:space="preserve"> register</w:t>
      </w:r>
      <w:r w:rsidR="00644B50">
        <w:t>ed</w:t>
      </w:r>
      <w:r w:rsidR="00632BD7">
        <w:t xml:space="preserve"> all clinical datasets, and highly accurate,</w:t>
      </w:r>
      <w:r w:rsidR="00632BD7" w:rsidRPr="0056676A">
        <w:t xml:space="preserve"> </w:t>
      </w:r>
      <w:r w:rsidR="00644B50">
        <w:t xml:space="preserve">as </w:t>
      </w:r>
      <w:r w:rsidR="00977010">
        <w:t>the maximal</w:t>
      </w:r>
      <w:r w:rsidR="00632BD7">
        <w:t xml:space="preserve"> </w:t>
      </w:r>
      <w:r w:rsidR="00632BD7" w:rsidRPr="0056676A">
        <w:t xml:space="preserve">fiducial registration error </w:t>
      </w:r>
      <w:r w:rsidR="00977010">
        <w:t>was less</w:t>
      </w:r>
      <w:r w:rsidR="001324DA">
        <w:t xml:space="preserve"> or equal</w:t>
      </w:r>
      <w:r w:rsidR="00632BD7" w:rsidRPr="0056676A">
        <w:t xml:space="preserve"> than 0.34 mm.</w:t>
      </w:r>
    </w:p>
    <w:p w:rsidR="007860D7" w:rsidRDefault="007860D7" w:rsidP="004A7219">
      <w:pPr>
        <w:jc w:val="both"/>
        <w:rPr>
          <w:color w:val="000000"/>
          <w:szCs w:val="22"/>
        </w:rPr>
      </w:pPr>
    </w:p>
    <w:p w:rsidR="007860D7" w:rsidRDefault="007860D7" w:rsidP="004A7219">
      <w:pPr>
        <w:jc w:val="both"/>
        <w:rPr>
          <w:color w:val="000000"/>
          <w:szCs w:val="22"/>
        </w:rPr>
      </w:pPr>
      <w:r w:rsidRPr="007860D7">
        <w:rPr>
          <w:b/>
          <w:color w:val="000000"/>
          <w:szCs w:val="22"/>
        </w:rPr>
        <w:t>Keywords</w:t>
      </w:r>
      <w:r>
        <w:rPr>
          <w:b/>
          <w:color w:val="000000"/>
          <w:szCs w:val="22"/>
        </w:rPr>
        <w:t xml:space="preserve">: </w:t>
      </w:r>
      <w:r w:rsidR="00FC482F">
        <w:rPr>
          <w:color w:val="000000"/>
          <w:szCs w:val="22"/>
        </w:rPr>
        <w:t xml:space="preserve">3D-2D </w:t>
      </w:r>
      <w:r w:rsidR="00736C81">
        <w:rPr>
          <w:color w:val="000000"/>
          <w:szCs w:val="22"/>
        </w:rPr>
        <w:t xml:space="preserve">image </w:t>
      </w:r>
      <w:r w:rsidR="00FC482F">
        <w:rPr>
          <w:color w:val="000000"/>
          <w:szCs w:val="22"/>
        </w:rPr>
        <w:t xml:space="preserve">registration, </w:t>
      </w:r>
      <w:r w:rsidR="00DE40DF">
        <w:rPr>
          <w:color w:val="000000"/>
          <w:szCs w:val="22"/>
        </w:rPr>
        <w:t xml:space="preserve">cerebral angiograms, </w:t>
      </w:r>
      <w:r w:rsidR="00756122">
        <w:rPr>
          <w:color w:val="000000"/>
          <w:szCs w:val="22"/>
        </w:rPr>
        <w:t>DSA</w:t>
      </w:r>
      <w:r w:rsidR="00FC482F">
        <w:rPr>
          <w:color w:val="000000"/>
          <w:szCs w:val="22"/>
        </w:rPr>
        <w:t xml:space="preserve">, </w:t>
      </w:r>
      <w:r w:rsidR="00486869">
        <w:rPr>
          <w:color w:val="000000"/>
          <w:szCs w:val="22"/>
        </w:rPr>
        <w:t xml:space="preserve">performance </w:t>
      </w:r>
      <w:r w:rsidR="00FC482F">
        <w:rPr>
          <w:color w:val="000000"/>
          <w:szCs w:val="22"/>
        </w:rPr>
        <w:t>evaluation</w:t>
      </w:r>
      <w:r w:rsidR="000363DB">
        <w:rPr>
          <w:color w:val="000000"/>
          <w:szCs w:val="22"/>
        </w:rPr>
        <w:t>, gold standard</w:t>
      </w:r>
      <w:r w:rsidR="009849BA">
        <w:rPr>
          <w:color w:val="000000"/>
          <w:szCs w:val="22"/>
        </w:rPr>
        <w:t>.</w:t>
      </w:r>
    </w:p>
    <w:p w:rsidR="00FC482F" w:rsidRDefault="00FC482F" w:rsidP="004A7219">
      <w:pPr>
        <w:jc w:val="both"/>
        <w:rPr>
          <w:color w:val="000000"/>
          <w:szCs w:val="22"/>
        </w:rPr>
      </w:pPr>
    </w:p>
    <w:p w:rsidR="00FC482F" w:rsidRDefault="00FC482F" w:rsidP="004A7219">
      <w:pPr>
        <w:jc w:val="both"/>
        <w:rPr>
          <w:color w:val="000000"/>
          <w:szCs w:val="22"/>
        </w:rPr>
      </w:pPr>
    </w:p>
    <w:p w:rsidR="00FC482F" w:rsidRPr="00FC482F" w:rsidRDefault="00FC482F" w:rsidP="00B6200D">
      <w:pPr>
        <w:numPr>
          <w:ilvl w:val="0"/>
          <w:numId w:val="22"/>
        </w:numPr>
        <w:jc w:val="center"/>
        <w:rPr>
          <w:b/>
          <w:color w:val="000000"/>
          <w:sz w:val="22"/>
          <w:szCs w:val="22"/>
        </w:rPr>
      </w:pPr>
      <w:r w:rsidRPr="00FC482F">
        <w:rPr>
          <w:b/>
          <w:color w:val="000000"/>
          <w:sz w:val="22"/>
          <w:szCs w:val="22"/>
        </w:rPr>
        <w:t>INTRODUCTION</w:t>
      </w:r>
    </w:p>
    <w:p w:rsidR="00FC482F" w:rsidRPr="00C339D1" w:rsidRDefault="00FC482F" w:rsidP="00C339D1">
      <w:pPr>
        <w:rPr>
          <w:color w:val="000000"/>
        </w:rPr>
      </w:pPr>
    </w:p>
    <w:p w:rsidR="00A71EA6" w:rsidRDefault="001C7485" w:rsidP="00A71EA6">
      <w:pPr>
        <w:jc w:val="both"/>
      </w:pPr>
      <w:r>
        <w:t>Current</w:t>
      </w:r>
      <w:r w:rsidR="005D1DCC">
        <w:t xml:space="preserve"> state-of-the-art </w:t>
      </w:r>
      <w:r w:rsidR="009509F8">
        <w:t>workflow</w:t>
      </w:r>
      <w:r>
        <w:t xml:space="preserve"> for the treatment</w:t>
      </w:r>
      <w:r w:rsidR="00957500">
        <w:t xml:space="preserve"> of</w:t>
      </w:r>
      <w:r w:rsidR="005D1DCC">
        <w:t xml:space="preserve"> cerebrovas</w:t>
      </w:r>
      <w:r w:rsidR="00106A1B">
        <w:t>cular pathologies involves</w:t>
      </w:r>
      <w:r w:rsidR="00265A9E">
        <w:t xml:space="preserve"> three phases</w:t>
      </w:r>
      <w:r w:rsidR="00106A1B">
        <w:t>: 1) diagnosi</w:t>
      </w:r>
      <w:r>
        <w:t>s</w:t>
      </w:r>
      <w:r w:rsidR="00106A1B">
        <w:t xml:space="preserve"> of the cerebrovascular pathology</w:t>
      </w:r>
      <w:r w:rsidR="00592037">
        <w:t xml:space="preserve">, 2) </w:t>
      </w:r>
      <w:r w:rsidR="00106A1B">
        <w:t xml:space="preserve">planning </w:t>
      </w:r>
      <w:r>
        <w:t xml:space="preserve">of </w:t>
      </w:r>
      <w:r w:rsidR="00106A1B">
        <w:t xml:space="preserve">the intervention and </w:t>
      </w:r>
      <w:r w:rsidR="00592037">
        <w:t>3</w:t>
      </w:r>
      <w:r w:rsidR="00106A1B">
        <w:t xml:space="preserve">) </w:t>
      </w:r>
      <w:r w:rsidR="002D05E9">
        <w:t xml:space="preserve">treatment by </w:t>
      </w:r>
      <w:r w:rsidR="005D1DCC">
        <w:t>minimally invasive endovascular image guided intervention (EIGI).</w:t>
      </w:r>
      <w:r w:rsidR="003D20CE">
        <w:fldChar w:fldCharType="begin"/>
      </w:r>
      <w:r w:rsidR="00A01498">
        <w:instrText xml:space="preserve"> ADDIN ZOTERO_ITEM CSL_CITATION {"citationID":"2e85ekb3is","properties":{"formattedCitation":"{\\rtf \\super 1\\nosupersub{}}","plainCitation":"1"},"citationItems":[{"id":10,"uris":["http://zotero.org/users/local/N117UFDD/items/WXS8N6PV"],"uri":["http://zotero.org/users/local/N117UFDD/items/WXS8N6PV"],"itemData":{"id":10,"type":"article-journal","title":"Endovascular image-guided interventions (EIGIs)","container-title":"Medical Physics","page":"301","volume":"35","issue":"1","source":"CrossRef","DOI":"10.1118/1.2821702","ISSN":"00942405","journalAbbreviation":"Med. Phys.","author":[{"family":"Rudin","given":"Stephen"},{"family":"Bednarek","given":"Daniel R."},{"family":"Hoffmann","given":"Kenneth R."}],"issued":{"date-parts":[[2008]]},"accessed":{"date-parts":[[2012,2,29]]}}}],"schema":"https://github.com/citation-style-language/schema/raw/master/csl-citation.json"} </w:instrText>
      </w:r>
      <w:r w:rsidR="003D20CE">
        <w:fldChar w:fldCharType="separate"/>
      </w:r>
      <w:r w:rsidR="00870163" w:rsidRPr="00870163">
        <w:rPr>
          <w:szCs w:val="24"/>
          <w:vertAlign w:val="superscript"/>
        </w:rPr>
        <w:t>1</w:t>
      </w:r>
      <w:r w:rsidR="003D20CE">
        <w:fldChar w:fldCharType="end"/>
      </w:r>
      <w:r w:rsidR="00106A1B">
        <w:t xml:space="preserve"> </w:t>
      </w:r>
      <w:r w:rsidR="002D05E9">
        <w:t>The first</w:t>
      </w:r>
      <w:r w:rsidR="00592037">
        <w:t xml:space="preserve"> two</w:t>
      </w:r>
      <w:r w:rsidR="00E16CD9">
        <w:t xml:space="preserve"> </w:t>
      </w:r>
      <w:r w:rsidR="00265A9E">
        <w:t xml:space="preserve">phases </w:t>
      </w:r>
      <w:r w:rsidR="00BD65B4">
        <w:t xml:space="preserve">involve examination of </w:t>
      </w:r>
      <w:r w:rsidR="00E13FC6">
        <w:t>pre-EIGI acquired</w:t>
      </w:r>
      <w:r w:rsidR="002D05E9">
        <w:t xml:space="preserve"> three-dimensional</w:t>
      </w:r>
      <w:r w:rsidR="00E16CD9">
        <w:t xml:space="preserve"> </w:t>
      </w:r>
      <w:r w:rsidR="005D1DCC">
        <w:t>(3D)</w:t>
      </w:r>
      <w:r w:rsidR="00BD65B4">
        <w:t xml:space="preserve"> images, typically a</w:t>
      </w:r>
      <w:r w:rsidR="005D1DCC">
        <w:t xml:space="preserve"> </w:t>
      </w:r>
      <w:r w:rsidR="005D1DCC" w:rsidRPr="006741D7">
        <w:t>computed tomography angiography (CTA)</w:t>
      </w:r>
      <w:r w:rsidR="00BD65B4">
        <w:t xml:space="preserve"> or a</w:t>
      </w:r>
      <w:r w:rsidR="005D1DCC" w:rsidRPr="006741D7">
        <w:t xml:space="preserve"> magnetic resonance angiography (MRA) image</w:t>
      </w:r>
      <w:r w:rsidR="0085459C">
        <w:t xml:space="preserve"> or a recently introduced</w:t>
      </w:r>
      <w:r w:rsidR="008F34DF">
        <w:t xml:space="preserve"> modality called 3D digitally subtracted angiogram (3D-DSA)</w:t>
      </w:r>
      <w:r w:rsidR="00BD65B4">
        <w:t xml:space="preserve">, which </w:t>
      </w:r>
      <w:r w:rsidR="0085459C">
        <w:t>is</w:t>
      </w:r>
      <w:r w:rsidR="008F34DF">
        <w:t xml:space="preserve"> obtained by subtraction of two cone-beam</w:t>
      </w:r>
      <w:r w:rsidR="008F34DF" w:rsidRPr="00460C42">
        <w:t xml:space="preserve"> </w:t>
      </w:r>
      <w:r w:rsidR="008F34DF">
        <w:t>computed tomography (CBCT) images, one with and without a contrast agent. In the 3D-DSA images all non-vascular structures are subtracted,</w:t>
      </w:r>
      <w:r w:rsidR="0085459C">
        <w:t xml:space="preserve"> thus</w:t>
      </w:r>
      <w:r w:rsidR="008F34DF">
        <w:t xml:space="preserve"> enabling higher diagnostic power of detecting cerebrovascular pathologies.</w:t>
      </w:r>
      <w:r w:rsidR="003D20CE">
        <w:fldChar w:fldCharType="begin"/>
      </w:r>
      <w:r w:rsidR="00A01498">
        <w:instrText xml:space="preserve"> ADDIN ZOTERO_ITEM CSL_CITATION {"citationID":"2ictb3ql97","properties":{"formattedCitation":"{\\rtf \\super 2\\nosupersub{},\\super 3\\nosupersub{}}","plainCitation":"2,3"},"citationItems":[{"id":113,"uris":["http://zotero.org/users/local/N117UFDD/items/NWU26N32"],"uri":["http://zotero.org/users/local/N117UFDD/items/NWU26N32"],"itemData":{"id":113,"type":"article-journal","title":"3D Rotational Angiography: The New Gold Standard in the Detection of Additional Intracranial Aneurysms","container-title":"American Journal of Neuroradiology","page":"976-979","volume":"29","issue":"5","source":"www.ajnr.org","abstract":"BACKGROUND AND PURPOSE: During surgery of symptomatic aneurysms, additional small angiographic occult aneurysms are commonly found. With 3D rotational angiography (3DRA) small aneurysms are more easily depicted than with digital subtraction angiography (DSA). In this study we compare 3DRA with DSA in the depiction of small additional aneurysms.\nMATERIALS AND METHODS: Three hundred fifty 3D datasets of 1 vascular tree of 350 patients with at least 1 intracranial aneurysm on the dataset were re-evaluated for the presence of additional aneurysms by 2 observers in consensus. Two other observers, blinded to the 3D images, re-evaluated DSA images of the same 350 vascular trees for these additional aneurysms. Results were compared.\nRESULTS: In 350 3D datasets, 350 target aneurysms and 94 additional aneurysms were detected. The mean size of 94 additional aneurysms was 3.54 mm (median, 3; range, 0.5–17 mm). The proportion of aneurysms ≤3 mm was significantly higher in additional aneurysms (61 of 94, 65%) than in the target aneurysms (61 of 350, 17%) (χ2, P &lt; .0001). Of 94 additional aneurysms, 27 (29%) were missed on DSA by both observers. The mean size of the missed aneurysms was 1.94 mm (median, 2; range, 0.5–4 mm). The proportion of aneurysms ≤3 mm in missed additional aneurysms (26 of 27, 96%) was significantly higher than that in all additional aneurysms (61 of 94, 65%) (χ2, P = .0035). The location of missed additional aneurysms was not different from the location of all additional aneurysms.\nCONCLUSION: 3DRA depicts considerably more small (≤3 mm) additional aneurysms than DSA. In selected patients, accurate detection of these aneurysms may have consequences for the choice of treatment technique and for the frequency and duration of imaging follow-up.","DOI":"10.3174/ajnr.A0964","ISSN":"0195-6108, 1936-959X","shortTitle":"3D Rotational Angiography","journalAbbreviation":"Am. J. Neuroradiol.","language":"en","author":[{"family":"Van Rooij","given":"W. J"},{"family":"Sprengers","given":"M. E"},{"family":"De Gast","given":"A. N"},{"family":"Peluso","given":"J. P.p"},{"family":"Sluzewski","given":"M."}],"issued":{"date-parts":[[2008,5,1]]},"accessed":{"date-parts":[[2012,4,4]]}}},{"id":137,"uris":["http://zotero.org/users/local/N117UFDD/items/WFIATKFX"],"uri":["http://zotero.org/users/local/N117UFDD/items/WFIATKFX"],"itemData":{"id":137,"type":"article-journal","title":"Clinical significance of 3D reconstruction of arteriovenous malformation using digital subtraction angiography and its modification with CT information in stereotactic radiosurgery","container-title":"International Journal of Radiation Oncology Biology Physics","page":"1392-1399","volume":"57","issue":"5","source":"ScienceDirect","abstract":"Purpose\nA three-dimensional (3D) reconstruction method of arteriovenous malformation (AVM) nidus from digital subtraction angiography (DSA) in combination with CT and/or MRI was developed, and its usefulness was evaluated in this study.\nMethods and materials\nThe contour of the AVM nidus was delineated on two orthogonal projected DSA images. First, the volume and center of the AVM nidus were calculated in a classic DSA plan using three maximal lengths of the nidus in three perpendicular directions, assuming that the nidus had a prolate ellipsoid shape. Second, in the 3D-DSA plan, the contours of the AVM nidus on the two orthogonal projected DSA images were segmented to be compatible with the slice thickness of the CT image. Assuming that each segment of the nidus has an ellipsoid pillar shape, the volume and center of each segment were calculated. The volume and 3D shape of the nidus were calculated by 3D reconstruction in the 3D-DSA plan. Third, in the CT-DSA plan, the contour based on the segmented DSA was superimposed on the corresponding transaxial CT image slice by slice. The cylindrical shape of the nidus in the transaxial image was modified using the enhanced CT images in the CT-DSA plan. These three planning methods were compared using dose–volume statistics from real patients' data. Eighteen patients with intracranial AVMs in different brain locations who had been treated by radiosurgery were the subjects of this study. To examine the visibility (validity) of the nidus on the CT image, the “nidus” was delineated on an enhanced CT image without DSA superposition in the CT plan and compared with the CT-DSA plan.\nResults\nThe variance in the distance between coordinates determined by the CT plan and those determined by the classic DSA plan was significantly larger than the variance in the CT-DSA plan (p &amp;lt; 0.0001 for lateral, AP, and craniocaudal directions). The difference in the variance was not reduced by the addition of MRI (p &amp;lt; 0.0001 for each direction). The mean volume ± SD of the nidus calculated was 5.9 ± 8.0 cm3 in the classic DSA plan, 4.0 ± 5.6 cm3 in the 3D-DSA plan, and 3.6 ± 5.2 cm3 in the CT-DSA plan. The 3D-DSA plan significantly reduced the mean nidus volume 31.8% ± 12.7% from the classic DSA plan (p = 0.0054). The CT-DSA plan further significantly reduced the volume 9.8% ± 8.8% from the 3D-DSA plan (p = 0.0021). The mean overlapping volume of the nidus between the CT plan and CT-DSA plan was 2.6 ± 4.3 cm3 (range 0.17–18.9), corresponding to 63.7% ± 19.2% (range 11.4–85.3%) of the volume in the CT-DSA plan.\nConclusion\nThe superposition of the segmented DSA information on CT was shown to be an important tool to determine the precise shape of the nidus and is suggested to be useful to reduce partial occlusion of the AVM or radiation complications in radiosurgery.","DOI":"10.1016/S0360-3016(03)00780-6","ISSN":"0360-3016","journalAbbreviation":"Int. J. Radiat. Oncol.","author":[{"family":"Zhang","given":"Xiao-Qing"},{"family":"Shirato","given":"Hiroki"},{"family":"Aoyama","given":"Hidefumi"},{"family":"Ushikoshi","given":"Satoshi"},{"family":"Nishioka","given":"Takeshi"},{"family":"Zhang","given":"Da-Zhen"},{"family":"Miyasaka","given":"Kazuo"}],"issued":{"date-parts":[["2003",12,1]]},"accessed":{"date-parts":[[2012,4,4]]}}}],"schema":"https://github.com/citation-style-language/schema/raw/master/csl-citation.json"} </w:instrText>
      </w:r>
      <w:r w:rsidR="003D20CE">
        <w:fldChar w:fldCharType="separate"/>
      </w:r>
      <w:r w:rsidR="008F34DF" w:rsidRPr="003C48FB">
        <w:rPr>
          <w:szCs w:val="24"/>
          <w:vertAlign w:val="superscript"/>
        </w:rPr>
        <w:t>2</w:t>
      </w:r>
      <w:r w:rsidR="008F34DF">
        <w:rPr>
          <w:szCs w:val="24"/>
          <w:vertAlign w:val="superscript"/>
        </w:rPr>
        <w:t>,</w:t>
      </w:r>
      <w:r w:rsidR="008F34DF" w:rsidRPr="003C48FB">
        <w:rPr>
          <w:szCs w:val="24"/>
          <w:vertAlign w:val="superscript"/>
        </w:rPr>
        <w:t>3</w:t>
      </w:r>
      <w:r w:rsidR="003D20CE">
        <w:fldChar w:fldCharType="end"/>
      </w:r>
      <w:r w:rsidR="00BD65B4">
        <w:t xml:space="preserve"> T</w:t>
      </w:r>
      <w:r w:rsidR="000A0E90">
        <w:t xml:space="preserve">he </w:t>
      </w:r>
      <w:r w:rsidR="00E13FC6">
        <w:t>third</w:t>
      </w:r>
      <w:r w:rsidR="00232268">
        <w:t xml:space="preserve"> </w:t>
      </w:r>
      <w:r w:rsidR="00265A9E">
        <w:t xml:space="preserve">phase </w:t>
      </w:r>
      <w:r>
        <w:t xml:space="preserve">involves </w:t>
      </w:r>
      <w:r w:rsidR="000A0E90">
        <w:t>navigation of guide wires</w:t>
      </w:r>
      <w:r w:rsidR="00E16CD9">
        <w:t xml:space="preserve"> and catheters</w:t>
      </w:r>
      <w:r>
        <w:t xml:space="preserve"> through the vasculature</w:t>
      </w:r>
      <w:r w:rsidR="00265A9E">
        <w:t xml:space="preserve"> and application of treatment at the site of pathology</w:t>
      </w:r>
      <w:r w:rsidR="00E16CD9">
        <w:t xml:space="preserve"> </w:t>
      </w:r>
      <w:r w:rsidR="00265A9E">
        <w:t xml:space="preserve">by </w:t>
      </w:r>
      <w:r>
        <w:t>using</w:t>
      </w:r>
      <w:r w:rsidR="008F34DF">
        <w:t xml:space="preserve"> as</w:t>
      </w:r>
      <w:r w:rsidR="00265A9E">
        <w:t xml:space="preserve"> visual</w:t>
      </w:r>
      <w:r w:rsidR="008F34DF">
        <w:t xml:space="preserve"> feedback</w:t>
      </w:r>
      <w:r w:rsidR="00E16CD9">
        <w:t xml:space="preserve"> </w:t>
      </w:r>
      <w:r w:rsidR="008F34DF">
        <w:t xml:space="preserve">a </w:t>
      </w:r>
      <w:r w:rsidR="008B7585">
        <w:t xml:space="preserve">dynamic </w:t>
      </w:r>
      <w:r w:rsidR="00A56E21">
        <w:t>two-dimensional (2D</w:t>
      </w:r>
      <w:r w:rsidR="0001368E">
        <w:t>+t</w:t>
      </w:r>
      <w:r w:rsidR="00A56E21">
        <w:t xml:space="preserve">) </w:t>
      </w:r>
      <w:r w:rsidR="00E16CD9">
        <w:t>fluoroscopic</w:t>
      </w:r>
      <w:r w:rsidR="008B7585">
        <w:t xml:space="preserve"> or angiographic</w:t>
      </w:r>
      <w:r w:rsidR="00E16CD9">
        <w:t xml:space="preserve"> </w:t>
      </w:r>
      <w:r w:rsidR="008F34DF">
        <w:t>images</w:t>
      </w:r>
      <w:r>
        <w:t xml:space="preserve">. </w:t>
      </w:r>
      <w:r w:rsidR="00BD65B4">
        <w:t xml:space="preserve">Performing the navigation presents a difficult task </w:t>
      </w:r>
      <w:r w:rsidR="00265A9E">
        <w:t xml:space="preserve">even </w:t>
      </w:r>
      <w:r w:rsidR="00BD65B4">
        <w:t>for the</w:t>
      </w:r>
      <w:r w:rsidR="00265A9E">
        <w:t xml:space="preserve"> experienced</w:t>
      </w:r>
      <w:r w:rsidR="00BD65B4">
        <w:t xml:space="preserve"> interventional radiologist d</w:t>
      </w:r>
      <w:r w:rsidR="00BD65B4" w:rsidRPr="006741D7">
        <w:t>ue to overlapping</w:t>
      </w:r>
      <w:r w:rsidR="00BD65B4">
        <w:t xml:space="preserve"> and foreshortening</w:t>
      </w:r>
      <w:r w:rsidR="00BD65B4" w:rsidRPr="006741D7">
        <w:t xml:space="preserve"> of </w:t>
      </w:r>
      <w:r w:rsidR="00BD65B4">
        <w:t xml:space="preserve">the </w:t>
      </w:r>
      <w:r w:rsidR="00BD65B4" w:rsidRPr="006741D7">
        <w:t>vessels in 2D</w:t>
      </w:r>
      <w:r w:rsidR="00BD65B4">
        <w:t>+t</w:t>
      </w:r>
      <w:r w:rsidR="00BD65B4" w:rsidRPr="006741D7">
        <w:t xml:space="preserve"> images and</w:t>
      </w:r>
      <w:r w:rsidR="00BD65B4">
        <w:t xml:space="preserve"> due to the</w:t>
      </w:r>
      <w:r w:rsidR="00BD65B4" w:rsidRPr="006741D7">
        <w:t xml:space="preserve"> lack of depth information.</w:t>
      </w:r>
      <w:r w:rsidR="00FD0DFA">
        <w:t xml:space="preserve"> </w:t>
      </w:r>
      <w:r w:rsidR="00265A9E">
        <w:t>E</w:t>
      </w:r>
      <w:r w:rsidR="00FD0DFA">
        <w:t xml:space="preserve">ven though that the </w:t>
      </w:r>
      <w:r w:rsidR="00265A9E">
        <w:t xml:space="preserve">vasculature </w:t>
      </w:r>
      <w:r w:rsidR="00FD0DFA">
        <w:t xml:space="preserve">segmentation </w:t>
      </w:r>
      <w:r w:rsidR="00265A9E">
        <w:t>of the</w:t>
      </w:r>
      <w:r w:rsidR="00FD0DFA">
        <w:t xml:space="preserve"> pre-EIGI 3D image is typically displayed to the clinician</w:t>
      </w:r>
      <w:r w:rsidR="00AC1FDE">
        <w:t xml:space="preserve"> for selection of working projection and also during EIGI</w:t>
      </w:r>
      <w:r w:rsidR="003D20CE">
        <w:fldChar w:fldCharType="begin"/>
      </w:r>
      <w:r w:rsidR="00105E2D">
        <w:instrText xml:space="preserve"> ADDIN ZOTERO_ITEM CSL_CITATION {"citationID":"1n0b32n4v3","properties":{"formattedCitation":"{\\rtf \\super 4\\nosupersub{}}","plainCitation":"4"},"citationItems":[{"id":186,"uris":["http://zotero.org/users/local/N117UFDD/items/IF7TDIGI"],"uri":["http://zotero.org/users/local/N117UFDD/items/IF7TDIGI"],"itemData":{"id":186,"type":"chapter","title":"Imaging with Flat-Detector C-arm Systems","container-title":"Multislice CT","collection-title":"Medical Radiology","publisher":"Springer Berlin Heidelberg","page":"33-51","source":"link.springer.com","abstract":"Three-dimensional (3D) C-arm computed tomography is a new and innovative imaging technique. It uses two-dimensional (2D) X-ray projections acquired with a flat-panel detector C-arm angiography system to generate CT-like images. To this end, the C-arm system performs a sweep around the patient, acquiring up to several hundred 2D views. They serve as input for 3D cone-beam reconstruction. Resulting voxel data sets can be visualized either as cross-sectional images or as 3D data sets using different volume rendering techniques. Initially targeted at 3D high-contrast neurovascular applications, 3D C-arm imaging has been continuously improved over the years and is now capable of providing CT-like soft-tissue image quality. In combination with 2D fluoroscopic or radiographic imaging, information provided by 3D C-arm imaging can be valuable for therapy planning, guidance, and outcome assessment all in the interventional suite.","URL":"http://link.springer.com/chapter/10.1007/978-3-540-33125-4_3","ISBN":"978-3-540-33124-7, 978-3-540-33125-4","language":"en","author":[{"family":"Strobel","given":"Norbert"},{"family":"Meissner","given":"Oliver"},{"family":"Boese","given":"Jan"},{"family":"Brunner","given":"Thomas"},{"family":"Heigl","given":"Benno"},{"family":"Hoheisel","given":"Martin"},{"family":"Lauritsch","given":"Günter"},{"family":"Nagel","given":"Markus"},{"family":"Pfister","given":"Marcus"},{"family":"Rührnschopf","given":"Ernst-Peter"},{"family":"Scholz","given":"Bernhard"},{"family":"Schreiber","given":"Bernd"},{"family":"Spahn","given":"Martin"},{"family":"Zellerhoff","given":"Michael"},{"family":"Klingenbeck-Regn","given":"Klaus"}],"editor":[{"family":"Reiser","given":"Maximilian F."},{"family":"Becker","given":"C. R."},{"family":"Nikolaou","given":"Konstantin"},{"family":"Glazer","given":"Gary"}],"issued":{"date-parts":[[2009,1,1]]},"accessed":{"date-parts":[[2012,11,16]]}}}],"schema":"https://github.com/citation-style-language/schema/raw/master/csl-citation.json"} </w:instrText>
      </w:r>
      <w:r w:rsidR="003D20CE">
        <w:fldChar w:fldCharType="separate"/>
      </w:r>
      <w:r w:rsidR="00105E2D" w:rsidRPr="003C48FB">
        <w:rPr>
          <w:szCs w:val="24"/>
          <w:vertAlign w:val="superscript"/>
        </w:rPr>
        <w:t>4</w:t>
      </w:r>
      <w:r w:rsidR="003D20CE">
        <w:fldChar w:fldCharType="end"/>
      </w:r>
      <w:r w:rsidR="00FD0DFA">
        <w:t>, he or she needs to mentally reconstruct</w:t>
      </w:r>
      <w:r w:rsidR="00265A9E">
        <w:t xml:space="preserve"> in 3D</w:t>
      </w:r>
      <w:r w:rsidR="00FD0DFA">
        <w:t xml:space="preserve"> the position of the interventional tools and the </w:t>
      </w:r>
      <w:r w:rsidR="00265A9E">
        <w:t xml:space="preserve">flow of </w:t>
      </w:r>
      <w:r w:rsidR="00FD0DFA">
        <w:t>contrast agent</w:t>
      </w:r>
      <w:r w:rsidR="00265A9E">
        <w:t xml:space="preserve"> </w:t>
      </w:r>
      <w:r w:rsidR="00FD0DFA">
        <w:t>present in the dynamic 2D+t image(s).</w:t>
      </w:r>
      <w:r w:rsidR="00A71EA6">
        <w:t xml:space="preserve"> </w:t>
      </w:r>
      <w:r w:rsidR="00AC1FDE">
        <w:t>To enable easier and faster navigation and/or treatment that would also lead t</w:t>
      </w:r>
      <w:r w:rsidR="00AC1FDE" w:rsidRPr="006741D7">
        <w:t xml:space="preserve">o reduction of total ionizing dose and </w:t>
      </w:r>
      <w:r w:rsidR="00AC1FDE">
        <w:t xml:space="preserve">to reduction of </w:t>
      </w:r>
      <w:r w:rsidR="00AC1FDE" w:rsidRPr="006741D7">
        <w:t>contrast medium</w:t>
      </w:r>
      <w:r w:rsidR="00AC1FDE">
        <w:t xml:space="preserve"> </w:t>
      </w:r>
      <w:r w:rsidR="00AC1FDE" w:rsidRPr="006741D7">
        <w:t>delivered</w:t>
      </w:r>
      <w:r w:rsidR="00AC1FDE">
        <w:t xml:space="preserve"> to the patient, one can </w:t>
      </w:r>
      <w:r w:rsidR="00A71EA6">
        <w:t>augment the pre-EIGI 3D CTA, MRA or 3D-DSA image with the information about the current state of the intervention present in dynamic 2D+t image(s), thus resulting in augmented 3D+t images.</w:t>
      </w:r>
    </w:p>
    <w:p w:rsidR="00EB5443" w:rsidRDefault="00657D96" w:rsidP="004F5F35">
      <w:pPr>
        <w:jc w:val="both"/>
      </w:pPr>
      <w:r>
        <w:lastRenderedPageBreak/>
        <w:t>The key enabling technology for obtaining augmented 3D+t images is 3D-2D registration.</w:t>
      </w:r>
      <w:r w:rsidR="00105E2D">
        <w:t xml:space="preserve"> The purpose of the 3D-2D registration is to position the pre-EIGI 3D image into the best possible spatial alignment with the corresponding dynamic 2D+t image(s). </w:t>
      </w:r>
      <w:r w:rsidR="0070305C">
        <w:t xml:space="preserve">The </w:t>
      </w:r>
      <w:r w:rsidR="0069080F">
        <w:t>3D-2D</w:t>
      </w:r>
      <w:r w:rsidR="006741D7" w:rsidRPr="006741D7">
        <w:t xml:space="preserve"> image registration methods can be categorized as calibration-based</w:t>
      </w:r>
      <w:r w:rsidR="00105E2D">
        <w:t xml:space="preserve"> or image-based, whereas the latter can be further categorized as either</w:t>
      </w:r>
      <w:r w:rsidR="006741D7" w:rsidRPr="006741D7">
        <w:t xml:space="preserve"> intrinsic or extrinsic.</w:t>
      </w:r>
      <w:r w:rsidR="003D20CE">
        <w:fldChar w:fldCharType="begin"/>
      </w:r>
      <w:r w:rsidR="00A01498">
        <w:instrText xml:space="preserve"> ADDIN ZOTERO_ITEM CSL_CITATION {"citationID":"1jiu2fj1dl","properties":{"formattedCitation":"{\\rtf \\super 5\\nosupersub{}}","plainCitation":"5"},"citationItems":[{"id":76,"uris":["http://zotero.org/users/local/N117UFDD/items/ADRJE5H6"],"uri":["http://zotero.org/users/local/N117UFDD/items/ADRJE5H6"],"itemData":{"id":76,"type":"article-journal","title":"A review of 3D/2D registration methods for image-guided interventions","container-title":"Medical Image Analysis","page":"642-661","volume":"16","issue":"3","source":"NCBI PubMed","abstract":"Registration of pre- and intra-interventional data is one of the key technologies for image-guided radiation therapy, radiosurgery, minimally invasive surgery, endoscopy, and interventional radiology. In this paper, we survey those 3D/2D data registration methods that utilize 3D computer tomography or magnetic resonance images as the pre-interventional data and 2D X-ray projection images as the intra-interventional data. The 3D/2D registration methods are reviewed with respect to image modality, image dimensionality, registration basis, geometric transformation, user interaction, optimization procedure, subject, and object of registration.","DOI":"10.1016/j.media.2010.03.005","ISSN":"1361-8423","note":"PMID: 20452269","journalAbbreviation":"Med. Image. Anal.","author":[{"family":"Markelj","given":"Primož"},{"family":"Tomaževič","given":"D"},{"family":"Likar","given":"B"},{"family":"Pernuš","given":"F"}],"issued":{"date-parts":[["2012",4]]},"accessed":{"date-parts":[[2012,4,2]]}}}],"schema":"https://github.com/citation-style-language/schema/raw/master/csl-citation.json"} </w:instrText>
      </w:r>
      <w:r w:rsidR="003D20CE">
        <w:fldChar w:fldCharType="separate"/>
      </w:r>
      <w:r w:rsidR="003C48FB" w:rsidRPr="003C48FB">
        <w:rPr>
          <w:szCs w:val="24"/>
          <w:vertAlign w:val="superscript"/>
        </w:rPr>
        <w:t>5</w:t>
      </w:r>
      <w:r w:rsidR="003D20CE">
        <w:fldChar w:fldCharType="end"/>
      </w:r>
      <w:r w:rsidR="009B6130">
        <w:t xml:space="preserve"> </w:t>
      </w:r>
      <w:r w:rsidR="00E37476">
        <w:t>The calibration-based methods</w:t>
      </w:r>
      <w:r w:rsidR="003D20CE">
        <w:fldChar w:fldCharType="begin"/>
      </w:r>
      <w:r w:rsidR="00A01498">
        <w:instrText xml:space="preserve"> ADDIN ZOTERO_ITEM CSL_CITATION {"citationID":"hARcLTUm","properties":{"formattedCitation":"{\\rtf \\super 6\\nosupersub{}}","plainCitation":"6"},"citationItems":[{"id":62,"uris":["http://zotero.org/users/local/N117UFDD/items/GP89UX3T"],"uri":["http://zotero.org/users/local/N117UFDD/items/GP89UX3T"],"itemData":{"id":62,"type":"article-journal","title":"Validation of 3D multimodality roadmapping in interventional neuroradiology","container-title":"Physics in Medicine and Biology","page":"5335-5354","volume":"56","issue":"16","source":"NCBI PubMed","abstract":"Three-dimensional multimodality roadmapping is entering clinical routine utilization for neuro-vascular treatment. Its purpose is to navigate intra-arterial and intra-venous endovascular devices through complex vascular anatomy by fusing pre-operative computed tomography (CT) or magnetic resonance (MR) with the live fluoroscopy image. The fused image presents the real-time position of the intra-vascular devices together with the patient's 3D vascular morphology and its soft-tissue context. This paper investigates the effectiveness, accuracy, robustness and computation times of the described methods in order to assess their suitability for the intended clinical purpose: accurate interventional navigation. The mutual information-based 3D-3D registration proved to be of sub-voxel accuracy and yielded an average registration error of 0.515 mm and the live machine-based 2D-3D registration delivered an average error of less than 0.2 mm. The capture range of the image-based 3D-3D registration was investigated to characterize its robustness, and yielded an extent of 35 mm and 25° for &gt;80% of the datasets for registration of 3D rotational angiography (3DRA) with CT, and 15 mm and 20° for &gt;80% of the datasets for registration of 3DRA with MR data. The image-based 3D-3D registration could be computed within 8 s, while applying the machine-based 2D-3D registration only took 1.5 µs, which makes them very suitable for interventional use.","DOI":"10.1088/0031-9155/56/16/017","ISSN":"1361-6560","note":"PMID: 21799235","journalAbbreviation":"Phys. Med. Biol.","author":[{"family":"Ruijters","given":"Daniel"},{"family":"Homan","given":"Robert"},{"family":"Mielekamp","given":"Peter"},{"family":"van de Haar","given":"Peter"},{"family":"Babic","given":"Drazenko"}],"issued":{"date-parts":[["2011",8,21]]},"accessed":{"date-parts":[[2012,3,26]]}}}],"schema":"https://github.com/citation-style-language/schema/raw/master/csl-citation.json"} </w:instrText>
      </w:r>
      <w:r w:rsidR="003D20CE">
        <w:fldChar w:fldCharType="separate"/>
      </w:r>
      <w:r w:rsidR="003C48FB" w:rsidRPr="003C48FB">
        <w:rPr>
          <w:szCs w:val="24"/>
          <w:vertAlign w:val="superscript"/>
        </w:rPr>
        <w:t>6</w:t>
      </w:r>
      <w:r w:rsidR="003D20CE">
        <w:fldChar w:fldCharType="end"/>
      </w:r>
      <w:r w:rsidR="0047335B">
        <w:rPr>
          <w:vertAlign w:val="superscript"/>
        </w:rPr>
        <w:t>,</w:t>
      </w:r>
      <w:r w:rsidR="003D20CE">
        <w:rPr>
          <w:vertAlign w:val="superscript"/>
        </w:rPr>
        <w:fldChar w:fldCharType="begin"/>
      </w:r>
      <w:r w:rsidR="003C48FB">
        <w:rPr>
          <w:vertAlign w:val="superscript"/>
        </w:rPr>
        <w:instrText xml:space="preserve"> ADDIN ZOTERO_ITEM CSL_CITATION {"citationID":"26cnht50v5","properties":{"formattedCitation":"{\\rtf \\super 7\\nosupersub{}}","plainCitation":"7"},"citationItems":[{"id":131,"uris":["http://zotero.org/users/local/N117UFDD/items/HW8CS6EN"],"uri":["http://zotero.org/users/local/N117UFDD/items/HW8CS6EN"],"itemData":{"id":131,"type":"article-journal","title":"3D roadmap in neuroangiography: technique and clinical interest","container-title":"Neuroradiology","page":"735-740","volume":"47","issue":"10","source":"NCBI PubMed","abstract":"We present the first clinical results obtained with a novel technique: the three-dimensional [3D] roadmap. The major difference from the standard 2D digital roadmap technique is that the newly developed 3D roadmap is based on a rotational angiography acquisition technique with the two-dimensional [2D] fluoroscopic image as an overlay. Data required for an accurate superimposition of the previously acquired 3D reconstructed image on the interactively made 2D fluoroscopy image, in real time, are stored in the 3D workstation and constitute the calibration dataset. Both datasets are spatially aligned in real time; thus, the 3D image is accurately superimposed on the 2D fluoroscopic image regardless of any change in C-arm position or magnification. The principal advantage of the described roadmap method is that one contrast injection allows the C-arm to be positioned anywhere in the space and allows alterations in the distance between the x-ray tube and the image intensifier as well as changes in image magnification. In the clinical setting, the 3D roadmap facilitated intravascular neuronavigation with concurrent reduction of procedure time and use of contrast medium.","DOI":"10.1007/s00234-005-1417-1","ISSN":"0028-3940","note":"PMID: 16001241","shortTitle":"3D roadmap in neuroangiography","journalAbbreviation":"Neuroradiology","author":[{"family":"Söderman","given":"Michael"},{"family":"Babic","given":"D"},{"family":"Homan","given":"R"},{"family":"Andersson","given":"T"}],"issued":{"date-parts":[["2005",10]]},"accessed":{"date-parts":[[2012,4,2]]}}}],"schema":"https://github.com/citation-style-language/schema/raw/master/csl-citation.json"} </w:instrText>
      </w:r>
      <w:r w:rsidR="003D20CE">
        <w:rPr>
          <w:vertAlign w:val="superscript"/>
        </w:rPr>
        <w:fldChar w:fldCharType="separate"/>
      </w:r>
      <w:r w:rsidR="003C48FB" w:rsidRPr="003C48FB">
        <w:rPr>
          <w:szCs w:val="24"/>
          <w:vertAlign w:val="superscript"/>
        </w:rPr>
        <w:t>7</w:t>
      </w:r>
      <w:r w:rsidR="003D20CE">
        <w:rPr>
          <w:vertAlign w:val="superscript"/>
        </w:rPr>
        <w:fldChar w:fldCharType="end"/>
      </w:r>
      <w:r w:rsidR="0047335B">
        <w:t xml:space="preserve"> rely on geometry of the C-arm imaging device and</w:t>
      </w:r>
      <w:r w:rsidR="00105E2D">
        <w:t xml:space="preserve"> a dedicated</w:t>
      </w:r>
      <w:r w:rsidR="0047335B">
        <w:t xml:space="preserve"> calibration procedure. The main advantage of these method</w:t>
      </w:r>
      <w:r w:rsidR="00105E2D">
        <w:t>s</w:t>
      </w:r>
      <w:r w:rsidR="0047335B">
        <w:t xml:space="preserve"> is low computational time (~ ms), but even small patient movement</w:t>
      </w:r>
      <w:r w:rsidR="004F5326">
        <w:t xml:space="preserve"> can</w:t>
      </w:r>
      <w:r w:rsidR="0047335B">
        <w:t xml:space="preserve"> invalid</w:t>
      </w:r>
      <w:r w:rsidR="00C11230">
        <w:t>ate</w:t>
      </w:r>
      <w:r w:rsidR="0047335B">
        <w:t xml:space="preserve"> the</w:t>
      </w:r>
      <w:r w:rsidR="00C11230">
        <w:t xml:space="preserve"> 3D-2D</w:t>
      </w:r>
      <w:r w:rsidR="0047335B">
        <w:t xml:space="preserve"> registration. </w:t>
      </w:r>
      <w:r w:rsidR="00C11230">
        <w:t>Conversely</w:t>
      </w:r>
      <w:r w:rsidR="0047335B">
        <w:t xml:space="preserve"> the image-based methods</w:t>
      </w:r>
      <w:r w:rsidR="00C11230">
        <w:t xml:space="preserve"> can compensate for</w:t>
      </w:r>
      <w:r w:rsidR="0047335B">
        <w:t xml:space="preserve"> patient movement</w:t>
      </w:r>
      <w:r w:rsidR="004F5326">
        <w:t xml:space="preserve"> </w:t>
      </w:r>
      <w:r w:rsidR="00C11230">
        <w:t>during EIGI</w:t>
      </w:r>
      <w:r w:rsidR="0047335B">
        <w:t>. The</w:t>
      </w:r>
      <w:r w:rsidR="004F5326">
        <w:t xml:space="preserve"> extrinsic</w:t>
      </w:r>
      <w:r w:rsidR="0047335B">
        <w:t xml:space="preserve"> image-based method</w:t>
      </w:r>
      <w:r w:rsidR="004F5326">
        <w:t>s</w:t>
      </w:r>
      <w:r w:rsidR="0047335B">
        <w:t xml:space="preserve"> </w:t>
      </w:r>
      <w:r w:rsidR="004F5326">
        <w:t>perform</w:t>
      </w:r>
      <w:r w:rsidR="00872F43">
        <w:t xml:space="preserve"> </w:t>
      </w:r>
      <w:r w:rsidR="004F5326">
        <w:t xml:space="preserve">3D-2D </w:t>
      </w:r>
      <w:r w:rsidR="00872F43">
        <w:t xml:space="preserve">registration by </w:t>
      </w:r>
      <w:r w:rsidR="00C964D1">
        <w:t>aligning</w:t>
      </w:r>
      <w:r w:rsidR="00872F43">
        <w:t xml:space="preserve"> special</w:t>
      </w:r>
      <w:r w:rsidR="00C964D1">
        <w:t xml:space="preserve"> objects visible</w:t>
      </w:r>
      <w:r w:rsidR="004F5326">
        <w:t xml:space="preserve"> both</w:t>
      </w:r>
      <w:r w:rsidR="00C964D1">
        <w:t xml:space="preserve"> in 3D and 2D images</w:t>
      </w:r>
      <w:r w:rsidR="001E1774">
        <w:t>, i.e. fiducial markers</w:t>
      </w:r>
      <w:r w:rsidR="004F5326">
        <w:t xml:space="preserve">. The </w:t>
      </w:r>
      <w:r w:rsidR="0047335B">
        <w:t>intrinsic</w:t>
      </w:r>
      <w:r w:rsidR="004F5326">
        <w:t xml:space="preserve"> image-based methods</w:t>
      </w:r>
      <w:r w:rsidR="00872F43">
        <w:t xml:space="preserve"> </w:t>
      </w:r>
      <w:r w:rsidR="004F5326">
        <w:t>rely</w:t>
      </w:r>
      <w:r w:rsidR="00872F43">
        <w:t xml:space="preserve"> solely </w:t>
      </w:r>
      <w:r w:rsidR="004F5326">
        <w:t xml:space="preserve">on </w:t>
      </w:r>
      <w:r w:rsidR="00872F43">
        <w:t>the image information</w:t>
      </w:r>
      <w:r w:rsidR="00EB5443">
        <w:t xml:space="preserve"> and </w:t>
      </w:r>
      <w:r w:rsidR="001E1774">
        <w:t>can be further classified as</w:t>
      </w:r>
      <w:r w:rsidR="006741D7" w:rsidRPr="006741D7">
        <w:t xml:space="preserve"> intensity-based,</w:t>
      </w:r>
      <w:r w:rsidR="003D20CE">
        <w:fldChar w:fldCharType="begin"/>
      </w:r>
      <w:r w:rsidR="00A01498">
        <w:instrText xml:space="preserve"> ADDIN ZOTERO_ITEM CSL_CITATION {"citationID":"1iove3jhfm","properties":{"formattedCitation":"{\\rtf \\super 5\\nosupersub{}\\uc0\\u8211{}\\super 9\\nosupersub{}}","plainCitation":"5–9","dontUpdate":true},"citationItems":[{"id":84,"uris":["http://zotero.org/users/local/N117UFDD/items/7P2UIX4C"],"uri":["http://zotero.org/users/local/N117UFDD/items/7P2UIX4C"],"itemData":{"id":84,"type":"chapter","title":"Fully Automatic 3D/2D Subtracted Angiography Registration","container-title":"Medical Image Computing and Computer-Assisted Intervention - MICCAI 1999","collection-title":"Lecture Notes in Computer Science","publisher":"Springer","publisher-place":"London, UK","page":"664–671","source":"ACM Digital Library","event-place":"London, UK","ISBN":"3-540-66503-X","author":[{"family":"Kerrien","given":"E."},{"family":"Berger","given":"Marie-Odile"},{"family":"Maurincomme","given":"Eric"},{"family":"Launay","given":"Laurent"},{"family":"Vaillant","given":"Régis"},{"family":"Picard","given":"Luc"}],"issued":{"date-parts":[[1999]]},"accessed":{"date-parts":[[2012,4,2]]}}},{"id":22,"uris":["http://zotero.org/users/local/N117UFDD/items/NV3P5QQX"],"uri":["http://zotero.org/users/local/N117UFDD/items/NV3P5QQX"],"itemData":{"id":22,"type":"article-journal","title":"Intensity-based 2-D - 3-D registration of cerebral angiograms","container-title":"IEEE Transactions on Medical Imaging","page":"1417-1426","volume":"22","issue":"11","source":"IEEE Xplore","abstract":"We propose a new method for aligning three-dimensional (3-D) magnetic resonance angiography (MRA) with 2-D X-ray digital subtraction angiograms (DSA). Our method is developed from our algorithm to register computed tomography volumes to X-ray images based on intensity matching of digitally reconstructed radiographs (DRRs). To make the DSA and DRR more similar, we transform the MRA images to images of the vasculature and set to zero the contralateral side of the MRA to that imaged with DSA. We initialize the search for a match on a user defined circular region of interest. We have tested six similarity measures using both unsegmented MRA and three segmentation variants of the MRA. Registrations were carried out on images of a physical neuro-vascular phantom and images obtained during four neuro-vascular interventions. The most accurate and robust registrations were obtained using the pattern intensity, gradient difference, and gradient correlation similarity measures, when used in conjunction with the most sophisticated MRA segmentations. Using these measures, 95% of the phantom start positions and 82% of the clinical start positions were successfully registered. The lowest root mean square reprojection errors were 1.3 mm (standard deviation 0.6) for the phantom and 1.5 mm (standard deviation 0.9) for the clinical data sets. Finally, we present a novel method for the comparison of similarity measure performance using a technique borrowed from receiver operator characteristic analysis.","DOI":"10.1109/TMI.2003.819283","ISSN":"0278-0062","journalAbbreviation":"IEEE Trans. Med. Imag.","language":"English","author":[{"family":"Hipwell","given":"J. H"},{"family":"Penney","given":"G. P"},{"family":"McLaughlin","given":"R. A"},{"family":"Rhode","given":"K."},{"family":"Summers","given":"P."},{"family":"Cox","given":"T. C"},{"family":"Byrne","given":"J. V"},{"family":"Noble","given":"J. A"},{"family":"Hawkes","given":"D. J"}],"issued":{"date-parts":[["2003",11]]}}},{"id":77,"uris":["http://zotero.org/users/local/N117UFDD/items/Q8MFH3NV"],"uri":["http://zotero.org/users/local/N117UFDD/items/Q8MFH3NV"],"itemData":{"id":77,"type":"article-journal","title":"Assessment of a Technique for 2D–3D Registration of Cerebral Intra-Arterial Angiography","container-title":"British Journal of Radiology","page":"123-128","volume":"77","issue":"914","source":"bjr.birjournals.org","abstract":"This study assesses the ability of a computer algorithm to perform automated 2D–3D registrations of digitally subtracted cerebral angiograms. The technique was tested on clinical studies of five patients with intracranial aneurysms. The automated procedure was compared against a gold standard manual registration, and achieved a mean registration accuracy of 1.3 mm (SD 0.6 mm). Two registration strategies were tested using coarse (128 × 128 pixel) or fine (256 × 256 pixel) images. The mean registration errors proved similar but registration of the lower resolution images was 3 times quicker (mean registration times 33 s, SD 13 s for low and 150 s SD 48 s for high resolution images). The automated techniques were considerably faster than manual registrations but achieved similar accuracy. The technique has several potential uses but is particularly applicable to endovascular treatment techniques.","DOI":"10.1259/bjr/27339681","ISSN":"0007-1285, 1748-880X","journalAbbreviation":"Br. J. Radiol.","language":"en","author":[{"family":"Byrne","given":"J V"},{"family":"Colominas","given":"C."},{"family":"Hipwell","given":"J."},{"family":"Cox","given":"T."},{"family":"Noble","given":"J A"},{"family":"Penney","given":"G P"},{"family":"Hawkes","given":"D J"}],"issued":{"date-parts":[[2004,2,1]]},"accessed":{"date-parts":[[2012,4,2]]}}},{"id":38,"uris":["http://zotero.org/users/local/N117UFDD/items/PS7SKGCC"],"uri":["http://zotero.org/users/local/N117UFDD/items/PS7SKGCC"],"itemData":{"id":38,"type":"article-journal","title":"A comparison of a similarity-based and a feature-based 2-D-3-D registration method for neurointerventional use","container-title":"IEEE Transactions on Medical Imaging","page":"1058-1066","volume":"24","issue":"8","source":"IEEE Xplore","abstract":"Two-dimensional (2-D)-to-three-dimensional (3-D) registration can improve visualization which may aid minimally invasive neurointerventions. Using clinical and phantom studies, two state-of-the-art approaches to rigid registration are compared quantitatively: an intensity-based algorithm using the gradient difference similarity measure; and an iterative closest point (ICP)-based algorithm. The gradient difference approach was found to be more accurate, with an average registration accuracy of 1.7 mm for clinical data, compared to the ICP-based algorithm with an average accuracy of 2.8 mm. In phantom studies, the ICP-based algorithm proved more reliable, but with more complicated clinical data, the gradient difference algorithm was more robust. Average computation time for the ICP-based algorithm was 20 s per registration, compared with 14 min and 50 s for the gradient difference algorithm.","DOI":"10.1109/TMI.2005.852067","ISSN":"0278-0062","journalAbbreviation":"IEEE Trans. Med. Imag.","language":"English","author":[{"family":"McLaughlin","given":"R. A"},{"family":"Hipwell","given":"J."},{"family":"Hawkes","given":"D. J"},{"family":"Noble","given":"J. A"},{"family":"Byrne","given":"J. V"},{"family":"Cox","given":"T. C"}],"issued":{"date-parts":[["2005",8]]}}},{"id":81,"uris":["http://zotero.org/users/local/N117UFDD/items/ETME8TZT"],"uri":["http://zotero.org/users/local/N117UFDD/items/ETME8TZT"],"itemData":{"id":81,"type":"chapter","title":"Multi-modal Image Registration by Minimizing Kullback-Leibler Distance","container-title":"Medical Image Computing and Computer-Assisted Intervention - MICCAI 2002","collection-title":"Lecture Notes in Computer Science","publisher":"Springer","publisher-place":"Berlin, Heidelberg","page":"525–532","source":"CiteSeer","event-place":"Berlin, Heidelberg","abstract":"observed joint class histograms","author":[{"family":"Chung","given":"Albert C. S."},{"family":"Wells III","given":"William M."},{"family":"Norbash","given":"Alexander"},{"family":"L. Grimson","given":"W. Eric"}],"issued":{"date-parts":[[2002]]}}}],"schema":"https://github.com/citation-style-language/schema/raw/master/csl-citation.json"} </w:instrText>
      </w:r>
      <w:r w:rsidR="003D20CE">
        <w:fldChar w:fldCharType="separate"/>
      </w:r>
      <w:r w:rsidR="005867F1" w:rsidRPr="005867F1">
        <w:rPr>
          <w:szCs w:val="24"/>
          <w:vertAlign w:val="superscript"/>
        </w:rPr>
        <w:t>5</w:t>
      </w:r>
      <w:r w:rsidR="005867F1">
        <w:rPr>
          <w:szCs w:val="24"/>
          <w:vertAlign w:val="superscript"/>
        </w:rPr>
        <w:t>-</w:t>
      </w:r>
      <w:r w:rsidR="005867F1" w:rsidRPr="005867F1">
        <w:rPr>
          <w:szCs w:val="24"/>
          <w:vertAlign w:val="superscript"/>
        </w:rPr>
        <w:t>9</w:t>
      </w:r>
      <w:r w:rsidR="003D20CE">
        <w:fldChar w:fldCharType="end"/>
      </w:r>
      <w:r w:rsidR="006741D7" w:rsidRPr="006741D7">
        <w:t xml:space="preserve"> feature-based</w:t>
      </w:r>
      <w:r w:rsidR="003D20CE">
        <w:fldChar w:fldCharType="begin"/>
      </w:r>
      <w:r w:rsidR="00A01498">
        <w:instrText xml:space="preserve"> ADDIN ZOTERO_ITEM CSL_CITATION {"citationID":"2bt9vkp9ue","properties":{"formattedCitation":"{\\rtf \\super 10\\nosupersub{}\\uc0\\u8211{}\\super 14\\nosupersub{}}","plainCitation":"10–14","dontUpdate":true},"citationItems":[{"id":103,"uris":["http://zotero.org/users/local/N117UFDD/items/SKUCB32R"],"uri":["http://zotero.org/users/local/N117UFDD/items/SKUCB32R"],"itemData":{"id":103,"type":"article-journal","title":"3D–2D Projective Registration of Free-Form Curves and Surfaces","container-title":"Computer Vision and Image Understanding","page":"403-424","volume":"65","issue":"3","source":"ScienceDirect","abstract":"Some medical interventions require knowing the correspondence between an MRI/CT image and the actual position of the patient. Examples occur in neurosurgery and radiotherapy, but also in video surgery (laparoscopy). We present in this paper three new techniques for performing this task without artificial markers. To do this, we find the 3D–2D projective transformation (composition of a rigid displacement and a perspective projection) which maps a 3D object onto a 2D image of this object. Depending on the object model (curve or surface), and on the 2D image acquisition system (X-Ray, video), the techniques are different but the framework is common:\n\nResults are presented on a variety of real medical data to demonstrate the validity of our approach.","DOI":"10.1006/cviu.1996.0499","ISSN":"1077-3142","journalAbbreviation":"Comput. Vis. Image. Und.","author":[{"family":"Feldmar","given":"Jacques"},{"family":"Ayache","given":"Nicholas"},{"family":"Betting","given":"Fabienne"}],"issued":{"date-parts":[["1997",3]]},"accessed":{"date-parts":[[2012,4,2]]}}},{"id":119,"uris":["http://zotero.org/users/local/N117UFDD/items/PFT7XFZ3"],"uri":["http://zotero.org/users/local/N117UFDD/items/PFT7XFZ3"],"itemData":{"id":119,"type":"chapter","title":"3D/2D Registration Via Skeletal Near Projective Invariance in Tubular Objects","container-title":"Medical Image Computing and Computer-Assisted Interventation - MICCAI 1998","collection-title":"Lecture Notes of Computer Science","publisher":"Springer","publisher-place":"Berlin, Heidelberg","page":"952-963","event-place":"Berlin, Heidelberg","author":[{"family":"Liu","given":"Alan"},{"family":"Bullitt","given":"Elizabeth"},{"family":"Pizer","given":"Stephen M"}],"issued":{"date-parts":[[1998]]}}},{"id":51,"uris":["http://zotero.org/users/local/N117UFDD/items/NU7WZ2DZ"],"uri":["http://zotero.org/users/local/N117UFDD/items/NU7WZ2DZ"],"itemData":{"id":51,"type":"chapter","title":"Real-time registration of 3D cerebral vessels to X-ray angiograms","container-title":"Medical Image Computing and Computer-Assisted Interventation - MICCAI 1998","collection-title":"Lecture Notes in Computer Science","publisher":"Springer","publisher-place":"Berlin, Heidelberg","page":"1125-1133","volume":"1496","event-place":"Berlin, Heidelberg","author":[{"family":"Kita","given":"Yasuyo"},{"family":"Wilson","given":"Dale L"},{"family":"Noble","given":"Alison"}],"issued":{"date-parts":[[1998]]}}},{"id":151,"uris":["http://zotero.org/users/local/N117UFDD/items/XCWF7J7U"],"uri":["http://zotero.org/users/local/N117UFDD/items/XCWF7J7U"],"itemData":{"id":151,"type":"paper-conference","title":"A novel 2D-3D registration algorithm for aligning fluoro images with 3D pre-op CT/MR images","container-title":"Proceedings of SPIE","page":"61412K-61412K-7","volume":"6141","source":"SPIE/AIP","event":"Medical Imaging 2006: Visualization, Image-Guided Procedures, and Display","abstract":"We propose a novel and fast way to perform 2D-3D registration between available intra-operative 2D images with pre-operative 3D images in order to provide better image-guidance. The current work is a feature based registration algorithm that allows the similarity to be evaluated in a very efficient and faster manner than that of intensity based approaches. The current approach is focused on solving the problem for neuro-interventional applications and therefore we use blood vessels, and specifically their centerlines as the features for registration. The blood vessels are segmented from the 3D datasets and their centerline is extracted using a sequential topological thinning algorithm. Segmentation of the 3D datasets is straightforward because of the injection of contrast agents. For the 2D image, segmentation of the blood vessel is performed by subtracting the image with no contrast (native) from the one with a contrast injection (fill). Following this we compute a modified version of the 2D distance transform. The modified distance transform is computed such that distance is zero on the centerline and increases as we move away from the centerline. This allows us a smooth metric that is minimal at the centerline and large as we move away from the vessel. This is a one time computation, and need not be reevaluated during the iterations. Also we simply sum over all the points rather than evaluating distances over all point pairs as would be done for similar Iterative Closest Point (ICP) based approaches. We estimate the three rotational and three translational parameters by minimizing this cost over all points in the 3D centerline. The speed improvement allows us to perform the registration in under a second on current workstations and therefore provides interactive registration for the interventionalist.","DOI":"doi:10.1117/12.654251","author":[{"family":"Sundar","given":"Hari"},{"family":"Khamene","given":"Ali"},{"family":"Xu","given":"Chenyang"},{"family":"Sauer","given":"Frank"},{"family":"Davatzikos","given":"Christos"}],"issued":{"date-parts":[[2006,3,2]]},"accessed":{"date-parts":[[2012,4,23]]}}},{"id":106,"uris":["http://zotero.org/users/local/N117UFDD/items/XE5WDD8K"],"uri":["http://zotero.org/users/local/N117UFDD/items/XE5WDD8K"],"itemData":{"id":106,"type":"chapter","title":"Registration of 3D angiographic and X-ray images using Sequential Monte Carlo sampling","container-title":"Computer Vision for Biomedical Image Applications, First Int’l Workshop, CVBIA ’05","collection-title":"Lecture Notes in Computer Science","publisher":"Springer","publisher-place":"Berlin, Heidelberg","page":"427–436","source":"CiteSeer","event-place":"Berlin, Heidelberg","abstract":"Digital subtraction angiography (DSA) reconstructions and 3D Magnetic  Resonance Angiography (MRA) are the modalities of choice for diagnosis  of vascular diseases. However, when it comes to treatment through an endovascular  intervention, only two dimensional lower resolution information such  as angiograms or fluoroscopic images are usually available. Overlaying the preoperative  information from high resoluion acquisition onto the images acquired  during intervention greatly helps physician in performing the operation. We propose  to register pre-operative DSA or MRS with intra-operative images to bring  the two data sets into a single coordinate frame. The method uses the vascular  structure, which is present and visible from most of DSA, MRA and x-ray  angiogram and fluoroscopic images, to determine the registration parameters. A  robust multiple hypothesis framework is built to minimize a fitness measure between  the 3D volume and the 2D projection. The measure is based on the distance  map computed from the vascular segmentation. Particle Filters are used  to resample the hypothesis, and direct them toward the feature space's zones of  maximum likelihood. Promising experimental results demonstrate the potentials  of the method.","author":[{"family":"Florin","given":"Charles"},{"family":"Williams","given":"James"},{"family":"Khamene","given":"Ali"},{"family":"Paragios","given":"Nikos"}],"issued":{"date-parts":[[2005]]}}}],"schema":"https://github.com/citation-style-language/schema/raw/master/csl-citation.json"} </w:instrText>
      </w:r>
      <w:r w:rsidR="003D20CE">
        <w:fldChar w:fldCharType="separate"/>
      </w:r>
      <w:r w:rsidR="005867F1" w:rsidRPr="005867F1">
        <w:rPr>
          <w:szCs w:val="24"/>
          <w:vertAlign w:val="superscript"/>
        </w:rPr>
        <w:t>10</w:t>
      </w:r>
      <w:r w:rsidR="005867F1">
        <w:rPr>
          <w:szCs w:val="24"/>
          <w:vertAlign w:val="superscript"/>
        </w:rPr>
        <w:t>-</w:t>
      </w:r>
      <w:r w:rsidR="005867F1" w:rsidRPr="005867F1">
        <w:rPr>
          <w:szCs w:val="24"/>
          <w:vertAlign w:val="superscript"/>
        </w:rPr>
        <w:t>14</w:t>
      </w:r>
      <w:r w:rsidR="003D20CE">
        <w:fldChar w:fldCharType="end"/>
      </w:r>
      <w:r w:rsidR="006741D7" w:rsidRPr="006741D7">
        <w:t xml:space="preserve"> and gradient-based methods.</w:t>
      </w:r>
      <w:r w:rsidR="003D20CE">
        <w:fldChar w:fldCharType="begin"/>
      </w:r>
      <w:r w:rsidR="00A01498">
        <w:instrText xml:space="preserve"> ADDIN ZOTERO_ITEM CSL_CITATION {"citationID":"2hd3pommuc","properties":{"formattedCitation":"{\\rtf \\super 16\\nosupersub{}\\uc0\\u8211{}\\super 18\\nosupersub{}}","plainCitation":"16–18","dontUpdate":true},"citationItems":[{"id":58,"uris":["http://zotero.org/users/local/N117UFDD/items/WWGS33PD"],"uri":["http://zotero.org/users/local/N117UFDD/items/WWGS33PD"],"itemData":{"id":58,"type":"article-journal","title":"3-D/2-D registration of CT and MR to X-ray images","container-title":"IEEE Transactions on Medical Imaging","page":"1407-1416","volume":"22","issue":"11","source":"IEEE Xplore","abstract":"A crucial part of image-guided therapy is registration of preoperative and intraoperative images, by which the precise position and orientation of the patient's anatomy is determined in three dimensions. This paper presents a novel approach to register three-dimensional (3-D) computed tomography (CT) or magnetic resonance (MR) images to one or more two-dimensional (2-D) X-ray images. The registration is based solely on the information present in 2-D and 3-D images. It does not require fiducial markers, intraoperative X-ray image segmentation, or timely construction of digitally reconstructed radiographs. The originality of the approach is in using normals to bone surfaces, preoperatively defined in 3-D MR or CT data, and gradients of intraoperative X-ray images at locations defined by the X-ray source and 3-D surface points. The registration is concerned with finding the rigid transformation of a CT or MR volume, which provides the best match between surface normals and back projected gradients, considering their amplitudes and orientations. We have thoroughly validated our registration method by using MR, CT, and X-ray images of a cadaveric lumbar spine phantom for which \"gold standard\" registration was established by means of fiducial markers, and its accuracy assessed by target registration error. Volumes of interest, containing single vertebrae L1-L5, were registered to different pairs of X-ray images from different starting positions, chosen randomly and uniformly around the \"gold standard\" position. CT/X-ray (MR/X-ray) registration, which is fast, was successful in more than 91% (82% except for Ll) of trials if started from the \"gold standard\" translated or rotated for less than 6 mm or 17° (3 mm or 8.6°), respectively. Root-mean-square target registration errors were below 0.5 mm for the CT to X-ray registration and below 1.4 mm for MR to X-ray registration.","DOI":"10.1109/TMI.2003.819277","ISSN":"0278-0062","journalAbbreviation":"IEEE Trans. Med. Imag.","language":"English","author":[{"family":"Tomaževič","given":"Dejan"},{"family":"Likar","given":"B."},{"family":"Slivnik","given":"T."},{"family":"Pernuš","given":"F"}],"issued":{"date-parts":[["2003",11]]}}},{"id":60,"uris":["http://zotero.org/users/local/N117UFDD/items/KTWMT2AB"],"uri":["http://zotero.org/users/local/N117UFDD/items/KTWMT2AB"],"itemData":{"id":60,"type":"article-journal","title":"Robust Gradient-Based 3-D/2-D Registration of CT and MR to X-Ray Images","container-title":"IEEE Transactions on Medical Imaging","page":"1704-1714","volume":"27","issue":"12","source":"IEEE Xplore","abstract":"One of the most important technical challenges in image-guided intervention is to obtain a precise transformation between the intrainterventional patient's anatomy and corresponding preinterventional 3-D image on which the intervention was planned. This goal can be achieved by acquiring intrainterventional 2-D images and matching them to the preinterventional 3-D image via 3-D/2-D image registration. A novel 3-D/2-D registration method is proposed in this paper. The method is based on robustly matching 3-D preinterventional image gradients and coarsely reconstructed 3-D gradients from the intrainterventional 2-D images. To improve the robustness of finding the correspondences between the two sets of gradients, hypothetical correspondences are searched for along normals to anatomical structures in 3-D images, while the final correspondences are established in an iterative process, combining the robust random sample consensus algorithm (RANSAC) and a special gradient matching criterion function. The proposed method was evaluated using the publicly available standardized evaluation methodology for 3-D/2-D registration, consisting of 3-D rotational X-ray, computed tomography, magnetic resonance (MR), and 2-D X-ray images of two spine segments, and standardized evaluation criteria. In this way, the proposed method could be objectively compared to the intensity, gradient, and reconstruction-based registration methods. The obtained results indicate that the proposed method performs favorably both in terms of registration accuracy and robustness. The method is especially superior when just a few X-ray images and when MR preinterventional images are used for registration, which are important advantages for many clinical applications.","ISSN":"0278-0062","journalAbbreviation":"IEEE Trans. Med. Imag.","language":"English","author":[{"family":"Markelj","given":"Primož"},{"family":"Tomaževič","given":"Dejan"},{"family":"Pernuš","given":"Franjo"},{"family":"Likar","given":"B."}],"issued":{"date-parts":[["2008",12]]}}},{"id":142,"uris":["http://zotero.org/users/local/N117UFDD/items/CGJR6TQF"],"uri":["http://zotero.org/users/local/N117UFDD/items/CGJR6TQF"],"itemData":{"id":142,"type":"article-journal","title":"Gradient-based 2-D/3-D rigid registration of fluoroscopic X-ray to CT","container-title":"IEEE Transactions on Medical Imaging","page":"1395 -1406","volume":"22","issue":"11","source":"IEEE Xplore","abstract":"We present a gradient-based method for rigid registration of a patient preoperative computed tomography (CT) to its intraoperative situation with a few fluoroscopic X-ray images obtained with a tracked C-arm. The method is noninvasive, anatomy-based, requires simple user interaction, and includes validation. It is generic and easily customizable for a variety of routine clinical uses in orthopaedic surgery. Gradient-based registration consists of three steps: 1) initial pose estimation; 2) coarse geometry-based registration on bone contours, and; 3) fine gradient projection registration (GPR) on edge pixels. It optimizes speed, accuracy, and robustness. Its novelty resides in using volume gradients to eliminate outliers and foreign objects in the fluoroscopic X-ray images, in speeding up computation, and in achieving higher accuracy. It overcomes the drawbacks of intensity-based methods, which are slow and have a limited convergence range, and of geometry-based methods, which depend on the image segmentation quality. Our simulated, in vitro, and cadaver experiments on a human pelvis CT, dry vertebra, dry femur, fresh lamb hip, and human pelvis under realistic conditions show a mean 0.5-1.7 mm (0.5-2.6 mm maximum) target registration accuracy.","DOI":"10.1109/TMI.2003.819288","ISSN":"0278-0062","journalAbbreviation":"IEEE Trans. Med. Imag.","author":[{"family":"Livyatan","given":"H."},{"family":"Yaniv","given":"Z."},{"family":"Joskowicz","given":"L."}],"issued":{"date-parts":[["2003",11]]}}}],"schema":"https://github.com/citation-style-language/schema/raw/master/csl-citation.json"} </w:instrText>
      </w:r>
      <w:r w:rsidR="003D20CE">
        <w:fldChar w:fldCharType="separate"/>
      </w:r>
      <w:r w:rsidR="00193D2F" w:rsidRPr="00193D2F">
        <w:rPr>
          <w:szCs w:val="24"/>
          <w:vertAlign w:val="superscript"/>
        </w:rPr>
        <w:t>16</w:t>
      </w:r>
      <w:r w:rsidR="00193D2F">
        <w:rPr>
          <w:szCs w:val="24"/>
          <w:vertAlign w:val="superscript"/>
        </w:rPr>
        <w:t>-</w:t>
      </w:r>
      <w:r w:rsidR="00193D2F" w:rsidRPr="00193D2F">
        <w:rPr>
          <w:szCs w:val="24"/>
          <w:vertAlign w:val="superscript"/>
        </w:rPr>
        <w:t>18</w:t>
      </w:r>
      <w:r w:rsidR="003D20CE">
        <w:fldChar w:fldCharType="end"/>
      </w:r>
      <w:r w:rsidR="006741D7" w:rsidRPr="006741D7">
        <w:t xml:space="preserve"> </w:t>
      </w:r>
      <w:r w:rsidR="00EB5443">
        <w:t>The intrinsic image-based methods are the methods of choice, since they enable the highest level of automation and do not interfere with the current EIGI workflow. However, t</w:t>
      </w:r>
      <w:r w:rsidR="004F3162">
        <w:t xml:space="preserve">o </w:t>
      </w:r>
      <w:r w:rsidR="00EB5443">
        <w:t>apply these methods one has to</w:t>
      </w:r>
      <w:r w:rsidR="00BF1F6F">
        <w:t>:</w:t>
      </w:r>
      <w:r w:rsidR="004F3162">
        <w:t xml:space="preserve"> 1)</w:t>
      </w:r>
      <w:r w:rsidR="006741D7" w:rsidRPr="006741D7">
        <w:t xml:space="preserve"> ini</w:t>
      </w:r>
      <w:r w:rsidR="004F3162">
        <w:t>tializ</w:t>
      </w:r>
      <w:r w:rsidR="00EB5443">
        <w:t>e</w:t>
      </w:r>
      <w:r w:rsidR="006741D7" w:rsidRPr="006741D7">
        <w:t xml:space="preserve"> </w:t>
      </w:r>
      <w:r w:rsidR="00EB5443">
        <w:t xml:space="preserve">the rigid-body parameters of the pre-EIGI 3D image </w:t>
      </w:r>
      <w:r w:rsidR="003458CE">
        <w:t xml:space="preserve">rather </w:t>
      </w:r>
      <w:r w:rsidR="006741D7" w:rsidRPr="006741D7">
        <w:t>close to the correct position</w:t>
      </w:r>
      <w:r w:rsidR="004F3162">
        <w:t xml:space="preserve"> and 2)</w:t>
      </w:r>
      <w:r w:rsidR="00633AFF">
        <w:t xml:space="preserve"> </w:t>
      </w:r>
      <w:r w:rsidR="00EB5443">
        <w:t xml:space="preserve">the pose parameters of the </w:t>
      </w:r>
      <w:r w:rsidR="004F3162">
        <w:t>C-arm</w:t>
      </w:r>
      <w:r w:rsidR="00EB5443">
        <w:t xml:space="preserve"> imaging</w:t>
      </w:r>
      <w:r w:rsidR="004F3162">
        <w:t xml:space="preserve"> system</w:t>
      </w:r>
      <w:r w:rsidR="00DE5D56">
        <w:t xml:space="preserve"> </w:t>
      </w:r>
      <w:r w:rsidR="00EB5443">
        <w:t>need</w:t>
      </w:r>
      <w:r w:rsidR="00DE5D56">
        <w:t xml:space="preserve"> </w:t>
      </w:r>
      <w:r w:rsidR="00EB5443">
        <w:t xml:space="preserve">to be </w:t>
      </w:r>
      <w:r w:rsidR="004F5F35">
        <w:t>accurately</w:t>
      </w:r>
      <w:r w:rsidR="004F3162">
        <w:t xml:space="preserve"> known.</w:t>
      </w:r>
      <w:r w:rsidR="0079555B">
        <w:t xml:space="preserve"> </w:t>
      </w:r>
      <w:r w:rsidR="00437D51">
        <w:t>The pose parameters of the C-arm imaging system are usually obtained through a dedicated C-arm calibration. In practice, the calibrated C-arm pose parameters are typically valid only if the imaged object is positioned in the C-arm’s isocenter. To compensate this, the 3D-2D registration should search simultaneously for the rigid-body as well as the C-arm</w:t>
      </w:r>
      <w:r w:rsidR="00870A65">
        <w:t>’s</w:t>
      </w:r>
      <w:r w:rsidR="00437D51">
        <w:t xml:space="preserve"> pose parameters.</w:t>
      </w:r>
    </w:p>
    <w:p w:rsidR="00EB5443" w:rsidRDefault="00EB5443" w:rsidP="004F5F35">
      <w:pPr>
        <w:jc w:val="both"/>
      </w:pPr>
    </w:p>
    <w:p w:rsidR="00445828" w:rsidRDefault="004F5F35" w:rsidP="004F5F35">
      <w:pPr>
        <w:jc w:val="both"/>
      </w:pPr>
      <w:r>
        <w:t>I</w:t>
      </w:r>
      <w:r w:rsidR="0079555B">
        <w:t>n this paper</w:t>
      </w:r>
      <w:r w:rsidR="00437D51">
        <w:t>,</w:t>
      </w:r>
      <w:r w:rsidR="0079555B">
        <w:t xml:space="preserve"> we evaluated </w:t>
      </w:r>
      <w:r w:rsidR="00321D87">
        <w:t>the</w:t>
      </w:r>
      <w:r w:rsidR="00605C2B">
        <w:t xml:space="preserve"> performance</w:t>
      </w:r>
      <w:r w:rsidR="00321D87">
        <w:t>s</w:t>
      </w:r>
      <w:r w:rsidR="00605C2B">
        <w:t xml:space="preserve"> of</w:t>
      </w:r>
      <w:r w:rsidR="00321D87">
        <w:t xml:space="preserve"> three</w:t>
      </w:r>
      <w:r w:rsidR="00857662">
        <w:t xml:space="preserve"> state-of-the-art</w:t>
      </w:r>
      <w:r w:rsidR="00103BBD">
        <w:t xml:space="preserve"> 3D-2D registration method</w:t>
      </w:r>
      <w:r w:rsidR="00321D87">
        <w:t>s</w:t>
      </w:r>
      <w:r w:rsidR="0079555B">
        <w:t xml:space="preserve"> in</w:t>
      </w:r>
      <w:r w:rsidR="00321D87">
        <w:t xml:space="preserve"> a</w:t>
      </w:r>
      <w:r w:rsidR="0079555B">
        <w:t xml:space="preserve"> realistic </w:t>
      </w:r>
      <w:r w:rsidR="00321D87">
        <w:t xml:space="preserve">scenario, in which the </w:t>
      </w:r>
      <w:r w:rsidR="0079555B">
        <w:t>initial</w:t>
      </w:r>
      <w:r w:rsidR="00321D87">
        <w:t xml:space="preserve"> rigid-body parameters of the pre-EIGI 3D image</w:t>
      </w:r>
      <w:r w:rsidR="0079555B">
        <w:t xml:space="preserve"> and </w:t>
      </w:r>
      <w:r w:rsidR="00321D87">
        <w:t xml:space="preserve">the C-arm’s pose </w:t>
      </w:r>
      <w:r w:rsidR="0079555B">
        <w:t xml:space="preserve">parameters </w:t>
      </w:r>
      <w:r w:rsidR="00C56C17">
        <w:t xml:space="preserve">are </w:t>
      </w:r>
      <w:r w:rsidR="00321D87">
        <w:t>known only</w:t>
      </w:r>
      <w:r w:rsidR="0079555B">
        <w:t xml:space="preserve"> approximately</w:t>
      </w:r>
      <w:r w:rsidR="0079555B" w:rsidRPr="003637F8">
        <w:t>.</w:t>
      </w:r>
      <w:r w:rsidR="00C56C17">
        <w:t xml:space="preserve"> </w:t>
      </w:r>
      <w:r w:rsidR="00064A4F">
        <w:t>As recent C-arm</w:t>
      </w:r>
      <w:r w:rsidR="006D5B37">
        <w:t xml:space="preserve"> imaging</w:t>
      </w:r>
      <w:r w:rsidR="00064A4F">
        <w:t xml:space="preserve"> systems are capable of acquiring 3D images and dynamic 2D+t images in the interventional suite</w:t>
      </w:r>
      <w:r w:rsidR="00C56C17">
        <w:t>, the approximate values of these parameters are typically available.</w:t>
      </w:r>
      <w:r w:rsidR="00857662">
        <w:t xml:space="preserve"> Furthermore, we hypothesize that </w:t>
      </w:r>
      <w:r w:rsidR="00064A4F">
        <w:t>by searching simultaneously for rigid-body and</w:t>
      </w:r>
      <w:r w:rsidR="00064A4F" w:rsidRPr="0056676A">
        <w:t xml:space="preserve"> the </w:t>
      </w:r>
      <w:r w:rsidR="00064A4F">
        <w:t>C-arm</w:t>
      </w:r>
      <w:r w:rsidR="00DA5DAC">
        <w:t>’s</w:t>
      </w:r>
      <w:r w:rsidR="00064A4F">
        <w:t xml:space="preserve"> pose parameters</w:t>
      </w:r>
      <w:r w:rsidR="00857662">
        <w:t xml:space="preserve"> we can improve the accuracy and success rate of the 3D-2D registration methods. </w:t>
      </w:r>
      <w:r w:rsidR="0020130F">
        <w:t>Similar studies have already been performed,</w:t>
      </w:r>
      <w:r w:rsidR="003D20CE">
        <w:fldChar w:fldCharType="begin"/>
      </w:r>
      <w:r w:rsidR="00A01498">
        <w:instrText xml:space="preserve"> ADDIN ZOTERO_ITEM CSL_CITATION {"citationID":"dp3rfc84g","properties":{"formattedCitation":"{\\rtf \\super 8\\nosupersub{},\\super 21\\nosupersub{}}","plainCitation":"8,21"},"citationItems":[{"id":84,"uris":["http://zotero.org/users/local/N117UFDD/items/7P2UIX4C"],"uri":["http://zotero.org/users/local/N117UFDD/items/7P2UIX4C"],"itemData":{"id":84,"type":"chapter","title":"Fully Automatic 3D/2D Subtracted Angiography Registration","container-title":"Medical Image Computing and Computer-Assisted Intervention - MICCAI 1999","collection-title":"Lecture Notes in Computer Science","publisher":"Springer","publisher-place":"London, UK","page":"664–671","source":"ACM Digital Library","event-place":"London, UK","ISBN":"3-540-66503-X","author":[{"family":"Kerrien","given":"E."},{"family":"Berger","given":"Marie-Odile"},{"family":"Maurincomme","given":"Eric"},{"family":"Launay","given":"Laurent"},{"family":"Vaillant","given":"Régis"},{"family":"Picard","given":"Luc"}],"issued":{"date-parts":[[1999]]},"accessed":{"date-parts":[[2012,4,2]]}}},{"id":193,"uris":["http://zotero.org/users/local/N117UFDD/items/CG5DCC3E"],"uri":["http://zotero.org/users/local/N117UFDD/items/CG5DCC3E"],"itemData":{"id":193,"type":"paper-conference","title":"Automatic 2D/3D-Registration of Cerebral DSA Data Sets","container-title":"Bildverarbeitung für die Medizin 2010 - Algorithmen - Systeme - Anwendungen","page":"162-166","volume":"574","source":"DBLP Computer Science Bibliography","event":"Bildverarbeitung für die Medizin 2010 - Algorithmen - Systeme - Anwendungen","URL":"http://dblp.uni-trier.de/rec/bibtex/conf/bildmed/HentschkeT10","author":[{"family":"Hentschke","given":"Clemens M."},{"family":"Tönnies","given":"Klaus D."}],"issued":{"date-parts":[[2010]]},"accessed":{"date-parts":[[2012,11,23]]}}}],"schema":"https://github.com/citation-style-language/schema/raw/master/csl-citation.json"} </w:instrText>
      </w:r>
      <w:r w:rsidR="003D20CE">
        <w:fldChar w:fldCharType="separate"/>
      </w:r>
      <w:r w:rsidR="003C48FB" w:rsidRPr="003C48FB">
        <w:rPr>
          <w:szCs w:val="24"/>
          <w:vertAlign w:val="superscript"/>
        </w:rPr>
        <w:t>8</w:t>
      </w:r>
      <w:r w:rsidR="00395EA4">
        <w:rPr>
          <w:szCs w:val="24"/>
          <w:vertAlign w:val="superscript"/>
        </w:rPr>
        <w:t>,</w:t>
      </w:r>
      <w:r w:rsidR="003C48FB" w:rsidRPr="003C48FB">
        <w:rPr>
          <w:szCs w:val="24"/>
          <w:vertAlign w:val="superscript"/>
        </w:rPr>
        <w:t>21</w:t>
      </w:r>
      <w:r w:rsidR="003D20CE">
        <w:fldChar w:fldCharType="end"/>
      </w:r>
      <w:r w:rsidR="009040A5">
        <w:t xml:space="preserve"> </w:t>
      </w:r>
      <w:r w:rsidR="0020130F">
        <w:t xml:space="preserve">however </w:t>
      </w:r>
      <w:r w:rsidR="00395EA4">
        <w:t>th</w:t>
      </w:r>
      <w:r w:rsidR="0020130F">
        <w:t>o</w:t>
      </w:r>
      <w:r w:rsidR="00395EA4">
        <w:t>s</w:t>
      </w:r>
      <w:r w:rsidR="0020130F">
        <w:t>e</w:t>
      </w:r>
      <w:r w:rsidR="00395EA4">
        <w:t xml:space="preserve"> </w:t>
      </w:r>
      <w:r w:rsidR="0020130F">
        <w:t xml:space="preserve">studies </w:t>
      </w:r>
      <w:r w:rsidR="00793CA9">
        <w:t xml:space="preserve">lack </w:t>
      </w:r>
      <w:r w:rsidR="0020130F">
        <w:t xml:space="preserve">a thorough and </w:t>
      </w:r>
      <w:r w:rsidR="00793CA9">
        <w:t>objective and evaluation</w:t>
      </w:r>
      <w:r w:rsidR="00064A4F">
        <w:t>, since</w:t>
      </w:r>
      <w:r w:rsidR="00B8124C">
        <w:t xml:space="preserve"> </w:t>
      </w:r>
      <w:r w:rsidR="00064A4F">
        <w:t xml:space="preserve">only </w:t>
      </w:r>
      <w:r w:rsidR="0020130F">
        <w:t xml:space="preserve">a limited number of 3D-2D registration methods were tested and </w:t>
      </w:r>
      <w:r w:rsidR="004A487F" w:rsidRPr="004A487F">
        <w:rPr>
          <w:u w:val="single"/>
        </w:rPr>
        <w:t>only five or less</w:t>
      </w:r>
      <w:r w:rsidR="00B8124C">
        <w:t xml:space="preserve"> </w:t>
      </w:r>
      <w:r w:rsidR="00FA044B">
        <w:t xml:space="preserve">clinical </w:t>
      </w:r>
      <w:r w:rsidR="00B8124C">
        <w:t>image datasets</w:t>
      </w:r>
      <w:r w:rsidR="00FA044B">
        <w:t xml:space="preserve"> </w:t>
      </w:r>
      <w:r w:rsidR="00064A4F">
        <w:t xml:space="preserve">were used </w:t>
      </w:r>
      <w:r w:rsidR="0020130F">
        <w:t>were used for evaluation</w:t>
      </w:r>
      <w:r w:rsidR="00793CA9">
        <w:t>.</w:t>
      </w:r>
      <w:r w:rsidR="009669EF">
        <w:t xml:space="preserve"> </w:t>
      </w:r>
      <w:r w:rsidR="00064A4F">
        <w:t>Here</w:t>
      </w:r>
      <w:r w:rsidR="009669EF">
        <w:t>, we</w:t>
      </w:r>
      <w:r w:rsidR="00064A4F">
        <w:t xml:space="preserve"> tested three state-of-the-art 3D-2D registration </w:t>
      </w:r>
      <w:r w:rsidR="00064A4F" w:rsidRPr="003637F8">
        <w:t>methods</w:t>
      </w:r>
      <w:r w:rsidR="00064A4F">
        <w:t xml:space="preserve"> and performed</w:t>
      </w:r>
      <w:r w:rsidR="00FD15CF" w:rsidRPr="003637F8">
        <w:t xml:space="preserve"> </w:t>
      </w:r>
      <w:r w:rsidR="00513916">
        <w:t>quantitative</w:t>
      </w:r>
      <w:r w:rsidR="00215D64">
        <w:t xml:space="preserve"> and qualitative</w:t>
      </w:r>
      <w:r w:rsidR="00513916">
        <w:t xml:space="preserve"> </w:t>
      </w:r>
      <w:r w:rsidR="00215D64">
        <w:t>evaluat</w:t>
      </w:r>
      <w:r w:rsidR="00064A4F">
        <w:t xml:space="preserve">ion </w:t>
      </w:r>
      <w:r w:rsidR="00064A4F" w:rsidRPr="003637F8">
        <w:t xml:space="preserve">on </w:t>
      </w:r>
      <w:r w:rsidR="00064A4F">
        <w:t>twenty c</w:t>
      </w:r>
      <w:r w:rsidR="00064A4F" w:rsidRPr="003637F8">
        <w:t xml:space="preserve">linical </w:t>
      </w:r>
      <w:r w:rsidR="00064A4F">
        <w:t xml:space="preserve">image </w:t>
      </w:r>
      <w:r w:rsidR="00064A4F" w:rsidRPr="003637F8">
        <w:t>data</w:t>
      </w:r>
      <w:r w:rsidR="00064A4F">
        <w:t>sets</w:t>
      </w:r>
      <w:r w:rsidR="00E72FBD">
        <w:t xml:space="preserve"> </w:t>
      </w:r>
      <w:r w:rsidR="008501C8">
        <w:t>containing</w:t>
      </w:r>
      <w:r w:rsidR="00E72FBD">
        <w:t xml:space="preserve"> different cerebrovascular pathologies</w:t>
      </w:r>
      <w:r w:rsidR="00064A4F">
        <w:t xml:space="preserve">. </w:t>
      </w:r>
    </w:p>
    <w:p w:rsidR="00445828" w:rsidRDefault="00445828" w:rsidP="004F5F35">
      <w:pPr>
        <w:jc w:val="both"/>
      </w:pPr>
    </w:p>
    <w:p w:rsidR="00E72516" w:rsidRDefault="00185BC5" w:rsidP="00101ADE">
      <w:pPr>
        <w:numPr>
          <w:ilvl w:val="0"/>
          <w:numId w:val="22"/>
        </w:numPr>
        <w:jc w:val="center"/>
        <w:rPr>
          <w:b/>
          <w:color w:val="000000"/>
          <w:sz w:val="22"/>
          <w:szCs w:val="22"/>
        </w:rPr>
      </w:pPr>
      <w:r>
        <w:rPr>
          <w:b/>
          <w:color w:val="000000"/>
          <w:sz w:val="22"/>
          <w:szCs w:val="22"/>
        </w:rPr>
        <w:t>3D-2D REGISTRATION</w:t>
      </w:r>
    </w:p>
    <w:p w:rsidR="004759EB" w:rsidRDefault="004759EB" w:rsidP="004759EB">
      <w:pPr>
        <w:jc w:val="center"/>
        <w:rPr>
          <w:b/>
          <w:color w:val="000000"/>
          <w:sz w:val="22"/>
          <w:szCs w:val="22"/>
        </w:rPr>
      </w:pPr>
    </w:p>
    <w:p w:rsidR="00D11B46" w:rsidRPr="00D11B46" w:rsidRDefault="00D11B46" w:rsidP="009E33F4">
      <w:pPr>
        <w:jc w:val="both"/>
        <w:rPr>
          <w:b/>
        </w:rPr>
      </w:pPr>
      <w:r w:rsidRPr="00D11B46">
        <w:rPr>
          <w:b/>
        </w:rPr>
        <w:t xml:space="preserve">2.1. </w:t>
      </w:r>
      <w:r w:rsidR="007A0889">
        <w:rPr>
          <w:b/>
        </w:rPr>
        <w:t>Problem statement</w:t>
      </w:r>
    </w:p>
    <w:p w:rsidR="00D11B46" w:rsidRDefault="00D11B46" w:rsidP="009E33F4">
      <w:pPr>
        <w:jc w:val="both"/>
      </w:pPr>
    </w:p>
    <w:p w:rsidR="00D86B10" w:rsidRDefault="000C1E5E" w:rsidP="00D86B10">
      <w:pPr>
        <w:jc w:val="center"/>
      </w:pPr>
      <w:r>
        <w:rPr>
          <w:noProof/>
        </w:rPr>
        <w:drawing>
          <wp:inline distT="0" distB="0" distL="0" distR="0">
            <wp:extent cx="5650173" cy="2503241"/>
            <wp:effectExtent l="0" t="0" r="0" b="0"/>
            <wp:docPr id="8" name="Picture 2" descr="SPIE2013_Geometrical_Setu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E2013_Geometrical_Setup.tif"/>
                    <pic:cNvPicPr/>
                  </pic:nvPicPr>
                  <pic:blipFill>
                    <a:blip r:embed="rId8" cstate="print"/>
                    <a:stretch>
                      <a:fillRect/>
                    </a:stretch>
                  </pic:blipFill>
                  <pic:spPr>
                    <a:xfrm>
                      <a:off x="0" y="0"/>
                      <a:ext cx="5642710" cy="2499935"/>
                    </a:xfrm>
                    <a:prstGeom prst="rect">
                      <a:avLst/>
                    </a:prstGeom>
                  </pic:spPr>
                </pic:pic>
              </a:graphicData>
            </a:graphic>
          </wp:inline>
        </w:drawing>
      </w:r>
    </w:p>
    <w:p w:rsidR="00D86B10" w:rsidRDefault="00D86B10" w:rsidP="00D86B10">
      <w:pPr>
        <w:ind w:left="720" w:right="721" w:hanging="360"/>
        <w:jc w:val="both"/>
        <w:rPr>
          <w:color w:val="000000"/>
          <w:sz w:val="18"/>
          <w:szCs w:val="18"/>
        </w:rPr>
      </w:pPr>
    </w:p>
    <w:p w:rsidR="00D86B10" w:rsidRPr="00FF1D4C" w:rsidRDefault="00D86B10" w:rsidP="00D86B10">
      <w:pPr>
        <w:ind w:left="720" w:right="721" w:hanging="360"/>
        <w:jc w:val="both"/>
        <w:rPr>
          <w:color w:val="000000"/>
          <w:sz w:val="18"/>
          <w:szCs w:val="18"/>
        </w:rPr>
      </w:pPr>
      <w:r>
        <w:rPr>
          <w:color w:val="000000"/>
          <w:sz w:val="18"/>
          <w:szCs w:val="18"/>
        </w:rPr>
        <w:t>Figure 1.</w:t>
      </w:r>
      <w:r w:rsidRPr="00185BC5">
        <w:rPr>
          <w:b/>
          <w:color w:val="000000"/>
          <w:lang w:eastAsia="sl-SI"/>
        </w:rPr>
        <w:t xml:space="preserve"> </w:t>
      </w:r>
      <w:r w:rsidRPr="00185BC5">
        <w:rPr>
          <w:color w:val="000000"/>
          <w:sz w:val="18"/>
          <w:szCs w:val="18"/>
        </w:rPr>
        <w:t xml:space="preserve">Geometrical setup </w:t>
      </w:r>
      <w:r>
        <w:rPr>
          <w:color w:val="000000"/>
          <w:sz w:val="18"/>
          <w:szCs w:val="18"/>
        </w:rPr>
        <w:t xml:space="preserve">of the C-arm system with world coordinate system </w:t>
      </w:r>
      <w:proofErr w:type="spellStart"/>
      <w:r w:rsidRPr="009207E9">
        <w:rPr>
          <w:b/>
          <w:color w:val="000000"/>
          <w:sz w:val="18"/>
          <w:szCs w:val="18"/>
        </w:rPr>
        <w:t>S</w:t>
      </w:r>
      <w:r w:rsidRPr="009207E9">
        <w:rPr>
          <w:color w:val="000000"/>
          <w:sz w:val="18"/>
          <w:szCs w:val="18"/>
          <w:vertAlign w:val="subscript"/>
        </w:rPr>
        <w:t>w</w:t>
      </w:r>
      <w:proofErr w:type="spellEnd"/>
      <w:r>
        <w:rPr>
          <w:color w:val="000000"/>
          <w:sz w:val="18"/>
          <w:szCs w:val="18"/>
        </w:rPr>
        <w:t xml:space="preserve">, detector plane coordinate system </w:t>
      </w:r>
      <w:r w:rsidRPr="009207E9">
        <w:rPr>
          <w:b/>
          <w:color w:val="000000"/>
          <w:sz w:val="18"/>
          <w:szCs w:val="18"/>
        </w:rPr>
        <w:t>S</w:t>
      </w:r>
      <w:r w:rsidRPr="009207E9">
        <w:rPr>
          <w:color w:val="000000"/>
          <w:sz w:val="18"/>
          <w:szCs w:val="18"/>
          <w:vertAlign w:val="subscript"/>
        </w:rPr>
        <w:t>s</w:t>
      </w:r>
      <w:r>
        <w:rPr>
          <w:color w:val="000000"/>
          <w:sz w:val="18"/>
          <w:szCs w:val="18"/>
        </w:rPr>
        <w:t xml:space="preserve">, X-ray source </w:t>
      </w:r>
      <w:proofErr w:type="spellStart"/>
      <w:r w:rsidRPr="009207E9">
        <w:rPr>
          <w:b/>
          <w:color w:val="000000"/>
          <w:sz w:val="18"/>
          <w:szCs w:val="18"/>
        </w:rPr>
        <w:t>r</w:t>
      </w:r>
      <w:r w:rsidRPr="009207E9">
        <w:rPr>
          <w:color w:val="000000"/>
          <w:sz w:val="18"/>
          <w:szCs w:val="18"/>
          <w:vertAlign w:val="subscript"/>
        </w:rPr>
        <w:t>s</w:t>
      </w:r>
      <w:proofErr w:type="spellEnd"/>
      <w:r>
        <w:rPr>
          <w:color w:val="000000"/>
          <w:sz w:val="18"/>
          <w:szCs w:val="18"/>
        </w:rPr>
        <w:t xml:space="preserve">, 3D image coordinate system </w:t>
      </w:r>
      <w:proofErr w:type="spellStart"/>
      <w:r w:rsidRPr="00DA246B">
        <w:rPr>
          <w:b/>
          <w:color w:val="000000"/>
          <w:sz w:val="18"/>
          <w:szCs w:val="18"/>
        </w:rPr>
        <w:t>S</w:t>
      </w:r>
      <w:r w:rsidRPr="00DA246B">
        <w:rPr>
          <w:color w:val="000000"/>
          <w:sz w:val="18"/>
          <w:szCs w:val="18"/>
          <w:vertAlign w:val="subscript"/>
        </w:rPr>
        <w:t>v</w:t>
      </w:r>
      <w:proofErr w:type="spellEnd"/>
      <w:r>
        <w:rPr>
          <w:color w:val="000000"/>
          <w:sz w:val="18"/>
          <w:szCs w:val="18"/>
        </w:rPr>
        <w:t xml:space="preserve"> and rigid-body parameters of the pre-EIGI 3D image </w:t>
      </w:r>
      <w:r w:rsidRPr="0054152C">
        <w:rPr>
          <w:b/>
          <w:color w:val="000000"/>
          <w:sz w:val="18"/>
          <w:szCs w:val="18"/>
        </w:rPr>
        <w:t>q</w:t>
      </w:r>
      <w:r w:rsidRPr="00DA246B">
        <w:rPr>
          <w:color w:val="000000"/>
          <w:sz w:val="18"/>
          <w:szCs w:val="18"/>
        </w:rPr>
        <w:t>.</w:t>
      </w:r>
      <w:r>
        <w:rPr>
          <w:b/>
          <w:color w:val="000000"/>
          <w:sz w:val="18"/>
          <w:szCs w:val="18"/>
        </w:rPr>
        <w:t xml:space="preserve"> </w:t>
      </w:r>
      <w:r w:rsidRPr="00DA246B">
        <w:rPr>
          <w:color w:val="000000"/>
          <w:sz w:val="18"/>
          <w:szCs w:val="18"/>
        </w:rPr>
        <w:t>The</w:t>
      </w:r>
      <w:r>
        <w:rPr>
          <w:b/>
          <w:color w:val="000000"/>
          <w:sz w:val="18"/>
          <w:szCs w:val="18"/>
        </w:rPr>
        <w:t xml:space="preserve"> </w:t>
      </w:r>
      <w:r>
        <w:rPr>
          <w:color w:val="000000"/>
          <w:sz w:val="18"/>
          <w:szCs w:val="18"/>
        </w:rPr>
        <w:t>six pose parameters of the C-arm system: primary angle (PA), secondary angle (SA), source-to-object distance (SOD), source-to-detector distance (SID) and the detector's principle point (</w:t>
      </w:r>
      <w:r w:rsidRPr="00277642">
        <w:rPr>
          <w:i/>
          <w:color w:val="000000"/>
          <w:sz w:val="18"/>
          <w:szCs w:val="18"/>
        </w:rPr>
        <w:t>u</w:t>
      </w:r>
      <w:r w:rsidRPr="00277642">
        <w:rPr>
          <w:color w:val="000000"/>
          <w:sz w:val="18"/>
          <w:szCs w:val="18"/>
          <w:vertAlign w:val="subscript"/>
        </w:rPr>
        <w:t>0</w:t>
      </w:r>
      <w:r>
        <w:rPr>
          <w:color w:val="000000"/>
          <w:sz w:val="18"/>
          <w:szCs w:val="18"/>
        </w:rPr>
        <w:t xml:space="preserve">, </w:t>
      </w:r>
      <w:r w:rsidRPr="00277642">
        <w:rPr>
          <w:i/>
          <w:color w:val="000000"/>
          <w:sz w:val="18"/>
          <w:szCs w:val="18"/>
        </w:rPr>
        <w:t>v</w:t>
      </w:r>
      <w:r w:rsidRPr="00277642">
        <w:rPr>
          <w:color w:val="000000"/>
          <w:sz w:val="18"/>
          <w:szCs w:val="18"/>
          <w:vertAlign w:val="subscript"/>
        </w:rPr>
        <w:t>0</w:t>
      </w:r>
      <w:r>
        <w:rPr>
          <w:color w:val="000000"/>
          <w:sz w:val="18"/>
          <w:szCs w:val="18"/>
        </w:rPr>
        <w:t xml:space="preserve">) are also shown. </w:t>
      </w:r>
      <w:r w:rsidRPr="003451E5">
        <w:rPr>
          <w:color w:val="000000"/>
          <w:sz w:val="18"/>
          <w:szCs w:val="18"/>
        </w:rPr>
        <w:t xml:space="preserve"> </w:t>
      </w:r>
      <w:r w:rsidRPr="00AB2166">
        <w:rPr>
          <w:color w:val="000000"/>
          <w:sz w:val="18"/>
          <w:szCs w:val="18"/>
        </w:rPr>
        <w:t xml:space="preserve">   </w:t>
      </w:r>
    </w:p>
    <w:p w:rsidR="009207E9" w:rsidRDefault="0056000C" w:rsidP="009E33F4">
      <w:pPr>
        <w:jc w:val="both"/>
      </w:pPr>
      <w:r>
        <w:lastRenderedPageBreak/>
        <w:t xml:space="preserve">The purpose of the </w:t>
      </w:r>
      <w:r w:rsidR="00BD2836">
        <w:t xml:space="preserve">3D-2D registration is </w:t>
      </w:r>
      <w:r>
        <w:t>to position</w:t>
      </w:r>
      <w:r w:rsidR="00BD2836">
        <w:t xml:space="preserve"> the </w:t>
      </w:r>
      <w:r w:rsidR="00F1099C">
        <w:t xml:space="preserve">pre-EIGI </w:t>
      </w:r>
      <w:r w:rsidR="00BD2836">
        <w:t xml:space="preserve">3D image into the best possible spatial alignment with the corresponding </w:t>
      </w:r>
      <w:r w:rsidR="00F1099C">
        <w:t xml:space="preserve">dynamic </w:t>
      </w:r>
      <w:r w:rsidR="00BD2836">
        <w:t>2D</w:t>
      </w:r>
      <w:r w:rsidR="00F1099C">
        <w:t>+t</w:t>
      </w:r>
      <w:r w:rsidR="00BD2836">
        <w:t xml:space="preserve"> image(s)</w:t>
      </w:r>
      <w:r w:rsidR="000655C7">
        <w:t xml:space="preserve"> (Fig. 1)</w:t>
      </w:r>
      <w:r w:rsidR="00BD2836">
        <w:t>.</w:t>
      </w:r>
      <w:r w:rsidR="00802FDC">
        <w:t xml:space="preserve"> </w:t>
      </w:r>
      <w:r w:rsidR="003637F8">
        <w:t>In general, t</w:t>
      </w:r>
      <w:r w:rsidR="00B65D43">
        <w:t>he optimal alignment</w:t>
      </w:r>
      <w:r w:rsidR="009B336B">
        <w:t xml:space="preserve"> process</w:t>
      </w:r>
      <w:r w:rsidR="00B65D43">
        <w:t xml:space="preserve"> is comprised of two independent </w:t>
      </w:r>
      <w:r w:rsidR="00D63563">
        <w:t>steps</w:t>
      </w:r>
      <w:r w:rsidR="00B65D43">
        <w:t xml:space="preserve">. In </w:t>
      </w:r>
      <w:r w:rsidR="00D63563">
        <w:t xml:space="preserve">the </w:t>
      </w:r>
      <w:r w:rsidR="00B65D43">
        <w:t>first</w:t>
      </w:r>
      <w:r w:rsidR="00D63563">
        <w:t xml:space="preserve"> step</w:t>
      </w:r>
      <w:r w:rsidR="00B65D43">
        <w:t xml:space="preserve">, the </w:t>
      </w:r>
      <w:r w:rsidR="008544F7">
        <w:rPr>
          <w:i/>
        </w:rPr>
        <w:t>pose</w:t>
      </w:r>
      <w:r w:rsidR="008544F7">
        <w:t xml:space="preserve"> </w:t>
      </w:r>
      <w:r w:rsidR="00B65D43">
        <w:t>parameters of the C-arm</w:t>
      </w:r>
      <w:r w:rsidR="005E401F">
        <w:t xml:space="preserve"> system</w:t>
      </w:r>
      <w:r w:rsidR="00B65D43">
        <w:t xml:space="preserve"> are determined</w:t>
      </w:r>
      <w:r w:rsidR="008544F7">
        <w:t xml:space="preserve"> in a</w:t>
      </w:r>
      <w:r w:rsidR="008C1ED8">
        <w:t xml:space="preserve"> calibration </w:t>
      </w:r>
      <w:r w:rsidR="008544F7">
        <w:t>procedure</w:t>
      </w:r>
      <w:r w:rsidR="00B65D43">
        <w:t>,</w:t>
      </w:r>
      <w:r w:rsidR="00442FFD">
        <w:t xml:space="preserve"> while in </w:t>
      </w:r>
      <w:r w:rsidR="005E401F">
        <w:t xml:space="preserve">the </w:t>
      </w:r>
      <w:r w:rsidR="00442FFD">
        <w:t>second</w:t>
      </w:r>
      <w:r w:rsidR="00B03910">
        <w:t xml:space="preserve"> </w:t>
      </w:r>
      <w:r w:rsidR="008544F7">
        <w:t>s</w:t>
      </w:r>
      <w:r w:rsidR="00B03910">
        <w:t>tep,</w:t>
      </w:r>
      <w:r w:rsidR="00442FFD">
        <w:t xml:space="preserve"> the </w:t>
      </w:r>
      <w:r w:rsidR="00442FFD" w:rsidRPr="00442FFD">
        <w:rPr>
          <w:i/>
        </w:rPr>
        <w:t>rigid-body</w:t>
      </w:r>
      <w:r w:rsidR="00B03910">
        <w:t xml:space="preserve"> </w:t>
      </w:r>
      <w:r w:rsidR="009D46FC">
        <w:t xml:space="preserve">parameters </w:t>
      </w:r>
      <w:r w:rsidR="005B3B13" w:rsidRPr="00CF1D20">
        <w:rPr>
          <w:b/>
        </w:rPr>
        <w:t>q</w:t>
      </w:r>
      <w:r w:rsidR="005B3B13" w:rsidRPr="00CF1D20">
        <w:t xml:space="preserve"> = (</w:t>
      </w:r>
      <w:proofErr w:type="spellStart"/>
      <w:r w:rsidR="005B3B13" w:rsidRPr="00CF1D20">
        <w:rPr>
          <w:i/>
        </w:rPr>
        <w:t>t</w:t>
      </w:r>
      <w:r w:rsidR="005B3B13" w:rsidRPr="00CF1D20">
        <w:rPr>
          <w:i/>
          <w:vertAlign w:val="subscript"/>
        </w:rPr>
        <w:t>x</w:t>
      </w:r>
      <w:proofErr w:type="spellEnd"/>
      <w:r w:rsidR="005B3B13" w:rsidRPr="00CF1D20">
        <w:t xml:space="preserve">, </w:t>
      </w:r>
      <w:proofErr w:type="spellStart"/>
      <w:r w:rsidR="005B3B13" w:rsidRPr="00CF1D20">
        <w:rPr>
          <w:i/>
        </w:rPr>
        <w:t>t</w:t>
      </w:r>
      <w:r w:rsidR="005B3B13" w:rsidRPr="00CF1D20">
        <w:rPr>
          <w:i/>
          <w:vertAlign w:val="subscript"/>
        </w:rPr>
        <w:t>y</w:t>
      </w:r>
      <w:proofErr w:type="spellEnd"/>
      <w:r w:rsidR="005B3B13" w:rsidRPr="00CF1D20">
        <w:t xml:space="preserve">, </w:t>
      </w:r>
      <w:proofErr w:type="spellStart"/>
      <w:r w:rsidR="005B3B13" w:rsidRPr="00CF1D20">
        <w:rPr>
          <w:i/>
        </w:rPr>
        <w:t>t</w:t>
      </w:r>
      <w:r w:rsidR="005B3B13" w:rsidRPr="00CF1D20">
        <w:rPr>
          <w:i/>
          <w:vertAlign w:val="subscript"/>
        </w:rPr>
        <w:t>z</w:t>
      </w:r>
      <w:proofErr w:type="spellEnd"/>
      <w:r w:rsidR="005B3B13" w:rsidRPr="00CF1D20">
        <w:t xml:space="preserve">, </w:t>
      </w:r>
      <w:proofErr w:type="spellStart"/>
      <w:r w:rsidR="005B3B13" w:rsidRPr="00CF1D20">
        <w:rPr>
          <w:i/>
        </w:rPr>
        <w:t>ω</w:t>
      </w:r>
      <w:r w:rsidR="005B3B13" w:rsidRPr="00CF1D20">
        <w:rPr>
          <w:i/>
          <w:vertAlign w:val="subscript"/>
        </w:rPr>
        <w:t>x</w:t>
      </w:r>
      <w:proofErr w:type="spellEnd"/>
      <w:r w:rsidR="005B3B13" w:rsidRPr="00CF1D20">
        <w:t xml:space="preserve">, </w:t>
      </w:r>
      <w:proofErr w:type="spellStart"/>
      <w:r w:rsidR="005B3B13" w:rsidRPr="00CF1D20">
        <w:rPr>
          <w:i/>
        </w:rPr>
        <w:t>ω</w:t>
      </w:r>
      <w:r w:rsidR="005B3B13" w:rsidRPr="00CF1D20">
        <w:rPr>
          <w:i/>
          <w:vertAlign w:val="subscript"/>
        </w:rPr>
        <w:t>y</w:t>
      </w:r>
      <w:proofErr w:type="spellEnd"/>
      <w:r w:rsidR="005B3B13" w:rsidRPr="00CF1D20">
        <w:t xml:space="preserve">, </w:t>
      </w:r>
      <w:proofErr w:type="spellStart"/>
      <w:r w:rsidR="005B3B13" w:rsidRPr="00CF1D20">
        <w:rPr>
          <w:i/>
        </w:rPr>
        <w:t>ω</w:t>
      </w:r>
      <w:r w:rsidR="005B3B13" w:rsidRPr="00CF1D20">
        <w:rPr>
          <w:i/>
          <w:vertAlign w:val="subscript"/>
        </w:rPr>
        <w:t>z</w:t>
      </w:r>
      <w:proofErr w:type="spellEnd"/>
      <w:r w:rsidR="005B3B13" w:rsidRPr="00CF1D20">
        <w:t>)</w:t>
      </w:r>
      <w:r w:rsidR="005B3B13">
        <w:t xml:space="preserve"> </w:t>
      </w:r>
      <w:r w:rsidR="00442FFD">
        <w:t>o</w:t>
      </w:r>
      <w:r w:rsidR="009D46FC">
        <w:t>f</w:t>
      </w:r>
      <w:r w:rsidR="003637F8">
        <w:t xml:space="preserve"> the pre-EIGI 3D image </w:t>
      </w:r>
      <w:r w:rsidR="00442FFD">
        <w:t>are obtained</w:t>
      </w:r>
      <w:r w:rsidR="008544F7">
        <w:t xml:space="preserve"> in a registration procedure</w:t>
      </w:r>
      <w:r w:rsidR="00442FFD">
        <w:t>.</w:t>
      </w:r>
      <w:r w:rsidR="00101DCC">
        <w:t xml:space="preserve"> </w:t>
      </w:r>
      <w:r w:rsidR="002A4DA1">
        <w:t>The calibration step results</w:t>
      </w:r>
      <w:r w:rsidR="00506D35">
        <w:t xml:space="preserve"> in </w:t>
      </w:r>
      <w:r w:rsidR="008544F7">
        <w:t xml:space="preserve">a </w:t>
      </w:r>
      <w:r w:rsidR="00506D35">
        <w:t xml:space="preserve">3x4 projective matrix </w:t>
      </w:r>
      <w:r w:rsidR="00506D35" w:rsidRPr="00506D35">
        <w:rPr>
          <w:b/>
        </w:rPr>
        <w:t>P</w:t>
      </w:r>
      <w:r w:rsidR="00506D35">
        <w:rPr>
          <w:b/>
        </w:rPr>
        <w:t xml:space="preserve"> </w:t>
      </w:r>
      <w:r w:rsidR="00506D35" w:rsidRPr="00506D35">
        <w:t>which</w:t>
      </w:r>
      <w:r w:rsidR="00506D35">
        <w:t xml:space="preserve"> relates any 3D point in some world coordinate system </w:t>
      </w:r>
      <w:r w:rsidR="00426A94">
        <w:t>(</w:t>
      </w:r>
      <w:proofErr w:type="spellStart"/>
      <w:r w:rsidR="00506D35" w:rsidRPr="00506D35">
        <w:rPr>
          <w:b/>
        </w:rPr>
        <w:t>S</w:t>
      </w:r>
      <w:r w:rsidR="00506D35" w:rsidRPr="00506D35">
        <w:rPr>
          <w:vertAlign w:val="subscript"/>
        </w:rPr>
        <w:t>w</w:t>
      </w:r>
      <w:proofErr w:type="spellEnd"/>
      <w:r w:rsidR="00426A94">
        <w:t xml:space="preserve">) </w:t>
      </w:r>
      <w:r w:rsidR="00506D35">
        <w:t>to its corresponding point on the 2D de</w:t>
      </w:r>
      <w:r w:rsidR="00426A94">
        <w:t>tector plane (</w:t>
      </w:r>
      <w:r w:rsidR="00426A94" w:rsidRPr="00426A94">
        <w:rPr>
          <w:b/>
        </w:rPr>
        <w:t>S</w:t>
      </w:r>
      <w:r w:rsidR="00426A94" w:rsidRPr="00426A94">
        <w:rPr>
          <w:vertAlign w:val="subscript"/>
        </w:rPr>
        <w:t>s</w:t>
      </w:r>
      <w:r w:rsidR="00426A94">
        <w:t xml:space="preserve">) </w:t>
      </w:r>
      <w:r w:rsidR="00506D35">
        <w:t>with respect to the X-ray source</w:t>
      </w:r>
      <w:r w:rsidR="00426A94">
        <w:t xml:space="preserve"> </w:t>
      </w:r>
      <w:proofErr w:type="spellStart"/>
      <w:r w:rsidR="00426A94" w:rsidRPr="00426A94">
        <w:rPr>
          <w:b/>
        </w:rPr>
        <w:t>r</w:t>
      </w:r>
      <w:r w:rsidR="00426A94" w:rsidRPr="00426A94">
        <w:rPr>
          <w:vertAlign w:val="subscript"/>
        </w:rPr>
        <w:t>s</w:t>
      </w:r>
      <w:proofErr w:type="spellEnd"/>
      <w:r w:rsidR="00506D35">
        <w:t>.</w:t>
      </w:r>
      <w:r w:rsidR="00D63563">
        <w:t xml:space="preserve"> </w:t>
      </w:r>
    </w:p>
    <w:p w:rsidR="009207E9" w:rsidRDefault="009207E9" w:rsidP="009E33F4">
      <w:pPr>
        <w:jc w:val="both"/>
      </w:pPr>
    </w:p>
    <w:p w:rsidR="00434F91" w:rsidRDefault="00870A65" w:rsidP="009E33F4">
      <w:pPr>
        <w:jc w:val="both"/>
      </w:pPr>
      <w:r>
        <w:t>For a</w:t>
      </w:r>
      <w:r w:rsidR="00F84CA6">
        <w:t xml:space="preserve"> </w:t>
      </w:r>
      <w:r>
        <w:t xml:space="preserve">typical </w:t>
      </w:r>
      <w:r w:rsidR="00F84CA6">
        <w:t>C-arm</w:t>
      </w:r>
      <w:r>
        <w:t xml:space="preserve"> imaging</w:t>
      </w:r>
      <w:r w:rsidR="00F84CA6">
        <w:t xml:space="preserve"> system</w:t>
      </w:r>
      <w:r w:rsidR="00434F91">
        <w:t xml:space="preserve"> the </w:t>
      </w:r>
      <w:r>
        <w:t xml:space="preserve">projection </w:t>
      </w:r>
      <w:r w:rsidR="00434F91">
        <w:t xml:space="preserve">matrix </w:t>
      </w:r>
      <w:r w:rsidR="00434F91" w:rsidRPr="00434F91">
        <w:rPr>
          <w:b/>
        </w:rPr>
        <w:t>P</w:t>
      </w:r>
      <w:r w:rsidR="00434F91">
        <w:t xml:space="preserve"> can be </w:t>
      </w:r>
      <w:r w:rsidR="00C333C8">
        <w:t xml:space="preserve">described by six </w:t>
      </w:r>
      <w:r>
        <w:t xml:space="preserve">pose </w:t>
      </w:r>
      <w:r w:rsidR="00C333C8">
        <w:t>parameters</w:t>
      </w:r>
      <w:r w:rsidR="002A4DA1">
        <w:t xml:space="preserve"> and </w:t>
      </w:r>
      <w:r>
        <w:t xml:space="preserve">a </w:t>
      </w:r>
      <w:r w:rsidR="002A4DA1">
        <w:t>pinhole camera model</w:t>
      </w:r>
      <w:r w:rsidR="00434F91">
        <w:t>:</w:t>
      </w:r>
    </w:p>
    <w:p w:rsidR="00B54FB0" w:rsidRDefault="00B54FB0" w:rsidP="009E33F4">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468"/>
        <w:gridCol w:w="469"/>
      </w:tblGrid>
      <w:tr w:rsidR="00434F91" w:rsidTr="00434F91">
        <w:tc>
          <w:tcPr>
            <w:tcW w:w="9468" w:type="dxa"/>
          </w:tcPr>
          <w:p w:rsidR="00434F91" w:rsidRDefault="00434F91" w:rsidP="009E33F4">
            <w:pPr>
              <w:jc w:val="both"/>
            </w:pPr>
            <m:oMathPara>
              <m:oMath>
                <m:r>
                  <m:rPr>
                    <m:sty m:val="b"/>
                  </m:rPr>
                  <w:rPr>
                    <w:rFonts w:ascii="Cambria Math" w:hAnsi="Cambria Math"/>
                  </w:rPr>
                  <m:t>P</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rPr>
                            <m:t>-SID</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e>
                      </m:mr>
                      <m:mr>
                        <m:e>
                          <m:r>
                            <w:rPr>
                              <w:rFonts w:ascii="Cambria Math" w:hAnsi="Cambria Math"/>
                            </w:rPr>
                            <m:t>0</m:t>
                          </m:r>
                        </m:e>
                        <m:e>
                          <m:r>
                            <m:rPr>
                              <m:sty m:val="p"/>
                            </m:rPr>
                            <w:rPr>
                              <w:rFonts w:ascii="Cambria Math" w:hAnsi="Cambria Math"/>
                            </w:rPr>
                            <m:t>-SID</m:t>
                          </m:r>
                        </m:e>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e>
                        <m:e>
                          <m:r>
                            <w:rPr>
                              <w:rFonts w:ascii="Cambria Math" w:hAnsi="Cambria Math"/>
                            </w:rPr>
                            <m:t>0</m:t>
                          </m:r>
                        </m:e>
                        <m:e>
                          <m:r>
                            <w:rPr>
                              <w:rFonts w:ascii="Cambria Math" w:hAnsi="Cambria Math"/>
                            </w:rPr>
                            <m:t>1</m:t>
                          </m:r>
                        </m:e>
                      </m:mr>
                    </m:m>
                  </m:e>
                </m:d>
                <m:d>
                  <m:dPr>
                    <m:begChr m:val="["/>
                    <m:endChr m:val="]"/>
                    <m:ctrlPr>
                      <w:rPr>
                        <w:rFonts w:ascii="Cambria Math" w:hAnsi="Cambria Math"/>
                        <w:i/>
                      </w:rPr>
                    </m:ctrlPr>
                  </m:dPr>
                  <m:e>
                    <m:m>
                      <m:mPr>
                        <m:mcs>
                          <m:mc>
                            <m:mcPr>
                              <m:count m:val="3"/>
                              <m:mcJc m:val="center"/>
                            </m:mcPr>
                          </m:mc>
                        </m:mcs>
                        <m:ctrlPr>
                          <w:rPr>
                            <w:rFonts w:ascii="Cambria Math" w:hAnsi="Cambria Math"/>
                            <w:i/>
                          </w:rPr>
                        </m:ctrlPr>
                      </m:mPr>
                      <m:mr>
                        <m:e/>
                        <m:e/>
                        <m:e/>
                      </m:mr>
                      <m:mr>
                        <m:e/>
                        <m:e>
                          <m:sSub>
                            <m:sSubPr>
                              <m:ctrlPr>
                                <w:rPr>
                                  <w:rFonts w:ascii="Cambria Math" w:hAnsi="Cambria Math"/>
                                  <w:i/>
                                </w:rPr>
                              </m:ctrlPr>
                            </m:sSubPr>
                            <m:e>
                              <m:r>
                                <m:rPr>
                                  <m:sty m:val="b"/>
                                </m:rPr>
                                <w:rPr>
                                  <w:rFonts w:ascii="Cambria Math" w:hAnsi="Cambria Math"/>
                                </w:rPr>
                                <m:t>R</m:t>
                              </m:r>
                            </m:e>
                            <m:sub>
                              <m:r>
                                <m:rPr>
                                  <m:sty m:val="p"/>
                                </m:rPr>
                                <w:rPr>
                                  <w:rFonts w:ascii="Cambria Math" w:hAnsi="Cambria Math"/>
                                </w:rPr>
                                <m:t>PA</m:t>
                              </m:r>
                            </m:sub>
                          </m:sSub>
                          <m:sSub>
                            <m:sSubPr>
                              <m:ctrlPr>
                                <w:rPr>
                                  <w:rFonts w:ascii="Cambria Math" w:hAnsi="Cambria Math"/>
                                  <w:i/>
                                </w:rPr>
                              </m:ctrlPr>
                            </m:sSubPr>
                            <m:e>
                              <m:r>
                                <m:rPr>
                                  <m:sty m:val="b"/>
                                </m:rPr>
                                <w:rPr>
                                  <w:rFonts w:ascii="Cambria Math" w:hAnsi="Cambria Math"/>
                                </w:rPr>
                                <m:t>R</m:t>
                              </m:r>
                            </m:e>
                            <m:sub>
                              <m:r>
                                <m:rPr>
                                  <m:sty m:val="p"/>
                                </m:rPr>
                                <w:rPr>
                                  <w:rFonts w:ascii="Cambria Math" w:hAnsi="Cambria Math"/>
                                </w:rPr>
                                <m:t>SA</m:t>
                              </m:r>
                            </m:sub>
                          </m:sSub>
                        </m:e>
                        <m:e/>
                      </m:mr>
                      <m:mr>
                        <m:e/>
                        <m:e/>
                        <m:e/>
                      </m:mr>
                    </m:m>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m:t>
                              </m:r>
                              <m:r>
                                <m:rPr>
                                  <m:sty m:val="p"/>
                                </m:rPr>
                                <w:rPr>
                                  <w:rFonts w:ascii="Cambria Math" w:hAnsi="Cambria Math"/>
                                </w:rPr>
                                <m:t>SOD</m:t>
                              </m:r>
                            </m:e>
                          </m:mr>
                        </m:m>
                      </m:e>
                    </m:d>
                  </m:e>
                </m:d>
              </m:oMath>
            </m:oMathPara>
          </w:p>
        </w:tc>
        <w:tc>
          <w:tcPr>
            <w:tcW w:w="469" w:type="dxa"/>
            <w:vAlign w:val="center"/>
          </w:tcPr>
          <w:p w:rsidR="00434F91" w:rsidRDefault="00434F91" w:rsidP="00434F91">
            <w:pPr>
              <w:jc w:val="right"/>
            </w:pPr>
            <w:r>
              <w:t>(1)</w:t>
            </w:r>
          </w:p>
        </w:tc>
      </w:tr>
    </w:tbl>
    <w:p w:rsidR="00434F91" w:rsidRDefault="00434F91" w:rsidP="009E33F4">
      <w:pPr>
        <w:jc w:val="both"/>
      </w:pPr>
    </w:p>
    <w:p w:rsidR="009B336B" w:rsidRDefault="001804FB" w:rsidP="009E33F4">
      <w:pPr>
        <w:jc w:val="both"/>
      </w:pPr>
      <w:r>
        <w:t>where</w:t>
      </w:r>
      <w:r w:rsidR="00B320EC">
        <w:t xml:space="preserve"> SID and SOD denote to the source-t</w:t>
      </w:r>
      <w:r w:rsidR="00C333C8">
        <w:t xml:space="preserve">o-detector and source-to-object </w:t>
      </w:r>
      <w:r w:rsidR="00B320EC">
        <w:t xml:space="preserve">distances, respectively, and </w:t>
      </w:r>
      <w:r w:rsidR="00B320EC" w:rsidRPr="00AD4C2A">
        <w:t>(</w:t>
      </w:r>
      <w:r w:rsidR="00B320EC" w:rsidRPr="00AD4C2A">
        <w:rPr>
          <w:i/>
        </w:rPr>
        <w:t>u</w:t>
      </w:r>
      <w:r w:rsidR="00B320EC" w:rsidRPr="00AD4C2A">
        <w:rPr>
          <w:vertAlign w:val="subscript"/>
        </w:rPr>
        <w:t>0</w:t>
      </w:r>
      <w:r w:rsidR="00B320EC" w:rsidRPr="00AD4C2A">
        <w:t xml:space="preserve">, </w:t>
      </w:r>
      <w:r w:rsidR="00B320EC" w:rsidRPr="00AD4C2A">
        <w:rPr>
          <w:i/>
        </w:rPr>
        <w:t>v</w:t>
      </w:r>
      <w:r w:rsidR="00B320EC" w:rsidRPr="00AD4C2A">
        <w:rPr>
          <w:vertAlign w:val="subscript"/>
        </w:rPr>
        <w:t>0</w:t>
      </w:r>
      <w:r w:rsidR="00B320EC" w:rsidRPr="00AD4C2A">
        <w:t>)</w:t>
      </w:r>
      <w:r w:rsidR="00B320EC">
        <w:t xml:space="preserve"> are coordinates of the principle point</w:t>
      </w:r>
      <w:r w:rsidR="00B320EC" w:rsidRPr="00AD4C2A">
        <w:t xml:space="preserve"> </w:t>
      </w:r>
      <w:r w:rsidR="00B320EC">
        <w:t>on the flat panel detector</w:t>
      </w:r>
      <w:r w:rsidR="00B320EC" w:rsidRPr="00AD4C2A">
        <w:t>.</w:t>
      </w:r>
      <w:r>
        <w:t xml:space="preserve"> </w:t>
      </w:r>
      <m:oMath>
        <m:sSub>
          <m:sSubPr>
            <m:ctrlPr>
              <w:rPr>
                <w:rFonts w:ascii="Cambria Math" w:hAnsi="Cambria Math"/>
                <w:i/>
              </w:rPr>
            </m:ctrlPr>
          </m:sSubPr>
          <m:e>
            <m:r>
              <m:rPr>
                <m:sty m:val="b"/>
              </m:rPr>
              <w:rPr>
                <w:rFonts w:ascii="Cambria Math" w:hAnsi="Cambria Math"/>
              </w:rPr>
              <m:t>R</m:t>
            </m:r>
          </m:e>
          <m:sub>
            <m:r>
              <m:rPr>
                <m:sty m:val="p"/>
              </m:rPr>
              <w:rPr>
                <w:rFonts w:ascii="Cambria Math" w:hAnsi="Cambria Math"/>
              </w:rPr>
              <m:t>PA</m:t>
            </m:r>
          </m:sub>
        </m:sSub>
      </m:oMath>
      <w:r>
        <w:t xml:space="preserve"> </w:t>
      </w:r>
      <w:r w:rsidRPr="00296357">
        <w:t xml:space="preserve">and </w:t>
      </w:r>
      <m:oMath>
        <m:sSub>
          <m:sSubPr>
            <m:ctrlPr>
              <w:rPr>
                <w:rFonts w:ascii="Cambria Math" w:hAnsi="Cambria Math"/>
                <w:i/>
              </w:rPr>
            </m:ctrlPr>
          </m:sSubPr>
          <m:e>
            <m:r>
              <m:rPr>
                <m:sty m:val="b"/>
              </m:rPr>
              <w:rPr>
                <w:rFonts w:ascii="Cambria Math" w:hAnsi="Cambria Math"/>
              </w:rPr>
              <m:t>R</m:t>
            </m:r>
          </m:e>
          <m:sub>
            <m:r>
              <m:rPr>
                <m:sty m:val="p"/>
              </m:rPr>
              <w:rPr>
                <w:rFonts w:ascii="Cambria Math" w:hAnsi="Cambria Math"/>
              </w:rPr>
              <m:t>SA</m:t>
            </m:r>
          </m:sub>
        </m:sSub>
      </m:oMath>
      <w:r w:rsidRPr="00296357">
        <w:t xml:space="preserve"> are</w:t>
      </w:r>
      <w:r w:rsidR="00B320EC">
        <w:t xml:space="preserve"> </w:t>
      </w:r>
      <w:r w:rsidRPr="00296357">
        <w:t>3x3</w:t>
      </w:r>
      <w:r w:rsidR="00B320EC">
        <w:t xml:space="preserve"> rotation</w:t>
      </w:r>
      <w:r w:rsidRPr="00296357">
        <w:t xml:space="preserve"> matrices</w:t>
      </w:r>
      <w:r>
        <w:t xml:space="preserve"> defined</w:t>
      </w:r>
      <w:r w:rsidRPr="00296357">
        <w:t xml:space="preserve"> by</w:t>
      </w:r>
      <w:r>
        <w:t xml:space="preserve"> the</w:t>
      </w:r>
      <w:r w:rsidR="00B320EC">
        <w:t xml:space="preserve"> primary (PA) and secondary</w:t>
      </w:r>
      <w:r w:rsidRPr="00296357">
        <w:t xml:space="preserve"> </w:t>
      </w:r>
      <w:r w:rsidR="00B320EC">
        <w:t>(</w:t>
      </w:r>
      <w:r w:rsidRPr="00296357">
        <w:t>SA</w:t>
      </w:r>
      <w:r w:rsidR="00B320EC">
        <w:t>)</w:t>
      </w:r>
      <w:r w:rsidRPr="00296357">
        <w:t xml:space="preserve"> angle</w:t>
      </w:r>
      <w:r w:rsidR="009575DA">
        <w:t>s</w:t>
      </w:r>
      <w:r w:rsidR="00B47505">
        <w:t xml:space="preserve"> of the C-arm gantry</w:t>
      </w:r>
      <w:r w:rsidR="009575DA">
        <w:t>:</w:t>
      </w:r>
      <w:r w:rsidR="003D20CE">
        <w:fldChar w:fldCharType="begin"/>
      </w:r>
      <w:r w:rsidR="00A01498">
        <w:instrText xml:space="preserve"> ADDIN ZOTERO_ITEM CSL_CITATION {"citationID":"6fWpTQ9w","properties":{"formattedCitation":"{\\rtf \\super 22\\nosupersub{}}","plainCitation":"22"},"citationItems":[{"id":169,"uris":["http://zotero.org/users/local/N117UFDD/items/WJDDGPTP"],"uri":["http://zotero.org/users/local/N117UFDD/items/WJDDGPTP"],"itemData":{"id":169,"type":"article-journal","title":"Prospective motion correction of X-ray images for coronary interventions","container-title":"IEEE transactions on medical imaging","page":"441-450","volume":"24","issue":"4","source":"NCBI PubMed","abstract":"A method for prospective motion correction of X-ray imaging of the heart is presented. A 3D + t coronary model is reconstructed from a biplane coronary angiogram obtained during free breathing. The deformation field is parameterized by cardiac and respiratory phase, which enables the estimation of the state of the arteries at any phase of the cardiac-respiratory cycle. The motion of the three-dimensional (3-D) coronary model is projected onto the image planes and used to compute a dewarping function for motion correcting the images. The use of a 3-D coronary model facilitates motion correction of images acquired with the X-ray system at arbitrary orientations. The performance of the algorithm was measured by tracking the motion of selected left coronary landmarks using a template matching cross-correlation. In three patients, we motion corrected the same images used to construct their 3D + t coronary model. In this best case scenario, the algorithm reduced the motion of the landmarks by 84%-85%, from mean RMS displacements of 12.8-14.6 pixels to 2.1-2.2 pixels. Prospective motion correction was tested in five patients by building the coronary model from one dataset, and correcting a second dataset. The patient's cardiac and respiratory phase are monitored and used to calculate the appropriate correction parameters. The results showed a 48%-63% reduction in the motion of the landmarks, from a mean RMS displacement of 11.5-13.6 pixels to 4.4-7.1 pixels.","ISSN":"0278-0062","note":"PMID: 15822802","journalAbbreviation":"IEEE Trans. Med. Imag.","author":[{"family":"Shechter","given":"Guy"},{"family":"Shechter","given":"Barak"},{"family":"Resar","given":"Jon R"},{"family":"Beyar","given":"Rafael"}],"issued":{"date-parts":[["2005",4]]}}}],"schema":"https://github.com/citation-style-language/schema/raw/master/csl-citation.json"} </w:instrText>
      </w:r>
      <w:r w:rsidR="003D20CE">
        <w:fldChar w:fldCharType="separate"/>
      </w:r>
      <w:r w:rsidR="003C48FB" w:rsidRPr="003C48FB">
        <w:rPr>
          <w:szCs w:val="24"/>
          <w:vertAlign w:val="superscript"/>
        </w:rPr>
        <w:t>22</w:t>
      </w:r>
      <w:r w:rsidR="003D20CE">
        <w:fldChar w:fldCharType="end"/>
      </w:r>
    </w:p>
    <w:p w:rsidR="00292513" w:rsidRDefault="00292513" w:rsidP="00942A59">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468"/>
        <w:gridCol w:w="469"/>
      </w:tblGrid>
      <w:tr w:rsidR="009575DA" w:rsidTr="00205296">
        <w:tc>
          <w:tcPr>
            <w:tcW w:w="9468" w:type="dxa"/>
          </w:tcPr>
          <w:p w:rsidR="009575DA" w:rsidRDefault="003D20CE" w:rsidP="00205296">
            <w:pPr>
              <w:jc w:val="both"/>
            </w:pPr>
            <m:oMathPara>
              <m:oMath>
                <m:sSub>
                  <m:sSubPr>
                    <m:ctrlPr>
                      <w:rPr>
                        <w:rFonts w:ascii="Cambria Math" w:hAnsi="Cambria Math"/>
                        <w:b/>
                      </w:rPr>
                    </m:ctrlPr>
                  </m:sSubPr>
                  <m:e>
                    <m:r>
                      <m:rPr>
                        <m:sty m:val="b"/>
                      </m:rPr>
                      <w:rPr>
                        <w:rFonts w:ascii="Cambria Math"/>
                      </w:rPr>
                      <m:t>R</m:t>
                    </m:r>
                  </m:e>
                  <m:sub>
                    <m:r>
                      <m:rPr>
                        <m:sty m:val="p"/>
                      </m:rPr>
                      <w:rPr>
                        <w:rFonts w:ascii="Cambria Math"/>
                      </w:rPr>
                      <m:t>PA</m:t>
                    </m:r>
                  </m:sub>
                </m:sSub>
                <m:r>
                  <w:rPr>
                    <w:rFonts w:asci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rPr>
                            <m:t>cos</m:t>
                          </m:r>
                          <m:r>
                            <m:rPr>
                              <m:sty m:val="p"/>
                            </m:rPr>
                            <w:rPr>
                              <w:rFonts w:ascii="Cambria Math" w:hAnsi="Cambria Math" w:cs="Cambria Math"/>
                            </w:rPr>
                            <m:t>⁡</m:t>
                          </m:r>
                          <m:r>
                            <m:rPr>
                              <m:sty m:val="p"/>
                            </m:rPr>
                            <w:rPr>
                              <w:rFonts w:ascii="Cambria Math"/>
                            </w:rPr>
                            <m:t>(PA)</m:t>
                          </m:r>
                        </m:e>
                        <m:e>
                          <m:r>
                            <w:rPr>
                              <w:rFonts w:ascii="Cambria Math"/>
                            </w:rPr>
                            <m:t>0</m:t>
                          </m:r>
                        </m:e>
                        <m:e>
                          <m:r>
                            <m:rPr>
                              <m:sty m:val="p"/>
                            </m:rPr>
                            <w:rPr>
                              <w:rFonts w:ascii="Cambria Math"/>
                            </w:rPr>
                            <m:t>sin</m:t>
                          </m:r>
                          <m:r>
                            <m:rPr>
                              <m:sty m:val="p"/>
                            </m:rPr>
                            <w:rPr>
                              <w:rFonts w:ascii="Cambria Math" w:hAnsi="Cambria Math" w:cs="Cambria Math"/>
                            </w:rPr>
                            <m:t>⁡</m:t>
                          </m:r>
                          <m:r>
                            <w:rPr>
                              <w:rFonts w:ascii="Cambria Math"/>
                            </w:rPr>
                            <m:t>(</m:t>
                          </m:r>
                          <m:r>
                            <m:rPr>
                              <m:sty m:val="p"/>
                            </m:rPr>
                            <w:rPr>
                              <w:rFonts w:ascii="Cambria Math"/>
                            </w:rPr>
                            <m:t>PA</m:t>
                          </m:r>
                          <m:r>
                            <w:rPr>
                              <w:rFonts w:ascii="Cambria Math"/>
                            </w:rPr>
                            <m:t>)</m:t>
                          </m:r>
                        </m:e>
                      </m:mr>
                      <m:mr>
                        <m:e>
                          <m:r>
                            <w:rPr>
                              <w:rFonts w:ascii="Cambria Math"/>
                            </w:rPr>
                            <m:t>0</m:t>
                          </m:r>
                        </m:e>
                        <m:e>
                          <m:r>
                            <m:rPr>
                              <m:sty m:val="p"/>
                            </m:rPr>
                            <w:rPr>
                              <w:rFonts w:ascii="Cambria Math"/>
                            </w:rPr>
                            <m:t>1</m:t>
                          </m:r>
                        </m:e>
                        <m:e>
                          <m:r>
                            <w:rPr>
                              <w:rFonts w:ascii="Cambria Math"/>
                            </w:rPr>
                            <m:t>0</m:t>
                          </m:r>
                        </m:e>
                      </m:mr>
                      <m:mr>
                        <m:e>
                          <m:r>
                            <m:rPr>
                              <m:sty m:val="p"/>
                            </m:rPr>
                            <w:rPr>
                              <w:rFonts w:ascii="Cambria Math"/>
                            </w:rPr>
                            <m:t>-</m:t>
                          </m:r>
                          <m:r>
                            <m:rPr>
                              <m:sty m:val="p"/>
                            </m:rPr>
                            <w:rPr>
                              <w:rFonts w:ascii="Cambria Math"/>
                            </w:rPr>
                            <m:t>sin</m:t>
                          </m:r>
                          <m:r>
                            <m:rPr>
                              <m:sty m:val="p"/>
                            </m:rPr>
                            <w:rPr>
                              <w:rFonts w:ascii="Cambria Math" w:hAnsi="Cambria Math" w:cs="Cambria Math"/>
                            </w:rPr>
                            <m:t>⁡</m:t>
                          </m:r>
                          <m:r>
                            <m:rPr>
                              <m:sty m:val="p"/>
                            </m:rPr>
                            <w:rPr>
                              <w:rFonts w:ascii="Cambria Math"/>
                            </w:rPr>
                            <m:t>(PA)</m:t>
                          </m:r>
                        </m:e>
                        <m:e>
                          <m:r>
                            <w:rPr>
                              <w:rFonts w:ascii="Cambria Math"/>
                            </w:rPr>
                            <m:t>0</m:t>
                          </m:r>
                        </m:e>
                        <m:e>
                          <m:r>
                            <m:rPr>
                              <m:sty m:val="p"/>
                            </m:rPr>
                            <w:rPr>
                              <w:rFonts w:ascii="Cambria Math"/>
                            </w:rPr>
                            <m:t>cos</m:t>
                          </m:r>
                          <m:r>
                            <m:rPr>
                              <m:sty m:val="p"/>
                            </m:rPr>
                            <w:rPr>
                              <w:rFonts w:ascii="Cambria Math" w:hAnsi="Cambria Math" w:cs="Cambria Math"/>
                            </w:rPr>
                            <m:t>⁡</m:t>
                          </m:r>
                          <m:r>
                            <m:rPr>
                              <m:sty m:val="p"/>
                            </m:rPr>
                            <w:rPr>
                              <w:rFonts w:ascii="Cambria Math"/>
                            </w:rPr>
                            <m:t>(PA)</m:t>
                          </m:r>
                        </m:e>
                      </m:mr>
                    </m:m>
                  </m:e>
                </m:d>
              </m:oMath>
            </m:oMathPara>
          </w:p>
        </w:tc>
        <w:tc>
          <w:tcPr>
            <w:tcW w:w="469" w:type="dxa"/>
            <w:vAlign w:val="center"/>
          </w:tcPr>
          <w:p w:rsidR="009575DA" w:rsidRDefault="009575DA" w:rsidP="00205296">
            <w:pPr>
              <w:jc w:val="right"/>
            </w:pPr>
            <w:r>
              <w:t>(2)</w:t>
            </w:r>
          </w:p>
        </w:tc>
      </w:tr>
    </w:tbl>
    <w:p w:rsidR="00F622AC" w:rsidRDefault="00F622AC" w:rsidP="00942A59">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468"/>
        <w:gridCol w:w="469"/>
      </w:tblGrid>
      <w:tr w:rsidR="009575DA" w:rsidTr="00205296">
        <w:tc>
          <w:tcPr>
            <w:tcW w:w="9468" w:type="dxa"/>
          </w:tcPr>
          <w:p w:rsidR="009575DA" w:rsidRDefault="003D20CE" w:rsidP="009575DA">
            <w:pPr>
              <w:jc w:val="center"/>
            </w:pPr>
            <m:oMathPara>
              <m:oMath>
                <m:sSub>
                  <m:sSubPr>
                    <m:ctrlPr>
                      <w:rPr>
                        <w:rFonts w:ascii="Cambria Math" w:hAnsi="Cambria Math"/>
                        <w:b/>
                      </w:rPr>
                    </m:ctrlPr>
                  </m:sSubPr>
                  <m:e>
                    <m:r>
                      <m:rPr>
                        <m:sty m:val="b"/>
                      </m:rPr>
                      <w:rPr>
                        <w:rFonts w:ascii="Cambria Math"/>
                      </w:rPr>
                      <m:t>R</m:t>
                    </m:r>
                  </m:e>
                  <m:sub>
                    <m:r>
                      <m:rPr>
                        <m:sty m:val="p"/>
                      </m:rPr>
                      <w:rPr>
                        <w:rFonts w:ascii="Cambria Math"/>
                      </w:rPr>
                      <m:t>SA</m:t>
                    </m:r>
                  </m:sub>
                </m:sSub>
                <m:r>
                  <w:rPr>
                    <w:rFonts w:ascii="Cambria Math"/>
                  </w:rPr>
                  <m:t>=</m:t>
                </m:r>
                <m:r>
                  <m:rPr>
                    <m:sty m:val="b"/>
                  </m:rPr>
                  <w:rPr>
                    <w:rFonts w:ascii="Cambria Math"/>
                  </w:rPr>
                  <m:t>u</m:t>
                </m:r>
                <m:sSup>
                  <m:sSupPr>
                    <m:ctrlPr>
                      <w:rPr>
                        <w:rFonts w:ascii="Cambria Math" w:hAnsi="Cambria Math"/>
                        <w:i/>
                      </w:rPr>
                    </m:ctrlPr>
                  </m:sSupPr>
                  <m:e>
                    <m:r>
                      <m:rPr>
                        <m:sty m:val="b"/>
                      </m:rPr>
                      <w:rPr>
                        <w:rFonts w:ascii="Cambria Math"/>
                      </w:rPr>
                      <m:t>u</m:t>
                    </m:r>
                  </m:e>
                  <m:sup>
                    <m:r>
                      <w:rPr>
                        <w:rFonts w:ascii="Cambria Math"/>
                      </w:rPr>
                      <m:t>T</m:t>
                    </m:r>
                  </m:sup>
                </m:sSup>
                <m:r>
                  <w:rPr>
                    <w:rFonts w:ascii="Cambria Math"/>
                  </w:rPr>
                  <m:t>+</m:t>
                </m:r>
                <m:func>
                  <m:funcPr>
                    <m:ctrlPr>
                      <w:rPr>
                        <w:rFonts w:ascii="Cambria Math" w:hAnsi="Cambria Math" w:cs="Cambria Math"/>
                        <w:i/>
                      </w:rPr>
                    </m:ctrlPr>
                  </m:funcPr>
                  <m:fName>
                    <m:r>
                      <m:rPr>
                        <m:sty m:val="p"/>
                      </m:rPr>
                      <w:rPr>
                        <w:rFonts w:ascii="Cambria Math"/>
                      </w:rPr>
                      <m:t>cos</m:t>
                    </m:r>
                    <m:ctrlPr>
                      <w:rPr>
                        <w:rFonts w:ascii="Cambria Math" w:hAnsi="Cambria Math"/>
                        <w:i/>
                      </w:rPr>
                    </m:ctrlPr>
                  </m:fName>
                  <m:e>
                    <m:d>
                      <m:dPr>
                        <m:ctrlPr>
                          <w:rPr>
                            <w:rFonts w:ascii="Cambria Math" w:hAnsi="Cambria Math"/>
                            <w:i/>
                          </w:rPr>
                        </m:ctrlPr>
                      </m:dPr>
                      <m:e>
                        <m:r>
                          <m:rPr>
                            <m:sty m:val="p"/>
                          </m:rPr>
                          <w:rPr>
                            <w:rFonts w:ascii="Cambria Math"/>
                          </w:rPr>
                          <m:t>SA</m:t>
                        </m:r>
                      </m:e>
                    </m:d>
                    <m:r>
                      <w:rPr>
                        <w:rFonts w:ascii="Cambria Math"/>
                      </w:rPr>
                      <m:t>(</m:t>
                    </m:r>
                    <m:ctrlPr>
                      <w:rPr>
                        <w:rFonts w:ascii="Cambria Math" w:hAnsi="Cambria Math"/>
                        <w:i/>
                      </w:rPr>
                    </m:ctrlPr>
                  </m:e>
                </m:func>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rPr>
                            <m:t>1</m:t>
                          </m:r>
                        </m:e>
                        <m:e>
                          <m:r>
                            <w:rPr>
                              <w:rFonts w:ascii="Cambria Math"/>
                            </w:rPr>
                            <m:t>0</m:t>
                          </m:r>
                        </m:e>
                        <m:e>
                          <m:r>
                            <w:rPr>
                              <w:rFonts w:ascii="Cambria Math"/>
                            </w:rPr>
                            <m:t>0</m:t>
                          </m:r>
                        </m:e>
                      </m:mr>
                      <m:mr>
                        <m:e>
                          <m:r>
                            <w:rPr>
                              <w:rFonts w:ascii="Cambria Math"/>
                            </w:rPr>
                            <m:t>0</m:t>
                          </m:r>
                        </m:e>
                        <m:e>
                          <m:r>
                            <w:rPr>
                              <w:rFonts w:ascii="Cambria Math"/>
                            </w:rPr>
                            <m:t>1</m:t>
                          </m:r>
                        </m:e>
                        <m:e>
                          <m:r>
                            <w:rPr>
                              <w:rFonts w:ascii="Cambria Math"/>
                            </w:rPr>
                            <m:t>0</m:t>
                          </m:r>
                        </m:e>
                      </m:mr>
                      <m:mr>
                        <m:e>
                          <m:r>
                            <w:rPr>
                              <w:rFonts w:ascii="Cambria Math"/>
                            </w:rPr>
                            <m:t>0</m:t>
                          </m:r>
                        </m:e>
                        <m:e>
                          <m:r>
                            <w:rPr>
                              <w:rFonts w:ascii="Cambria Math"/>
                            </w:rPr>
                            <m:t>0</m:t>
                          </m:r>
                        </m:e>
                        <m:e>
                          <m:r>
                            <w:rPr>
                              <w:rFonts w:ascii="Cambria Math"/>
                            </w:rPr>
                            <m:t>1</m:t>
                          </m:r>
                        </m:e>
                      </m:mr>
                    </m:m>
                  </m:e>
                </m:d>
                <m:r>
                  <w:rPr>
                    <w:rFonts w:ascii="Cambria Math"/>
                  </w:rPr>
                  <m:t>-</m:t>
                </m:r>
                <m:r>
                  <m:rPr>
                    <m:sty m:val="b"/>
                  </m:rPr>
                  <w:rPr>
                    <w:rFonts w:ascii="Cambria Math"/>
                  </w:rPr>
                  <m:t>u</m:t>
                </m:r>
                <m:sSup>
                  <m:sSupPr>
                    <m:ctrlPr>
                      <w:rPr>
                        <w:rFonts w:ascii="Cambria Math" w:hAnsi="Cambria Math"/>
                        <w:i/>
                      </w:rPr>
                    </m:ctrlPr>
                  </m:sSupPr>
                  <m:e>
                    <m:r>
                      <m:rPr>
                        <m:sty m:val="b"/>
                      </m:rPr>
                      <w:rPr>
                        <w:rFonts w:ascii="Cambria Math"/>
                      </w:rPr>
                      <m:t>u</m:t>
                    </m:r>
                  </m:e>
                  <m:sup>
                    <m:r>
                      <w:rPr>
                        <w:rFonts w:ascii="Cambria Math"/>
                      </w:rPr>
                      <m:t>T</m:t>
                    </m:r>
                  </m:sup>
                </m:sSup>
                <m:r>
                  <w:rPr>
                    <w:rFonts w:ascii="Cambria Math"/>
                  </w:rPr>
                  <m:t>)</m:t>
                </m:r>
                <m:r>
                  <w:rPr>
                    <w:rFonts w:ascii="Cambria Math" w:hAnsi="Cambria Math"/>
                  </w:rPr>
                  <m:t>+</m:t>
                </m:r>
                <m:r>
                  <m:rPr>
                    <m:sty m:val="p"/>
                  </m:rPr>
                  <w:rPr>
                    <w:rFonts w:ascii="Cambria Math" w:hAnsi="Cambria Math"/>
                  </w:rPr>
                  <m:t>sin⁡</m:t>
                </m:r>
                <m:r>
                  <w:rPr>
                    <w:rFonts w:ascii="Cambria Math" w:hAnsi="Cambria Math"/>
                  </w:rPr>
                  <m:t>(</m:t>
                </m:r>
                <m:r>
                  <m:rPr>
                    <m:sty m:val="p"/>
                  </m:rPr>
                  <w:rPr>
                    <w:rFonts w:ascii="Cambria Math" w:hAnsi="Cambria Math"/>
                  </w:rPr>
                  <m:t>SA</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e>
                        <m:e>
                          <m:sSub>
                            <m:sSubPr>
                              <m:ctrlPr>
                                <w:rPr>
                                  <w:rFonts w:ascii="Cambria Math" w:hAnsi="Cambria Math"/>
                                  <w:i/>
                                </w:rPr>
                              </m:ctrlPr>
                            </m:sSubPr>
                            <m:e>
                              <m:r>
                                <w:rPr>
                                  <w:rFonts w:ascii="Cambria Math" w:hAnsi="Cambria Math"/>
                                </w:rPr>
                                <m:t>u</m:t>
                              </m:r>
                            </m:e>
                            <m:sub>
                              <m:r>
                                <w:rPr>
                                  <w:rFonts w:ascii="Cambria Math" w:hAnsi="Cambria Math"/>
                                </w:rPr>
                                <m:t>Y</m:t>
                              </m:r>
                            </m:sub>
                          </m:sSub>
                        </m:e>
                      </m:mr>
                      <m:mr>
                        <m:e>
                          <m:sSub>
                            <m:sSubPr>
                              <m:ctrlPr>
                                <w:rPr>
                                  <w:rFonts w:ascii="Cambria Math" w:hAnsi="Cambria Math"/>
                                  <w:i/>
                                </w:rPr>
                              </m:ctrlPr>
                            </m:sSubPr>
                            <m:e>
                              <m:r>
                                <w:rPr>
                                  <w:rFonts w:ascii="Cambria Math" w:hAnsi="Cambria Math"/>
                                </w:rPr>
                                <m:t>u</m:t>
                              </m:r>
                            </m:e>
                            <m:sub>
                              <m:r>
                                <w:rPr>
                                  <w:rFonts w:ascii="Cambria Math" w:hAnsi="Cambria Math"/>
                                </w:rPr>
                                <m:t>Z</m:t>
                              </m:r>
                            </m:sub>
                          </m:sSub>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m:t>
                              </m:r>
                            </m:sub>
                          </m:sSub>
                        </m:e>
                      </m:mr>
                      <m:m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Y</m:t>
                              </m:r>
                            </m:sub>
                          </m:sSub>
                        </m:e>
                        <m:e>
                          <m:sSub>
                            <m:sSubPr>
                              <m:ctrlPr>
                                <w:rPr>
                                  <w:rFonts w:ascii="Cambria Math" w:hAnsi="Cambria Math"/>
                                  <w:i/>
                                </w:rPr>
                              </m:ctrlPr>
                            </m:sSubPr>
                            <m:e>
                              <m:r>
                                <w:rPr>
                                  <w:rFonts w:ascii="Cambria Math" w:hAnsi="Cambria Math"/>
                                </w:rPr>
                                <m:t>u</m:t>
                              </m:r>
                            </m:e>
                            <m:sub>
                              <m:r>
                                <w:rPr>
                                  <w:rFonts w:ascii="Cambria Math" w:hAnsi="Cambria Math"/>
                                </w:rPr>
                                <m:t>X</m:t>
                              </m:r>
                            </m:sub>
                          </m:sSub>
                        </m:e>
                        <m:e>
                          <m:r>
                            <w:rPr>
                              <w:rFonts w:ascii="Cambria Math" w:hAnsi="Cambria Math"/>
                            </w:rPr>
                            <m:t>0</m:t>
                          </m:r>
                        </m:e>
                      </m:mr>
                    </m:m>
                  </m:e>
                </m:d>
              </m:oMath>
            </m:oMathPara>
          </w:p>
        </w:tc>
        <w:tc>
          <w:tcPr>
            <w:tcW w:w="469" w:type="dxa"/>
            <w:vAlign w:val="center"/>
          </w:tcPr>
          <w:p w:rsidR="009575DA" w:rsidRDefault="009575DA" w:rsidP="00205296">
            <w:pPr>
              <w:jc w:val="right"/>
            </w:pPr>
            <w:r>
              <w:t>(3)</w:t>
            </w:r>
          </w:p>
        </w:tc>
      </w:tr>
    </w:tbl>
    <w:p w:rsidR="00F622AC" w:rsidRDefault="00F622AC" w:rsidP="00942A59">
      <w:pPr>
        <w:jc w:val="both"/>
      </w:pPr>
    </w:p>
    <w:p w:rsidR="009575DA" w:rsidRDefault="009575DA" w:rsidP="00942A59">
      <w:pPr>
        <w:jc w:val="both"/>
      </w:pPr>
      <w:r>
        <w:t>where:</w:t>
      </w:r>
    </w:p>
    <w:p w:rsidR="009575DA" w:rsidRDefault="009575DA" w:rsidP="00942A59">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468"/>
        <w:gridCol w:w="469"/>
      </w:tblGrid>
      <w:tr w:rsidR="009575DA" w:rsidTr="00205296">
        <w:tc>
          <w:tcPr>
            <w:tcW w:w="9468" w:type="dxa"/>
          </w:tcPr>
          <w:p w:rsidR="009575DA" w:rsidRDefault="009575DA" w:rsidP="00205296">
            <w:pPr>
              <w:jc w:val="center"/>
            </w:pPr>
            <m:oMathPara>
              <m:oMath>
                <m:r>
                  <m:rPr>
                    <m:sty m:val="b"/>
                  </m:rPr>
                  <w:rPr>
                    <w:rFonts w:ascii="Cambria Math"/>
                  </w:rPr>
                  <m:t>u=</m:t>
                </m:r>
                <m:sSup>
                  <m:sSupPr>
                    <m:ctrlPr>
                      <w:rPr>
                        <w:rFonts w:ascii="Cambria Math" w:hAnsi="Cambria Math"/>
                        <w:b/>
                      </w:rPr>
                    </m:ctrlPr>
                  </m:sSupPr>
                  <m:e>
                    <m:r>
                      <m:rPr>
                        <m:sty m:val="b"/>
                      </m:rPr>
                      <w:rPr>
                        <w:rFonts w:ascii="Cambria Math"/>
                      </w:rPr>
                      <m:t>(</m:t>
                    </m:r>
                    <m:sSub>
                      <m:sSubPr>
                        <m:ctrlPr>
                          <w:rPr>
                            <w:rFonts w:ascii="Cambria Math" w:hAnsi="Cambria Math"/>
                            <w:i/>
                          </w:rPr>
                        </m:ctrlPr>
                      </m:sSubPr>
                      <m:e>
                        <m:r>
                          <w:rPr>
                            <w:rFonts w:ascii="Cambria Math"/>
                          </w:rPr>
                          <m:t>u</m:t>
                        </m:r>
                      </m:e>
                      <m:sub>
                        <m:r>
                          <w:rPr>
                            <w:rFonts w:ascii="Cambria Math"/>
                          </w:rPr>
                          <m:t>X</m:t>
                        </m:r>
                      </m:sub>
                    </m:sSub>
                    <m:r>
                      <m:rPr>
                        <m:sty m:val="bi"/>
                      </m:rPr>
                      <w:rPr>
                        <w:rFonts w:ascii="Cambria Math"/>
                      </w:rPr>
                      <m:t>,</m:t>
                    </m:r>
                    <m:sSub>
                      <m:sSubPr>
                        <m:ctrlPr>
                          <w:rPr>
                            <w:rFonts w:ascii="Cambria Math" w:hAnsi="Cambria Math"/>
                            <w:i/>
                          </w:rPr>
                        </m:ctrlPr>
                      </m:sSubPr>
                      <m:e>
                        <m:r>
                          <w:rPr>
                            <w:rFonts w:ascii="Cambria Math"/>
                          </w:rPr>
                          <m:t>u</m:t>
                        </m:r>
                      </m:e>
                      <m:sub>
                        <m:r>
                          <w:rPr>
                            <w:rFonts w:ascii="Cambria Math"/>
                          </w:rPr>
                          <m:t>Y</m:t>
                        </m:r>
                      </m:sub>
                    </m:sSub>
                    <m:r>
                      <m:rPr>
                        <m:sty m:val="b"/>
                      </m:rPr>
                      <w:rPr>
                        <w:rFonts w:ascii="Cambria Math"/>
                      </w:rPr>
                      <m:t>,</m:t>
                    </m:r>
                    <m:sSub>
                      <m:sSubPr>
                        <m:ctrlPr>
                          <w:rPr>
                            <w:rFonts w:ascii="Cambria Math" w:hAnsi="Cambria Math"/>
                            <w:i/>
                          </w:rPr>
                        </m:ctrlPr>
                      </m:sSubPr>
                      <m:e>
                        <m:r>
                          <w:rPr>
                            <w:rFonts w:ascii="Cambria Math"/>
                          </w:rPr>
                          <m:t>u</m:t>
                        </m:r>
                      </m:e>
                      <m:sub>
                        <m:r>
                          <w:rPr>
                            <w:rFonts w:ascii="Cambria Math"/>
                          </w:rPr>
                          <m:t>Z</m:t>
                        </m:r>
                      </m:sub>
                    </m:sSub>
                    <m:r>
                      <m:rPr>
                        <m:sty m:val="b"/>
                      </m:rPr>
                      <w:rPr>
                        <w:rFonts w:ascii="Cambria Math"/>
                      </w:rPr>
                      <m:t>)</m:t>
                    </m:r>
                  </m:e>
                  <m:sup>
                    <m:r>
                      <w:rPr>
                        <w:rFonts w:ascii="Cambria Math"/>
                      </w:rPr>
                      <m:t>T</m:t>
                    </m:r>
                  </m:sup>
                </m:sSup>
                <m:r>
                  <w:rPr>
                    <w:rFonts w:ascii="Cambria Math"/>
                  </w:rPr>
                  <m:t>=</m:t>
                </m:r>
                <m:f>
                  <m:fPr>
                    <m:ctrlPr>
                      <w:rPr>
                        <w:rFonts w:ascii="Cambria Math" w:hAnsi="Cambria Math"/>
                        <w:i/>
                      </w:rPr>
                    </m:ctrlPr>
                  </m:fPr>
                  <m:num>
                    <m:sSubSup>
                      <m:sSubSupPr>
                        <m:ctrlPr>
                          <w:rPr>
                            <w:rFonts w:ascii="Cambria Math" w:hAnsi="Cambria Math"/>
                            <w:i/>
                          </w:rPr>
                        </m:ctrlPr>
                      </m:sSubSupPr>
                      <m:e>
                        <m:r>
                          <m:rPr>
                            <m:sty m:val="b"/>
                          </m:rPr>
                          <w:rPr>
                            <w:rFonts w:ascii="Cambria Math"/>
                          </w:rPr>
                          <m:t>R</m:t>
                        </m:r>
                      </m:e>
                      <m:sub>
                        <m:r>
                          <m:rPr>
                            <m:sty m:val="p"/>
                          </m:rPr>
                          <w:rPr>
                            <w:rFonts w:ascii="Cambria Math"/>
                          </w:rPr>
                          <m:t>PA</m:t>
                        </m:r>
                      </m:sub>
                      <m:sup>
                        <m:r>
                          <w:rPr>
                            <w:rFonts w:ascii="Cambria Math"/>
                          </w:rPr>
                          <m:t>T</m:t>
                        </m:r>
                      </m:sup>
                    </m:sSubSup>
                    <m:sSup>
                      <m:sSupPr>
                        <m:ctrlPr>
                          <w:rPr>
                            <w:rFonts w:ascii="Cambria Math" w:hAnsi="Cambria Math"/>
                            <w:i/>
                          </w:rPr>
                        </m:ctrlPr>
                      </m:sSupPr>
                      <m:e>
                        <m:r>
                          <w:rPr>
                            <w:rFonts w:ascii="Cambria Math"/>
                          </w:rPr>
                          <m:t>[1 0 0]</m:t>
                        </m:r>
                      </m:e>
                      <m:sup>
                        <m:r>
                          <w:rPr>
                            <w:rFonts w:ascii="Cambria Math"/>
                          </w:rPr>
                          <m:t>T</m:t>
                        </m:r>
                      </m:sup>
                    </m:sSup>
                  </m:num>
                  <m:den>
                    <m:d>
                      <m:dPr>
                        <m:begChr m:val="‖"/>
                        <m:endChr m:val="‖"/>
                        <m:ctrlPr>
                          <w:rPr>
                            <w:rFonts w:ascii="Cambria Math" w:hAnsi="Cambria Math"/>
                            <w:i/>
                          </w:rPr>
                        </m:ctrlPr>
                      </m:dPr>
                      <m:e>
                        <m:sSubSup>
                          <m:sSubSupPr>
                            <m:ctrlPr>
                              <w:rPr>
                                <w:rFonts w:ascii="Cambria Math" w:hAnsi="Cambria Math"/>
                                <w:i/>
                              </w:rPr>
                            </m:ctrlPr>
                          </m:sSubSupPr>
                          <m:e>
                            <m:r>
                              <m:rPr>
                                <m:sty m:val="b"/>
                              </m:rPr>
                              <w:rPr>
                                <w:rFonts w:ascii="Cambria Math"/>
                              </w:rPr>
                              <m:t>R</m:t>
                            </m:r>
                          </m:e>
                          <m:sub>
                            <m:r>
                              <m:rPr>
                                <m:sty m:val="p"/>
                              </m:rPr>
                              <w:rPr>
                                <w:rFonts w:ascii="Cambria Math"/>
                              </w:rPr>
                              <m:t>PA</m:t>
                            </m:r>
                          </m:sub>
                          <m:sup>
                            <m:r>
                              <w:rPr>
                                <w:rFonts w:ascii="Cambria Math"/>
                              </w:rPr>
                              <m:t>T</m:t>
                            </m:r>
                          </m:sup>
                        </m:sSubSup>
                        <m:sSup>
                          <m:sSupPr>
                            <m:ctrlPr>
                              <w:rPr>
                                <w:rFonts w:ascii="Cambria Math" w:hAnsi="Cambria Math"/>
                                <w:i/>
                              </w:rPr>
                            </m:ctrlPr>
                          </m:sSupPr>
                          <m:e>
                            <m:r>
                              <w:rPr>
                                <w:rFonts w:ascii="Cambria Math"/>
                              </w:rPr>
                              <m:t>[1 0 0]</m:t>
                            </m:r>
                          </m:e>
                          <m:sup>
                            <m:r>
                              <w:rPr>
                                <w:rFonts w:ascii="Cambria Math"/>
                              </w:rPr>
                              <m:t>T</m:t>
                            </m:r>
                          </m:sup>
                        </m:sSup>
                      </m:e>
                    </m:d>
                  </m:den>
                </m:f>
              </m:oMath>
            </m:oMathPara>
          </w:p>
        </w:tc>
        <w:tc>
          <w:tcPr>
            <w:tcW w:w="469" w:type="dxa"/>
            <w:vAlign w:val="center"/>
          </w:tcPr>
          <w:p w:rsidR="009575DA" w:rsidRDefault="009575DA" w:rsidP="00205296">
            <w:pPr>
              <w:jc w:val="right"/>
            </w:pPr>
            <w:r>
              <w:t>(4)</w:t>
            </w:r>
          </w:p>
        </w:tc>
      </w:tr>
    </w:tbl>
    <w:p w:rsidR="009575DA" w:rsidRDefault="009575DA" w:rsidP="00942A59">
      <w:pPr>
        <w:jc w:val="both"/>
      </w:pPr>
    </w:p>
    <w:p w:rsidR="00445828" w:rsidRDefault="00870A65" w:rsidP="00AC00F7">
      <w:pPr>
        <w:jc w:val="both"/>
      </w:pPr>
      <w:r>
        <w:t>In g</w:t>
      </w:r>
      <w:r w:rsidR="00442FFD">
        <w:rPr>
          <w:color w:val="000000"/>
          <w:szCs w:val="22"/>
        </w:rPr>
        <w:t xml:space="preserve">eneral, the 3D-2D registration methods assume that the </w:t>
      </w:r>
      <w:r>
        <w:rPr>
          <w:color w:val="000000"/>
          <w:szCs w:val="22"/>
        </w:rPr>
        <w:t xml:space="preserve">pose </w:t>
      </w:r>
      <w:r w:rsidR="00442FFD">
        <w:rPr>
          <w:color w:val="000000"/>
          <w:szCs w:val="22"/>
        </w:rPr>
        <w:t>parameters are known</w:t>
      </w:r>
      <w:r>
        <w:rPr>
          <w:color w:val="000000"/>
          <w:szCs w:val="22"/>
        </w:rPr>
        <w:t xml:space="preserve"> a</w:t>
      </w:r>
      <w:r w:rsidR="006B35B1">
        <w:rPr>
          <w:color w:val="000000"/>
          <w:szCs w:val="22"/>
        </w:rPr>
        <w:t xml:space="preserve"> </w:t>
      </w:r>
      <w:r>
        <w:rPr>
          <w:color w:val="000000"/>
          <w:szCs w:val="22"/>
        </w:rPr>
        <w:t>priori</w:t>
      </w:r>
      <w:r w:rsidR="00442FFD">
        <w:rPr>
          <w:color w:val="000000"/>
          <w:szCs w:val="22"/>
        </w:rPr>
        <w:t xml:space="preserve">, and therefore focus on optimizing only the </w:t>
      </w:r>
      <w:r w:rsidR="00442FFD" w:rsidRPr="00921E8C">
        <w:rPr>
          <w:color w:val="000000"/>
          <w:szCs w:val="22"/>
        </w:rPr>
        <w:t>rigid-body</w:t>
      </w:r>
      <w:r w:rsidR="00442FFD">
        <w:rPr>
          <w:color w:val="000000"/>
          <w:szCs w:val="22"/>
        </w:rPr>
        <w:t xml:space="preserve"> </w:t>
      </w:r>
      <w:r w:rsidR="00442FFD" w:rsidRPr="00960B52">
        <w:rPr>
          <w:color w:val="000000"/>
          <w:szCs w:val="22"/>
        </w:rPr>
        <w:t>parameters</w:t>
      </w:r>
      <w:r w:rsidR="00442FFD">
        <w:rPr>
          <w:color w:val="000000"/>
          <w:szCs w:val="22"/>
        </w:rPr>
        <w:t xml:space="preserve"> </w:t>
      </w:r>
      <w:r w:rsidR="00442FFD" w:rsidRPr="007F3AC5">
        <w:rPr>
          <w:b/>
          <w:color w:val="000000"/>
          <w:szCs w:val="22"/>
        </w:rPr>
        <w:t>q</w:t>
      </w:r>
      <w:r w:rsidR="006F1298">
        <w:rPr>
          <w:color w:val="000000"/>
          <w:szCs w:val="22"/>
        </w:rPr>
        <w:t xml:space="preserve"> which define the optimal transform </w:t>
      </w:r>
      <w:r w:rsidR="006F1298" w:rsidRPr="006F1298">
        <w:rPr>
          <w:b/>
          <w:color w:val="000000"/>
          <w:szCs w:val="22"/>
        </w:rPr>
        <w:t>T</w:t>
      </w:r>
      <w:r w:rsidR="006F1298">
        <w:rPr>
          <w:color w:val="000000"/>
          <w:szCs w:val="22"/>
        </w:rPr>
        <w:t>(</w:t>
      </w:r>
      <w:r w:rsidR="006F1298" w:rsidRPr="006F1298">
        <w:rPr>
          <w:b/>
          <w:color w:val="000000"/>
          <w:szCs w:val="22"/>
        </w:rPr>
        <w:t>q</w:t>
      </w:r>
      <w:r w:rsidR="006F1298">
        <w:rPr>
          <w:color w:val="000000"/>
          <w:szCs w:val="22"/>
        </w:rPr>
        <w:t xml:space="preserve">) from the coordinate system of the pre-EIGI 3D image </w:t>
      </w:r>
      <w:r w:rsidR="006F1298">
        <w:t>(</w:t>
      </w:r>
      <w:proofErr w:type="spellStart"/>
      <w:r w:rsidR="006F1298" w:rsidRPr="005A5F86">
        <w:rPr>
          <w:b/>
        </w:rPr>
        <w:t>S</w:t>
      </w:r>
      <w:r w:rsidR="006F1298" w:rsidRPr="005A5F86">
        <w:rPr>
          <w:vertAlign w:val="subscript"/>
        </w:rPr>
        <w:t>v</w:t>
      </w:r>
      <w:proofErr w:type="spellEnd"/>
      <w:r w:rsidR="006F1298">
        <w:t xml:space="preserve">) to </w:t>
      </w:r>
      <w:r w:rsidR="006F1298" w:rsidRPr="005A5F86">
        <w:rPr>
          <w:b/>
        </w:rPr>
        <w:t>S</w:t>
      </w:r>
      <w:r w:rsidR="006F1298" w:rsidRPr="005A5F86">
        <w:rPr>
          <w:vertAlign w:val="subscript"/>
        </w:rPr>
        <w:t>w</w:t>
      </w:r>
      <w:r w:rsidR="006F1298">
        <w:t xml:space="preserve">. </w:t>
      </w:r>
      <w:r w:rsidR="00073A93">
        <w:t>S</w:t>
      </w:r>
      <w:r w:rsidR="00442FFD">
        <w:rPr>
          <w:color w:val="000000"/>
          <w:szCs w:val="22"/>
        </w:rPr>
        <w:t>uch</w:t>
      </w:r>
      <w:r>
        <w:rPr>
          <w:color w:val="000000"/>
          <w:szCs w:val="22"/>
        </w:rPr>
        <w:t xml:space="preserve"> a</w:t>
      </w:r>
      <w:r w:rsidR="00442FFD">
        <w:rPr>
          <w:color w:val="000000"/>
          <w:szCs w:val="22"/>
        </w:rPr>
        <w:t xml:space="preserve"> scenario is not</w:t>
      </w:r>
      <w:r>
        <w:rPr>
          <w:color w:val="000000"/>
          <w:szCs w:val="22"/>
        </w:rPr>
        <w:t xml:space="preserve"> a</w:t>
      </w:r>
      <w:r w:rsidR="00442FFD">
        <w:rPr>
          <w:color w:val="000000"/>
          <w:szCs w:val="22"/>
        </w:rPr>
        <w:t xml:space="preserve"> realistic</w:t>
      </w:r>
      <w:r>
        <w:rPr>
          <w:color w:val="000000"/>
          <w:szCs w:val="22"/>
        </w:rPr>
        <w:t xml:space="preserve"> scenario</w:t>
      </w:r>
      <w:r w:rsidR="00442FFD">
        <w:rPr>
          <w:color w:val="000000"/>
          <w:szCs w:val="22"/>
        </w:rPr>
        <w:t xml:space="preserve"> because the</w:t>
      </w:r>
      <w:r>
        <w:rPr>
          <w:color w:val="000000"/>
          <w:szCs w:val="22"/>
        </w:rPr>
        <w:t xml:space="preserve"> imaged</w:t>
      </w:r>
      <w:r w:rsidR="00442FFD">
        <w:rPr>
          <w:color w:val="000000"/>
          <w:szCs w:val="22"/>
        </w:rPr>
        <w:t xml:space="preserve"> object is not necessarily in the isocenter of the C-arm</w:t>
      </w:r>
      <w:r>
        <w:rPr>
          <w:color w:val="000000"/>
          <w:szCs w:val="22"/>
        </w:rPr>
        <w:t xml:space="preserve"> imaging</w:t>
      </w:r>
      <w:r w:rsidR="00442FFD">
        <w:rPr>
          <w:color w:val="000000"/>
          <w:szCs w:val="22"/>
        </w:rPr>
        <w:t xml:space="preserve"> system, therefore</w:t>
      </w:r>
      <w:r>
        <w:rPr>
          <w:color w:val="000000"/>
          <w:szCs w:val="22"/>
        </w:rPr>
        <w:t>,</w:t>
      </w:r>
      <w:r w:rsidR="00442FFD">
        <w:rPr>
          <w:color w:val="000000"/>
          <w:szCs w:val="22"/>
        </w:rPr>
        <w:t xml:space="preserve"> </w:t>
      </w:r>
      <w:r>
        <w:t>only approximate values of</w:t>
      </w:r>
      <w:r>
        <w:rPr>
          <w:color w:val="000000"/>
          <w:szCs w:val="22"/>
        </w:rPr>
        <w:t xml:space="preserve"> </w:t>
      </w:r>
      <w:r w:rsidR="00442FFD">
        <w:rPr>
          <w:color w:val="000000"/>
          <w:szCs w:val="22"/>
        </w:rPr>
        <w:t xml:space="preserve">the </w:t>
      </w:r>
      <w:r>
        <w:t xml:space="preserve">pose </w:t>
      </w:r>
      <w:r w:rsidR="00442FFD">
        <w:t>parameters are known.</w:t>
      </w:r>
      <w:r w:rsidR="00807CCF">
        <w:t xml:space="preserve"> To obtain the optimal alignment</w:t>
      </w:r>
      <w:r>
        <w:t xml:space="preserve"> between the 3D and 2D+t images</w:t>
      </w:r>
      <w:r w:rsidR="00546E15">
        <w:t xml:space="preserve">, a 3D-2D </w:t>
      </w:r>
      <w:r w:rsidR="00807CCF">
        <w:t xml:space="preserve">registration method needs to be extended to search </w:t>
      </w:r>
      <w:r>
        <w:t>simultaneously for the rigid-body as well as the C-arm’s pose parameters.</w:t>
      </w:r>
    </w:p>
    <w:p w:rsidR="00A16087" w:rsidRDefault="00A16087" w:rsidP="00AC00F7">
      <w:pPr>
        <w:jc w:val="both"/>
      </w:pPr>
    </w:p>
    <w:p w:rsidR="00A16087" w:rsidRDefault="007D7605" w:rsidP="00AC00F7">
      <w:pPr>
        <w:jc w:val="both"/>
      </w:pPr>
      <w:r>
        <w:rPr>
          <w:b/>
        </w:rPr>
        <w:t>2.2</w:t>
      </w:r>
      <w:r w:rsidRPr="00D11B46">
        <w:rPr>
          <w:b/>
        </w:rPr>
        <w:t xml:space="preserve">. </w:t>
      </w:r>
      <w:r>
        <w:rPr>
          <w:b/>
        </w:rPr>
        <w:t>Initialization</w:t>
      </w:r>
    </w:p>
    <w:p w:rsidR="00A16087" w:rsidRDefault="00A16087" w:rsidP="00AC00F7">
      <w:pPr>
        <w:jc w:val="both"/>
      </w:pPr>
    </w:p>
    <w:p w:rsidR="009C5013" w:rsidRDefault="00594510" w:rsidP="00AC00F7">
      <w:pPr>
        <w:jc w:val="both"/>
      </w:pPr>
      <w:r>
        <w:t xml:space="preserve">As outlined in Section 1., </w:t>
      </w:r>
      <w:r w:rsidR="0078067B">
        <w:t>a</w:t>
      </w:r>
      <w:r>
        <w:t xml:space="preserve"> p</w:t>
      </w:r>
      <w:r w:rsidR="00F47935">
        <w:t xml:space="preserve">re-requisite for successful alignment between the pre-EIGI 3D image and the dynamic 2D+t image(s) is </w:t>
      </w:r>
      <w:r w:rsidR="006144A1">
        <w:t xml:space="preserve">to position </w:t>
      </w:r>
      <w:r w:rsidR="00F47935">
        <w:t xml:space="preserve">the 3D image </w:t>
      </w:r>
      <w:r w:rsidR="006144A1">
        <w:t>close enough to the correct position.</w:t>
      </w:r>
      <w:r w:rsidR="003D20CE">
        <w:fldChar w:fldCharType="begin"/>
      </w:r>
      <w:r w:rsidR="00A01498">
        <w:instrText xml:space="preserve"> ADDIN ZOTERO_ITEM CSL_CITATION {"citationID":"24hn8l1b66","properties":{"formattedCitation":"{\\rtf \\super 23\\nosupersub{}}","plainCitation":"23"},"citationItems":[{"id":191,"uris":["http://zotero.org/users/local/N117UFDD/items/AE89NKDW"],"uri":["http://zotero.org/users/local/N117UFDD/items/AE89NKDW"],"itemData":{"id":191,"type":"article-journal","title":"Robust initialization of 2D-3D image registration using the projection-slice theorem and phase correlation","container-title":"Medical physics","page":"1884-1892","volume":"37","issue":"4","source":"NCBI PubMed","abstract":"PURPOSE\n\nThe image registration literature comprises many methods for 2D-3D registration for which accuracy has been established in a variety of applications. However, clinical application is limited by a small capture range. Initial offsets outside the capture range of a registration method will not converge to a successful registration. Previously reported capture ranges, defined as the 95% success range, are in the order of 4-11 mm mean target registration error. In this article, a relatively computationally inexpensive and robust estimation method is proposed with the objective to enlarge the capture range.\n\n\nMETHODS\n\nThe method uses the projection-slice theorem in combination with phase correlation in order to estimate the transform parameters, which provides an initialization of the subsequent registration procedure.\n\n\nRESULTS\n\nThe feasibility of the method was evaluated by experiments using digitally reconstructed radiographs generated from in vivo 3D-RX data. With these experiments it was shown that the projection-slice theorem provides successful estimates of the rotational transform parameters for perspective projections and in case of translational offsets. The method was further tested on ex vivo ovine x-ray data. In 95% of the cases, the method yielded successful estimates for initial mean target registration errors up to 19.5 mm. Finally, the method was evaluated as an initialization method for an intensity-based 2D-3D registration method. The uninitialized and initialized registration experiments had success rates of 28.8% and 68.6%, respectively.\n\n\nCONCLUSIONS\n\nThe authors have shown that the initialization method based on the projection-slice theorem and phase correlation yields adequate initializations for existing registration methods, thereby substantially enlarging the capture range of these methods.","ISSN":"0094-2405","note":"PMID: 20443510","journalAbbreviation":"Med. Phys.","author":[{"family":"van der Bom","given":"M J"},{"family":"Bartels","given":"L W"},{"family":"Gounis","given":"M J"},{"family":"Homan","given":"R"},{"family":"Timmer","given":"J"},{"family":"Viergever","given":"M A"},{"family":"Pluim","given":"J P W"}],"issued":{"date-parts":[["2010",4]]}}}],"schema":"https://github.com/citation-style-language/schema/raw/master/csl-citation.json"} </w:instrText>
      </w:r>
      <w:r w:rsidR="003D20CE">
        <w:fldChar w:fldCharType="separate"/>
      </w:r>
      <w:r w:rsidR="006144A1" w:rsidRPr="003C48FB">
        <w:rPr>
          <w:szCs w:val="24"/>
          <w:vertAlign w:val="superscript"/>
        </w:rPr>
        <w:t>23</w:t>
      </w:r>
      <w:r w:rsidR="003D20CE">
        <w:fldChar w:fldCharType="end"/>
      </w:r>
      <w:r w:rsidR="006144A1">
        <w:t xml:space="preserve"> Here, close enough is determined by</w:t>
      </w:r>
      <w:r w:rsidR="00F47935">
        <w:t xml:space="preserve"> the capture range of</w:t>
      </w:r>
      <w:r w:rsidR="006144A1">
        <w:t xml:space="preserve"> a particular </w:t>
      </w:r>
      <w:r w:rsidR="00F47935">
        <w:t>3D-2D registration method.</w:t>
      </w:r>
      <w:r w:rsidR="00983108">
        <w:t xml:space="preserve"> </w:t>
      </w:r>
      <w:r w:rsidR="006144A1">
        <w:t xml:space="preserve">This is in contrast </w:t>
      </w:r>
      <w:r w:rsidR="0074292D">
        <w:t xml:space="preserve">to </w:t>
      </w:r>
      <w:r w:rsidR="006144A1">
        <w:t>typical registration evaluation scenarios, in which</w:t>
      </w:r>
      <w:r w:rsidR="0076643B">
        <w:t xml:space="preserve"> where </w:t>
      </w:r>
      <w:r w:rsidR="00367E94">
        <w:t>initial</w:t>
      </w:r>
      <w:r w:rsidR="0076643B">
        <w:t xml:space="preserve"> guess is not </w:t>
      </w:r>
      <w:r w:rsidR="00367E94">
        <w:t>straightforward to obtain</w:t>
      </w:r>
      <w:r w:rsidR="008E668A">
        <w:t>, in neuroangiography</w:t>
      </w:r>
      <w:r w:rsidR="008C0C11">
        <w:t xml:space="preserve"> 3D and 2D images are acquired by the same</w:t>
      </w:r>
      <w:r w:rsidR="003D1FC4">
        <w:t xml:space="preserve"> imaging</w:t>
      </w:r>
      <w:r w:rsidR="008C0C11">
        <w:t xml:space="preserve"> device,</w:t>
      </w:r>
      <w:r w:rsidR="008E668A">
        <w:t xml:space="preserve"> a</w:t>
      </w:r>
      <w:r w:rsidR="008C0C11">
        <w:t>nd therefore a</w:t>
      </w:r>
      <w:r w:rsidR="008E668A">
        <w:t xml:space="preserve"> </w:t>
      </w:r>
      <w:r w:rsidR="00B952A5">
        <w:t>coarse</w:t>
      </w:r>
      <w:r w:rsidR="008E668A">
        <w:t xml:space="preserve"> </w:t>
      </w:r>
      <w:r w:rsidR="005D6423">
        <w:t>initialization can be deduced by the geometry of the C-arm system.</w:t>
      </w:r>
      <w:r w:rsidR="00EC71E0">
        <w:t xml:space="preserve"> </w:t>
      </w:r>
      <w:r w:rsidR="006144A1">
        <w:t>As recent C-arm imaging systems used in neuroangiography are capable of acquiring 3D images and dynamic 2D+t images in the interventional suite</w:t>
      </w:r>
      <w:r w:rsidR="005D392F">
        <w:t xml:space="preserve">, a </w:t>
      </w:r>
      <w:r w:rsidR="004A487F" w:rsidRPr="004A487F">
        <w:rPr>
          <w:i/>
        </w:rPr>
        <w:t>coarse</w:t>
      </w:r>
      <w:r w:rsidR="005D392F">
        <w:t xml:space="preserve"> initialization of the position of the 3D can be deduced by the geometry of the C-arm system, i.e. by assuming that </w:t>
      </w:r>
      <w:proofErr w:type="spellStart"/>
      <w:r w:rsidR="005D392F" w:rsidRPr="00D142B2">
        <w:rPr>
          <w:b/>
        </w:rPr>
        <w:t>S</w:t>
      </w:r>
      <w:r w:rsidR="005D392F" w:rsidRPr="00D142B2">
        <w:rPr>
          <w:vertAlign w:val="subscript"/>
        </w:rPr>
        <w:t>w</w:t>
      </w:r>
      <w:proofErr w:type="spellEnd"/>
      <w:r w:rsidR="005D392F">
        <w:t xml:space="preserve"> is in the center of the pre-EIGI 3D image and that approximate values of the C-arm’s pose parameters can be extracted from the DICOM header of the acquired </w:t>
      </w:r>
      <w:r w:rsidR="00FC0F39">
        <w:t>2D+t</w:t>
      </w:r>
      <w:r w:rsidR="005D392F">
        <w:t xml:space="preserve"> image</w:t>
      </w:r>
      <w:r w:rsidR="00FC0F39">
        <w:t>s</w:t>
      </w:r>
      <w:r w:rsidR="005D392F">
        <w:t>.</w:t>
      </w:r>
      <w:r w:rsidR="00EC71E0">
        <w:t xml:space="preserve"> </w:t>
      </w:r>
      <w:r w:rsidR="009021BF">
        <w:t xml:space="preserve">However, such </w:t>
      </w:r>
      <w:r w:rsidR="00EC71E0">
        <w:t xml:space="preserve">an </w:t>
      </w:r>
      <w:r w:rsidR="009021BF">
        <w:t xml:space="preserve">initialization </w:t>
      </w:r>
      <w:r w:rsidR="00FE60C7">
        <w:t>may</w:t>
      </w:r>
      <w:r w:rsidR="00EC71E0">
        <w:t xml:space="preserve"> still</w:t>
      </w:r>
      <w:r w:rsidR="00FE60C7">
        <w:t xml:space="preserve"> </w:t>
      </w:r>
      <w:r w:rsidR="009021BF">
        <w:t xml:space="preserve">lead to </w:t>
      </w:r>
      <w:r w:rsidR="00EC71E0">
        <w:t xml:space="preserve">large </w:t>
      </w:r>
      <w:r w:rsidR="00734D4E">
        <w:t>error</w:t>
      </w:r>
      <w:r w:rsidR="00EC71E0">
        <w:t>s in</w:t>
      </w:r>
      <w:r w:rsidR="009F5851">
        <w:t xml:space="preserve"> </w:t>
      </w:r>
      <w:r w:rsidR="008F269C">
        <w:t>in-plane translations</w:t>
      </w:r>
      <w:r w:rsidR="00EC71E0">
        <w:t>, typically</w:t>
      </w:r>
      <w:r w:rsidR="00FE60C7">
        <w:t xml:space="preserve"> </w:t>
      </w:r>
      <w:r w:rsidR="00095734">
        <w:t>larger</w:t>
      </w:r>
      <w:r w:rsidR="00734D4E">
        <w:t xml:space="preserve"> than the capture range of the </w:t>
      </w:r>
      <w:r w:rsidR="00095734">
        <w:t>evaluated</w:t>
      </w:r>
      <w:r w:rsidR="00734D4E">
        <w:t xml:space="preserve"> 3D-2D registration method</w:t>
      </w:r>
      <w:r w:rsidR="00A1642F">
        <w:t xml:space="preserve"> (Fig. 2</w:t>
      </w:r>
      <w:r w:rsidR="00FD269B">
        <w:t xml:space="preserve"> </w:t>
      </w:r>
      <w:r w:rsidR="00FD269B" w:rsidRPr="00FD269B">
        <w:rPr>
          <w:i/>
        </w:rPr>
        <w:t>left</w:t>
      </w:r>
      <w:r w:rsidR="00A1642F">
        <w:t>)</w:t>
      </w:r>
      <w:r w:rsidR="009F5851">
        <w:t>.</w:t>
      </w:r>
      <w:r w:rsidR="003D20CE">
        <w:fldChar w:fldCharType="begin"/>
      </w:r>
      <w:r w:rsidR="003C48FB">
        <w:instrText xml:space="preserve"> ADDIN ZOTERO_ITEM CSL_CITATION {"citationID":"A1RPgs8n","properties":{"formattedCitation":"{\\rtf \\super 8\\nosupersub{}}","plainCitation":"8"},"citationItems":[{"id":84,"uris":["http://zotero.org/users/local/N117UFDD/items/7P2UIX4C"],"uri":["http://zotero.org/users/local/N117UFDD/items/7P2UIX4C"],"itemData":{"id":84,"type":"chapter","title":"Fully Automatic 3D/2D Subtracted Angiography Registration","container-title":"Medical Image Computing and Computer-Assisted Intervention - MICCAI 1999","collection-title":"Lecture Notes in Computer Science","publisher":"Springer","publisher-place":"London, UK","page":"664–671","source":"ACM Digital Library","event-place":"London, UK","ISBN":"3-540-66503-X","author":[{"family":"Kerrien","given":"E."},{"family":"Berger","given":"Marie-Odile"},{"family":"Maurincomme","given":"Eric"},{"family":"Launay","given":"Laurent"},{"family":"Vaillant","given":"Régis"},{"family":"Picard","given":"Luc"}],"issued":{"date-parts":[[1999]]},"accessed":{"date-parts":[[2012,4,2]]}}}],"schema":"https://github.com/citation-style-language/schema/raw/master/csl-citation.json"} </w:instrText>
      </w:r>
      <w:r w:rsidR="003D20CE">
        <w:fldChar w:fldCharType="separate"/>
      </w:r>
      <w:r w:rsidR="003C48FB" w:rsidRPr="003C48FB">
        <w:rPr>
          <w:szCs w:val="24"/>
          <w:vertAlign w:val="superscript"/>
        </w:rPr>
        <w:t>8</w:t>
      </w:r>
      <w:r w:rsidR="003D20CE">
        <w:fldChar w:fldCharType="end"/>
      </w:r>
      <w:r w:rsidR="0013115C">
        <w:t xml:space="preserve"> </w:t>
      </w:r>
      <w:r w:rsidR="00EC71E0">
        <w:t>T</w:t>
      </w:r>
      <w:r w:rsidR="00B952A5">
        <w:t xml:space="preserve">he coarse initialization </w:t>
      </w:r>
      <w:r w:rsidR="00EC71E0">
        <w:t xml:space="preserve">can be refined </w:t>
      </w:r>
      <w:r w:rsidR="00B952A5">
        <w:t xml:space="preserve">by </w:t>
      </w:r>
      <w:r w:rsidR="00F876F5">
        <w:t>align</w:t>
      </w:r>
      <w:r w:rsidR="00B952A5">
        <w:t>ing</w:t>
      </w:r>
      <w:r w:rsidR="00F876F5">
        <w:t xml:space="preserve"> the </w:t>
      </w:r>
      <w:r w:rsidR="007F6ABA">
        <w:t>intensity centroid</w:t>
      </w:r>
      <w:r w:rsidR="003C6DFC">
        <w:t>s</w:t>
      </w:r>
      <w:r w:rsidR="007F6ABA">
        <w:t xml:space="preserve"> of</w:t>
      </w:r>
      <w:r w:rsidR="00F876F5">
        <w:t xml:space="preserve"> the 3D</w:t>
      </w:r>
      <w:r w:rsidR="00AF5183">
        <w:t xml:space="preserve"> and 2D i</w:t>
      </w:r>
      <w:r w:rsidR="00F876F5">
        <w:t>mages</w:t>
      </w:r>
      <w:r w:rsidR="00FD269B">
        <w:t xml:space="preserve"> </w:t>
      </w:r>
      <m:oMath>
        <m:sSubSup>
          <m:sSubSupPr>
            <m:ctrlPr>
              <w:rPr>
                <w:rFonts w:ascii="Cambria Math" w:hAnsi="Cambria Math"/>
                <w:i/>
              </w:rPr>
            </m:ctrlPr>
          </m:sSubSupPr>
          <m:e>
            <m:r>
              <m:rPr>
                <m:sty m:val="b"/>
              </m:rPr>
              <w:rPr>
                <w:rFonts w:ascii="Cambria Math" w:hAnsi="Cambria Math"/>
              </w:rPr>
              <m:t>X</m:t>
            </m:r>
          </m:e>
          <m:sub>
            <m:r>
              <m:rPr>
                <m:sty m:val="p"/>
              </m:rPr>
              <w:rPr>
                <w:rFonts w:ascii="Cambria Math" w:hAnsi="Cambria Math"/>
              </w:rPr>
              <m:t xml:space="preserve">cm </m:t>
            </m:r>
          </m:sub>
          <m:sup>
            <m:r>
              <m:rPr>
                <m:sty m:val="p"/>
              </m:rPr>
              <w:rPr>
                <w:rFonts w:ascii="Cambria Math" w:hAnsi="Cambria Math"/>
              </w:rPr>
              <m:t>3D</m:t>
            </m:r>
          </m:sup>
        </m:sSubSup>
        <m:r>
          <m:rPr>
            <m:sty m:val="p"/>
          </m:rPr>
          <w:rPr>
            <w:rFonts w:ascii="Cambria Math" w:hAnsi="Cambria Math"/>
          </w:rPr>
          <m:t>and</m:t>
        </m:r>
      </m:oMath>
      <w:r w:rsidR="00AF5183">
        <w:t xml:space="preserve"> </w:t>
      </w:r>
      <m:oMath>
        <m:sSubSup>
          <m:sSubSupPr>
            <m:ctrlPr>
              <w:rPr>
                <w:rFonts w:ascii="Cambria Math" w:hAnsi="Cambria Math"/>
                <w:i/>
              </w:rPr>
            </m:ctrlPr>
          </m:sSubSupPr>
          <m:e>
            <m:r>
              <m:rPr>
                <m:sty m:val="b"/>
              </m:rPr>
              <w:rPr>
                <w:rFonts w:ascii="Cambria Math" w:hAnsi="Cambria Math"/>
              </w:rPr>
              <m:t>x</m:t>
            </m:r>
          </m:e>
          <m:sub>
            <m:r>
              <m:rPr>
                <m:sty m:val="p"/>
              </m:rPr>
              <w:rPr>
                <w:rFonts w:ascii="Cambria Math" w:hAnsi="Cambria Math"/>
              </w:rPr>
              <m:t>cm</m:t>
            </m:r>
          </m:sub>
          <m:sup>
            <m:r>
              <m:rPr>
                <m:sty m:val="p"/>
              </m:rPr>
              <w:rPr>
                <w:rFonts w:ascii="Cambria Math" w:hAnsi="Cambria Math"/>
              </w:rPr>
              <m:t>2D</m:t>
            </m:r>
          </m:sup>
        </m:sSubSup>
      </m:oMath>
      <w:r w:rsidR="008C5086">
        <w:t>, respe</w:t>
      </w:r>
      <w:proofErr w:type="spellStart"/>
      <w:r w:rsidR="008C5086">
        <w:t>ctively</w:t>
      </w:r>
      <w:proofErr w:type="spellEnd"/>
      <w:r w:rsidR="003C6DFC">
        <w:t xml:space="preserve"> (Fig. 2 </w:t>
      </w:r>
      <w:r w:rsidR="003C6DFC" w:rsidRPr="00FD269B">
        <w:rPr>
          <w:i/>
        </w:rPr>
        <w:t>middle</w:t>
      </w:r>
      <w:r w:rsidR="003C6DFC">
        <w:t>)</w:t>
      </w:r>
      <w:r w:rsidR="005E44BF">
        <w:t xml:space="preserve">, </w:t>
      </w:r>
      <w:r w:rsidR="00EC71E0">
        <w:t>followed by</w:t>
      </w:r>
      <w:r w:rsidR="008C5086">
        <w:t xml:space="preserve"> </w:t>
      </w:r>
      <w:r w:rsidR="00F876F5">
        <w:t xml:space="preserve">an exhaustive search of </w:t>
      </w:r>
      <w:r w:rsidR="005E44BF">
        <w:t xml:space="preserve">the </w:t>
      </w:r>
      <w:r w:rsidR="00F876F5">
        <w:t>in-plane translations</w:t>
      </w:r>
      <w:r w:rsidR="005E44BF">
        <w:t xml:space="preserve"> </w:t>
      </w:r>
      <w:r w:rsidR="00EC71E0">
        <w:t xml:space="preserve">so as to </w:t>
      </w:r>
      <w:r w:rsidR="00D246B0">
        <w:t>find</w:t>
      </w:r>
      <w:r w:rsidR="00887833">
        <w:t xml:space="preserve"> </w:t>
      </w:r>
      <w:r w:rsidR="005E44BF">
        <w:t xml:space="preserve">the </w:t>
      </w:r>
      <w:r w:rsidR="00887833">
        <w:t>minim</w:t>
      </w:r>
      <w:r w:rsidR="00D246B0">
        <w:t>al</w:t>
      </w:r>
      <w:r w:rsidR="00887833">
        <w:t>/maxim</w:t>
      </w:r>
      <w:r w:rsidR="00D246B0">
        <w:t>al value</w:t>
      </w:r>
      <w:r w:rsidR="00EC71E0">
        <w:t>s</w:t>
      </w:r>
      <w:r w:rsidR="00D246B0">
        <w:t xml:space="preserve"> of</w:t>
      </w:r>
      <w:r w:rsidR="00887833">
        <w:t xml:space="preserve"> the similarity measure (SM) of the 3D-2D registration method</w:t>
      </w:r>
      <w:r w:rsidR="008C5086">
        <w:t xml:space="preserve"> (Fig. 2 </w:t>
      </w:r>
      <w:r w:rsidR="008C5086" w:rsidRPr="008C5086">
        <w:rPr>
          <w:i/>
        </w:rPr>
        <w:t>right</w:t>
      </w:r>
      <w:r w:rsidR="008C5086">
        <w:t>)</w:t>
      </w:r>
      <w:r w:rsidR="00F876F5">
        <w:t>.</w:t>
      </w:r>
      <w:r w:rsidR="00C30BE5">
        <w:t xml:space="preserve"> The </w:t>
      </w:r>
      <w:r w:rsidR="00C30BE5">
        <w:lastRenderedPageBreak/>
        <w:t>search range of in-plane</w:t>
      </w:r>
      <w:r w:rsidR="000819E0">
        <w:t xml:space="preserve"> translations</w:t>
      </w:r>
      <w:r w:rsidR="00AE0EE2">
        <w:t xml:space="preserve"> around </w:t>
      </w:r>
      <w:r w:rsidR="00EC71E0">
        <w:t xml:space="preserve">the </w:t>
      </w:r>
      <w:r w:rsidR="00AE0EE2">
        <w:t>2D intensity centroid</w:t>
      </w:r>
      <w:r w:rsidR="006135B5">
        <w:t xml:space="preserve"> </w:t>
      </w:r>
      <m:oMath>
        <m:sSubSup>
          <m:sSubSupPr>
            <m:ctrlPr>
              <w:rPr>
                <w:rFonts w:ascii="Cambria Math" w:hAnsi="Cambria Math"/>
                <w:i/>
              </w:rPr>
            </m:ctrlPr>
          </m:sSubSupPr>
          <m:e>
            <m:r>
              <m:rPr>
                <m:sty m:val="b"/>
              </m:rPr>
              <w:rPr>
                <w:rFonts w:ascii="Cambria Math" w:hAnsi="Cambria Math"/>
              </w:rPr>
              <m:t>x</m:t>
            </m:r>
          </m:e>
          <m:sub>
            <m:r>
              <m:rPr>
                <m:sty m:val="p"/>
              </m:rPr>
              <w:rPr>
                <w:rFonts w:ascii="Cambria Math" w:hAnsi="Cambria Math"/>
              </w:rPr>
              <m:t>cm</m:t>
            </m:r>
          </m:sub>
          <m:sup>
            <m:r>
              <m:rPr>
                <m:sty m:val="p"/>
              </m:rPr>
              <w:rPr>
                <w:rFonts w:ascii="Cambria Math" w:hAnsi="Cambria Math"/>
              </w:rPr>
              <m:t>2D</m:t>
            </m:r>
          </m:sup>
        </m:sSubSup>
      </m:oMath>
      <w:r w:rsidR="00AE0EE2">
        <w:t xml:space="preserve"> </w:t>
      </w:r>
      <w:r w:rsidR="006135B5">
        <w:t xml:space="preserve">was set </w:t>
      </w:r>
      <w:r w:rsidR="00AE0EE2">
        <w:t>to</w:t>
      </w:r>
      <w:r w:rsidR="006135B5">
        <w:t xml:space="preserve"> 20% of</w:t>
      </w:r>
      <w:r w:rsidR="00854A1E">
        <w:t xml:space="preserve"> the maximal size of the 2D</w:t>
      </w:r>
      <w:r w:rsidR="00AE0EE2">
        <w:t xml:space="preserve"> image.</w:t>
      </w:r>
      <w:r w:rsidR="006135B5">
        <w:t xml:space="preserve"> </w:t>
      </w:r>
      <w:r w:rsidR="007A0603">
        <w:t xml:space="preserve">Compared to coarse initialization, such initialization will be referred to as </w:t>
      </w:r>
      <w:r w:rsidR="004A487F" w:rsidRPr="004A487F">
        <w:rPr>
          <w:i/>
        </w:rPr>
        <w:t>fine</w:t>
      </w:r>
      <w:r w:rsidR="007A0603">
        <w:t xml:space="preserve"> initialization.</w:t>
      </w:r>
      <w:r w:rsidR="006425D6">
        <w:t xml:space="preserve"> </w:t>
      </w:r>
    </w:p>
    <w:p w:rsidR="00527E8E" w:rsidRDefault="00527E8E" w:rsidP="00AC00F7">
      <w:pPr>
        <w:jc w:val="both"/>
      </w:pPr>
    </w:p>
    <w:p w:rsidR="00527E8E" w:rsidRDefault="00527E8E" w:rsidP="00527E8E">
      <w:pPr>
        <w:jc w:val="both"/>
        <w:rPr>
          <w:rStyle w:val="Emphasis"/>
          <w:b/>
          <w:i w:val="0"/>
          <w:szCs w:val="22"/>
        </w:rPr>
      </w:pPr>
      <w:r>
        <w:rPr>
          <w:b/>
        </w:rPr>
        <w:t>2.3</w:t>
      </w:r>
      <w:r w:rsidRPr="00394E02">
        <w:rPr>
          <w:b/>
        </w:rPr>
        <w:t xml:space="preserve"> </w:t>
      </w:r>
      <w:r>
        <w:rPr>
          <w:rStyle w:val="Emphasis"/>
          <w:b/>
          <w:i w:val="0"/>
          <w:szCs w:val="22"/>
        </w:rPr>
        <w:t>State-of-the-art 3D-2D registration methods</w:t>
      </w:r>
    </w:p>
    <w:p w:rsidR="00527E8E" w:rsidRDefault="00527E8E" w:rsidP="00527E8E">
      <w:pPr>
        <w:jc w:val="both"/>
        <w:rPr>
          <w:b/>
        </w:rPr>
      </w:pPr>
    </w:p>
    <w:p w:rsidR="007A4873" w:rsidRDefault="006C6A2E" w:rsidP="000A496C">
      <w:pPr>
        <w:jc w:val="both"/>
        <w:rPr>
          <w:color w:val="000000"/>
          <w:szCs w:val="22"/>
        </w:rPr>
      </w:pPr>
      <w:r>
        <w:t>T</w:t>
      </w:r>
      <w:r w:rsidR="0073138F">
        <w:t>hree state-of-the-art 3D-2D registration methods</w:t>
      </w:r>
      <w:r>
        <w:t xml:space="preserve"> were evaluated,</w:t>
      </w:r>
      <w:r w:rsidR="00527E8E">
        <w:t xml:space="preserve"> </w:t>
      </w:r>
      <w:r>
        <w:t>t</w:t>
      </w:r>
      <w:r w:rsidR="00527E8E">
        <w:t>wo</w:t>
      </w:r>
      <w:r w:rsidR="0073138F">
        <w:t xml:space="preserve"> belong</w:t>
      </w:r>
      <w:r>
        <w:t>ing</w:t>
      </w:r>
      <w:r w:rsidR="0073138F">
        <w:t xml:space="preserve"> to the class of the</w:t>
      </w:r>
      <w:r w:rsidR="00527E8E">
        <w:t xml:space="preserve"> intensity-based</w:t>
      </w:r>
      <w:r w:rsidR="003D20CE">
        <w:fldChar w:fldCharType="begin"/>
      </w:r>
      <w:r w:rsidR="00A01498">
        <w:instrText xml:space="preserve"> ADDIN ZOTERO_ITEM CSL_CITATION {"citationID":"27l2h2o2d7","properties":{"formattedCitation":"{\\rtf \\super 9\\nosupersub{},\\super 24\\nosupersub{},\\super 25\\nosupersub{}}","plainCitation":"9,24,25"},"citationItems":[{"id":171,"uris":["http://zotero.org/users/local/N117UFDD/items/TZIPHA27"],"uri":["http://zotero.org/users/local/N117UFDD/items/TZIPHA27"],"itemData":{"id":171,"type":"article-journal","title":"Mutual-information-based registration of medical images: a survey","container-title":"IEEE Transactions on Medical Imaging","page":"986 -1004","volume":"22","issue":"8","source":"IEEE Xplore","abstract":"An overview is presented of the medical image processing literature on mutual-information-based registration. The aim of the survey is threefold: an introduction for those new to the field, an overview for those working in the field, and a reference for those searching for literature on a specific application. Methods are classified according to the different aspects of mutual-information-based registration. The main division is in aspects of the methodology and of the application. The part on methodology describes choices made on facets such as preprocessing of images, gray value interpolation, optimization, adaptations to the mutual information measure, and different types of geometrical transformations. The part on applications is a reference of the literature available on different modalities, on interpatient registration and on different anatomical objects. Comparison studies including mutual information are also considered. The paper starts with a description of entropy and mutual information and it closes with a discussion on past achievements and some future challenges.","DOI":"10.1109/TMI.2003.815867","ISSN":"0278-0062","shortTitle":"Mutual-information-based registration of medical images","journalAbbreviation":"IEEE Trans. Med. Imag.","author":[{"family":"Pluim","given":"J.P.W."},{"family":"Maintz","given":"J.B.A."},{"family":"Viergever","given":"M.A."}],"issued":{"date-parts":[["2003",8]]}}},{"id":22,"uris":["http://zotero.org/users/local/N117UFDD/items/NV3P5QQX"],"uri":["http://zotero.org/users/local/N117UFDD/items/NV3P5QQX"],"itemData":{"id":22,"type":"article-journal","title":"Intensity-based 2-D - 3-D registration of cerebral angiograms","container-title":"IEEE Transactions on Medical Imaging","page":"1417-1426","volume":"22","issue":"11","source":"IEEE Xplore","abstract":"We propose a new method for aligning three-dimensional (3-D) magnetic resonance angiography (MRA) with 2-D X-ray digital subtraction angiograms (DSA). Our method is developed from our algorithm to register computed tomography volumes to X-ray images based on intensity matching of digitally reconstructed radiographs (DRRs). To make the DSA and DRR more similar, we transform the MRA images to images of the vasculature and set to zero the contralateral side of the MRA to that imaged with DSA. We initialize the search for a match on a user defined circular region of interest. We have tested six similarity measures using both unsegmented MRA and three segmentation variants of the MRA. Registrations were carried out on images of a physical neuro-vascular phantom and images obtained during four neuro-vascular interventions. The most accurate and robust registrations were obtained using the pattern intensity, gradient difference, and gradient correlation similarity measures, when used in conjunction with the most sophisticated MRA segmentations. Using these measures, 95% of the phantom start positions and 82% of the clinical start positions were successfully registered. The lowest root mean square reprojection errors were 1.3 mm (standard deviation 0.6) for the phantom and 1.5 mm (standard deviation 0.9) for the clinical data sets. Finally, we present a novel method for the comparison of similarity measure performance using a technique borrowed from receiver operator characteristic analysis.","DOI":"10.1109/TMI.2003.819283","ISSN":"0278-0062","journalAbbreviation":"IEEE Trans. Med. Imag.","language":"English","author":[{"family":"Hipwell","given":"J. H"},{"family":"Penney","given":"G. P"},{"family":"McLaughlin","given":"R. A"},{"family":"Rhode","given":"K."},{"family":"Summers","given":"P."},{"family":"Cox","given":"T. C"},{"family":"Byrne","given":"J. V"},{"family":"Noble","given":"J. A"},{"family":"Hawkes","given":"D. J"}],"issued":{"date-parts":[["2003",11]]}}},{"id":44,"uris":["http://zotero.org/users/local/N117UFDD/items/6TIW9M9F"],"uri":["http://zotero.org/users/local/N117UFDD/items/6TIW9M9F"],"itemData":{"id":44,"type":"paper-conference","title":"Evaluation of optimization methods for intensity-based 2D-3D registration in x-ray guided interventions","container-title":"Proceedings of SPIE","publisher-place":"Orlando, FL, USA","page":"796223-796223-15","volume":"7962","source":"SPIE/AIP","event":"Medical Imaging 2011: Image Processing","event-place":"Orlando, FL, USA","abstract":"The advantage of 2D-3D image registration methods versus direct image-to-patient registration, is that these methods generally do not require user interaction (such as manual annotations), additional machinery or additional acquisition of 3D data. A variety of intensity-based similarity measures has been proposed and evaluated for different applications. These studies showed that the registration accuracy and capture range are influenced by the choice of similarity measure. However, the influence of the optimization method on intensity-based 2D-3D image registration has not been investigated. We have compared the registration performance of seven optimization methods in combination with three similarity measures: gradient difference, gradient correlation, and pattern intensity. Optimization methods included in this study were: regular step gradient descent, Nelder-Mead, Powell-Brent, Quasi-Newton, nonlinear conjugate gradient, simultaneous perturbation stochastic approximation, and evolution strategy. Registration experiments were performed on multiple patient data sets that were obtained during cerebral interventions. Various component combinations were evaluated on registration accuracy, capture range, and registration time. The results showed that for the same similarity measure, different registration accuracies and capture ranges were obtained when different optimization methods were used. For gradient difference, largest capture ranges were obtained with Powell-Brent and simultaneous perturbation stochastic approximation. Gradient correlation and pattern intensity had the largest capture ranges in combination with Powell-Brent, Nelder-Mead, nonlinear conjugate gradient, and Quasi-Newton. Average registration time, expressed in the number of DRRs required for convergence, was the lowest for Powell-Brent. Based on these results, we conclude that Powell-Brent is a reliable optimization method for intensity-based 2D-3D registration of x-ray images to CBCT, regardless of the similarity measure used.","DOI":"doi:10.1117/12.877655","author":[{"family":"van der Bom","given":"M J"},{"family":"Klein","given":"S."},{"family":"Staring","given":"M."},{"family":"Homan","given":"R."},{"family":"Bartels","given":"L. W"},{"family":"Pluim","given":"J. P. W"}],"issued":{"date-parts":[[2011,3,3]]},"accessed":{"date-parts":[[2012,2,29]]}}}],"schema":"https://github.com/citation-style-language/schema/raw/master/csl-citation.json"} </w:instrText>
      </w:r>
      <w:r w:rsidR="003D20CE">
        <w:fldChar w:fldCharType="separate"/>
      </w:r>
      <w:r w:rsidR="003C48FB" w:rsidRPr="003C48FB">
        <w:rPr>
          <w:szCs w:val="24"/>
          <w:vertAlign w:val="superscript"/>
        </w:rPr>
        <w:t>9</w:t>
      </w:r>
      <w:r w:rsidR="007E293A">
        <w:rPr>
          <w:szCs w:val="24"/>
          <w:vertAlign w:val="superscript"/>
        </w:rPr>
        <w:t>,</w:t>
      </w:r>
      <w:r w:rsidR="003C48FB" w:rsidRPr="003C48FB">
        <w:rPr>
          <w:szCs w:val="24"/>
          <w:vertAlign w:val="superscript"/>
        </w:rPr>
        <w:t>24</w:t>
      </w:r>
      <w:r w:rsidR="007E293A">
        <w:rPr>
          <w:szCs w:val="24"/>
          <w:vertAlign w:val="superscript"/>
        </w:rPr>
        <w:t>,</w:t>
      </w:r>
      <w:r w:rsidR="003C48FB" w:rsidRPr="003C48FB">
        <w:rPr>
          <w:szCs w:val="24"/>
          <w:vertAlign w:val="superscript"/>
        </w:rPr>
        <w:t>25</w:t>
      </w:r>
      <w:r w:rsidR="003D20CE">
        <w:fldChar w:fldCharType="end"/>
      </w:r>
      <w:r w:rsidR="00527E8E">
        <w:t xml:space="preserve"> </w:t>
      </w:r>
      <w:r w:rsidR="0073138F">
        <w:t>methods</w:t>
      </w:r>
      <w:r>
        <w:t>,</w:t>
      </w:r>
      <w:r w:rsidR="0073138F">
        <w:t xml:space="preserve"> while </w:t>
      </w:r>
      <w:r w:rsidR="00527E8E">
        <w:t>one</w:t>
      </w:r>
      <w:r w:rsidR="0073138F">
        <w:t xml:space="preserve"> belong</w:t>
      </w:r>
      <w:r>
        <w:t>ing</w:t>
      </w:r>
      <w:r w:rsidR="0073138F">
        <w:t xml:space="preserve"> to the class of the</w:t>
      </w:r>
      <w:r w:rsidR="00527E8E">
        <w:t xml:space="preserve"> gradient-based method</w:t>
      </w:r>
      <w:r w:rsidR="0073138F">
        <w:t>s</w:t>
      </w:r>
      <w:r w:rsidR="00527E8E">
        <w:t>.</w:t>
      </w:r>
      <w:r w:rsidR="003D20CE">
        <w:fldChar w:fldCharType="begin"/>
      </w:r>
      <w:r w:rsidR="00A01498">
        <w:instrText xml:space="preserve"> ADDIN ZOTERO_ITEM CSL_CITATION {"citationID":"27idmi5f9b","properties":{"formattedCitation":"{\\rtf \\super 18\\nosupersub{}}","plainCitation":"18"},"citationItems":[{"id":58,"uris":["http://zotero.org/users/local/N117UFDD/items/WWGS33PD"],"uri":["http://zotero.org/users/local/N117UFDD/items/WWGS33PD"],"itemData":{"id":58,"type":"article-journal","title":"3-D/2-D registration of CT and MR to X-ray images","container-title":"IEEE Transactions on Medical Imaging","page":"1407-1416","volume":"22","issue":"11","source":"IEEE Xplore","abstract":"A crucial part of image-guided therapy is registration of preoperative and intraoperative images, by which the precise position and orientation of the patient's anatomy is determined in three dimensions. This paper presents a novel approach to register three-dimensional (3-D) computed tomography (CT) or magnetic resonance (MR) images to one or more two-dimensional (2-D) X-ray images. The registration is based solely on the information present in 2-D and 3-D images. It does not require fiducial markers, intraoperative X-ray image segmentation, or timely construction of digitally reconstructed radiographs. The originality of the approach is in using normals to bone surfaces, preoperatively defined in 3-D MR or CT data, and gradients of intraoperative X-ray images at locations defined by the X-ray source and 3-D surface points. The registration is concerned with finding the rigid transformation of a CT or MR volume, which provides the best match between surface normals and back projected gradients, considering their amplitudes and orientations. We have thoroughly validated our registration method by using MR, CT, and X-ray images of a cadaveric lumbar spine phantom for which \"gold standard\" registration was established by means of fiducial markers, and its accuracy assessed by target registration error. Volumes of interest, containing single vertebrae L1-L5, were registered to different pairs of X-ray images from different starting positions, chosen randomly and uniformly around the \"gold standard\" position. CT/X-ray (MR/X-ray) registration, which is fast, was successful in more than 91% (82% except for Ll) of trials if started from the \"gold standard\" translated or rotated for less than 6 mm or 17° (3 mm or 8.6°), respectively. Root-mean-square target registration errors were below 0.5 mm for the CT to X-ray registration and below 1.4 mm for MR to X-ray registration.","DOI":"10.1109/TMI.2003.819277","ISSN":"0278-0062","journalAbbreviation":"IEEE Trans. Med. Imag.","language":"English","author":[{"family":"Tomaževič","given":"Dejan"},{"family":"Likar","given":"B."},{"family":"Slivnik","given":"T."},{"family":"Pernuš","given":"F"}],"issued":{"date-parts":[["2003",11]]}}}],"schema":"https://github.com/citation-style-language/schema/raw/master/csl-citation.json"} </w:instrText>
      </w:r>
      <w:r w:rsidR="003D20CE">
        <w:fldChar w:fldCharType="separate"/>
      </w:r>
      <w:r w:rsidR="003C48FB" w:rsidRPr="003C48FB">
        <w:rPr>
          <w:szCs w:val="24"/>
          <w:vertAlign w:val="superscript"/>
        </w:rPr>
        <w:t>18</w:t>
      </w:r>
      <w:r w:rsidR="003D20CE">
        <w:fldChar w:fldCharType="end"/>
      </w:r>
      <w:r w:rsidR="00527E8E">
        <w:t xml:space="preserve"> The i</w:t>
      </w:r>
      <w:r w:rsidR="00527E8E" w:rsidRPr="00D10017">
        <w:t>ntensity-based methods are based on 2D-2D matching of real fluoroscopic and simulated images, obtained by casting virtual rays through</w:t>
      </w:r>
      <w:r>
        <w:t xml:space="preserve"> the</w:t>
      </w:r>
      <w:r w:rsidR="00527E8E" w:rsidRPr="00D10017">
        <w:t xml:space="preserve"> 3D image.</w:t>
      </w:r>
      <w:r w:rsidR="00FC15CF">
        <w:t xml:space="preserve"> These method </w:t>
      </w:r>
      <w:r>
        <w:t xml:space="preserve">differ </w:t>
      </w:r>
      <w:r w:rsidR="00FC15CF">
        <w:t xml:space="preserve">with respect to </w:t>
      </w:r>
      <w:r>
        <w:t xml:space="preserve">the method of </w:t>
      </w:r>
      <w:r w:rsidR="00FC15CF">
        <w:t>rendering</w:t>
      </w:r>
      <w:r>
        <w:t xml:space="preserve"> simulated 2D projection images </w:t>
      </w:r>
      <w:r w:rsidR="00FC15CF">
        <w:t xml:space="preserve"> and</w:t>
      </w:r>
      <w:r>
        <w:t xml:space="preserve"> with respect</w:t>
      </w:r>
      <w:r w:rsidR="00FC15CF">
        <w:t xml:space="preserve"> to</w:t>
      </w:r>
      <w:r>
        <w:t xml:space="preserve"> the</w:t>
      </w:r>
      <w:r w:rsidR="00FC15CF">
        <w:t xml:space="preserve"> SM</w:t>
      </w:r>
      <w:r>
        <w:t xml:space="preserve">, which </w:t>
      </w:r>
      <w:r w:rsidR="00FC15CF">
        <w:t>measure</w:t>
      </w:r>
      <w:r>
        <w:t>s</w:t>
      </w:r>
      <w:r w:rsidR="00FC15CF">
        <w:t xml:space="preserve"> the degree of matching between real and simulated images.</w:t>
      </w:r>
      <w:r w:rsidR="004300C8">
        <w:t xml:space="preserve"> </w:t>
      </w:r>
      <w:r w:rsidR="00801C14">
        <w:t>In this paper, t</w:t>
      </w:r>
      <w:r w:rsidR="00527E8E">
        <w:t xml:space="preserve">he simulated </w:t>
      </w:r>
      <w:r>
        <w:t xml:space="preserve">2D projection </w:t>
      </w:r>
      <w:r w:rsidR="00527E8E">
        <w:t xml:space="preserve">images were </w:t>
      </w:r>
      <w:r>
        <w:t xml:space="preserve">rendered </w:t>
      </w:r>
      <w:r w:rsidR="00527E8E">
        <w:t>using maximum inten</w:t>
      </w:r>
      <w:r w:rsidR="004300C8">
        <w:t>sity projection (MIP),</w:t>
      </w:r>
      <w:r w:rsidR="003D20CE">
        <w:fldChar w:fldCharType="begin"/>
      </w:r>
      <w:r w:rsidR="003C48FB">
        <w:instrText xml:space="preserve"> ADDIN ZOTERO_ITEM CSL_CITATION {"citationID":"6ctm62rj1","properties":{"formattedCitation":"{\\rtf \\super 8\\nosupersub{}}","plainCitation":"8"},"citationItems":[{"id":84,"uris":["http://zotero.org/users/local/N117UFDD/items/7P2UIX4C"],"uri":["http://zotero.org/users/local/N117UFDD/items/7P2UIX4C"],"itemData":{"id":84,"type":"chapter","title":"Fully Automatic 3D/2D Subtracted Angiography Registration","container-title":"Medical Image Computing and Computer-Assisted Intervention - MICCAI 1999","collection-title":"Lecture Notes in Computer Science","publisher":"Springer","publisher-place":"London, UK","page":"664–671","source":"ACM Digital Library","event-place":"London, UK","ISBN":"3-540-66503-X","author":[{"family":"Kerrien","given":"E."},{"family":"Berger","given":"Marie-Odile"},{"family":"Maurincomme","given":"Eric"},{"family":"Launay","given":"Laurent"},{"family":"Vaillant","given":"Régis"},{"family":"Picard","given":"Luc"}],"issued":{"date-parts":[[1999]]},"accessed":{"date-parts":[[2012,4,2]]}}}],"schema":"https://github.com/citation-style-language/schema/raw/master/csl-citation.json"} </w:instrText>
      </w:r>
      <w:r w:rsidR="003D20CE">
        <w:fldChar w:fldCharType="separate"/>
      </w:r>
      <w:r w:rsidR="003C48FB" w:rsidRPr="003C48FB">
        <w:rPr>
          <w:szCs w:val="24"/>
          <w:vertAlign w:val="superscript"/>
        </w:rPr>
        <w:t>8</w:t>
      </w:r>
      <w:r w:rsidR="003D20CE">
        <w:fldChar w:fldCharType="end"/>
      </w:r>
      <w:r w:rsidR="004300C8">
        <w:t xml:space="preserve"> </w:t>
      </w:r>
      <w:r w:rsidR="008910EA">
        <w:t>while</w:t>
      </w:r>
      <w:r>
        <w:t xml:space="preserve"> either</w:t>
      </w:r>
      <w:r w:rsidR="00527E8E">
        <w:t xml:space="preserve"> mutual information</w:t>
      </w:r>
      <w:r w:rsidR="003D20CE">
        <w:fldChar w:fldCharType="begin"/>
      </w:r>
      <w:r w:rsidR="00A01498">
        <w:instrText xml:space="preserve"> ADDIN ZOTERO_ITEM CSL_CITATION {"citationID":"2015qdq8vb","properties":{"formattedCitation":"{\\rtf \\super 9\\nosupersub{},\\super 24\\nosupersub{}}","plainCitation":"9,24"},"citationItems":[{"id":171,"uris":["http://zotero.org/users/local/N117UFDD/items/TZIPHA27"],"uri":["http://zotero.org/users/local/N117UFDD/items/TZIPHA27"],"itemData":{"id":171,"type":"article-journal","title":"Mutual-information-based registration of medical images: a survey","container-title":"IEEE Transactions on Medical Imaging","page":"986 -1004","volume":"22","issue":"8","source":"IEEE Xplore","abstract":"An overview is presented of the medical image processing literature on mutual-information-based registration. The aim of the survey is threefold: an introduction for those new to the field, an overview for those working in the field, and a reference for those searching for literature on a specific application. Methods are classified according to the different aspects of mutual-information-based registration. The main division is in aspects of the methodology and of the application. The part on methodology describes choices made on facets such as preprocessing of images, gray value interpolation, optimization, adaptations to the mutual information measure, and different types of geometrical transformations. The part on applications is a reference of the literature available on different modalities, on interpatient registration and on different anatomical objects. Comparison studies including mutual information are also considered. The paper starts with a description of entropy and mutual information and it closes with a discussion on past achievements and some future challenges.","DOI":"10.1109/TMI.2003.815867","ISSN":"0278-0062","shortTitle":"Mutual-information-based registration of medical images","journalAbbreviation":"IEEE Trans. Med. Imag.","author":[{"family":"Pluim","given":"J.P.W."},{"family":"Maintz","given":"J.B.A."},{"family":"Viergever","given":"M.A."}],"issued":{"date-parts":[["2003",8]]}}},{"id":22,"uris":["http://zotero.org/users/local/N117UFDD/items/NV3P5QQX"],"uri":["http://zotero.org/users/local/N117UFDD/items/NV3P5QQX"],"itemData":{"id":22,"type":"article-journal","title":"Intensity-based 2-D - 3-D registration of cerebral angiograms","container-title":"IEEE Transactions on Medical Imaging","page":"1417-1426","volume":"22","issue":"11","source":"IEEE Xplore","abstract":"We propose a new method for aligning three-dimensional (3-D) magnetic resonance angiography (MRA) with 2-D X-ray digital subtraction angiograms (DSA). Our method is developed from our algorithm to register computed tomography volumes to X-ray images based on intensity matching of digitally reconstructed radiographs (DRRs). To make the DSA and DRR more similar, we transform the MRA images to images of the vasculature and set to zero the contralateral side of the MRA to that imaged with DSA. We initialize the search for a match on a user defined circular region of interest. We have tested six similarity measures using both unsegmented MRA and three segmentation variants of the MRA. Registrations were carried out on images of a physical neuro-vascular phantom and images obtained during four neuro-vascular interventions. The most accurate and robust registrations were obtained using the pattern intensity, gradient difference, and gradient correlation similarity measures, when used in conjunction with the most sophisticated MRA segmentations. Using these measures, 95% of the phantom start positions and 82% of the clinical start positions were successfully registered. The lowest root mean square reprojection errors were 1.3 mm (standard deviation 0.6) for the phantom and 1.5 mm (standard deviation 0.9) for the clinical data sets. Finally, we present a novel method for the comparison of similarity measure performance using a technique borrowed from receiver operator characteristic analysis.","DOI":"10.1109/TMI.2003.819283","ISSN":"0278-0062","journalAbbreviation":"IEEE Trans. Med. Imag.","language":"English","author":[{"family":"Hipwell","given":"J. H"},{"family":"Penney","given":"G. P"},{"family":"McLaughlin","given":"R. A"},{"family":"Rhode","given":"K."},{"family":"Summers","given":"P."},{"family":"Cox","given":"T. C"},{"family":"Byrne","given":"J. V"},{"family":"Noble","given":"J. A"},{"family":"Hawkes","given":"D. J"}],"issued":{"date-parts":[["2003",11]]}}}],"schema":"https://github.com/citation-style-language/schema/raw/master/csl-citation.json"} </w:instrText>
      </w:r>
      <w:r w:rsidR="003D20CE">
        <w:fldChar w:fldCharType="separate"/>
      </w:r>
      <w:r w:rsidR="003C48FB" w:rsidRPr="003C48FB">
        <w:rPr>
          <w:szCs w:val="24"/>
          <w:vertAlign w:val="superscript"/>
        </w:rPr>
        <w:t>9</w:t>
      </w:r>
      <w:r w:rsidR="007E293A">
        <w:rPr>
          <w:szCs w:val="24"/>
          <w:vertAlign w:val="superscript"/>
        </w:rPr>
        <w:t>,</w:t>
      </w:r>
      <w:r w:rsidR="003C48FB" w:rsidRPr="003C48FB">
        <w:rPr>
          <w:szCs w:val="24"/>
          <w:vertAlign w:val="superscript"/>
        </w:rPr>
        <w:t>24</w:t>
      </w:r>
      <w:r w:rsidR="003D20CE">
        <w:fldChar w:fldCharType="end"/>
      </w:r>
      <w:r w:rsidR="00437E28">
        <w:t xml:space="preserve"> (MI)</w:t>
      </w:r>
      <w:r w:rsidR="00527E8E">
        <w:t xml:space="preserve"> and gradient </w:t>
      </w:r>
      <w:r w:rsidR="00033926">
        <w:t>correlation</w:t>
      </w:r>
      <w:r w:rsidR="003D20CE">
        <w:fldChar w:fldCharType="begin"/>
      </w:r>
      <w:r w:rsidR="00A01498">
        <w:instrText xml:space="preserve"> ADDIN ZOTERO_ITEM CSL_CITATION {"citationID":"1bp5au7tlo","properties":{"formattedCitation":"{\\rtf \\super 9\\nosupersub{},\\super 25\\nosupersub{}}","plainCitation":"9,25"},"citationItems":[{"id":22,"uris":["http://zotero.org/users/local/N117UFDD/items/NV3P5QQX"],"uri":["http://zotero.org/users/local/N117UFDD/items/NV3P5QQX"],"itemData":{"id":22,"type":"article-journal","title":"Intensity-based 2-D - 3-D registration of cerebral angiograms","container-title":"IEEE Transactions on Medical Imaging","page":"1417-1426","volume":"22","issue":"11","source":"IEEE Xplore","abstract":"We propose a new method for aligning three-dimensional (3-D) magnetic resonance angiography (MRA) with 2-D X-ray digital subtraction angiograms (DSA). Our method is developed from our algorithm to register computed tomography volumes to X-ray images based on intensity matching of digitally reconstructed radiographs (DRRs). To make the DSA and DRR more similar, we transform the MRA images to images of the vasculature and set to zero the contralateral side of the MRA to that imaged with DSA. We initialize the search for a match on a user defined circular region of interest. We have tested six similarity measures using both unsegmented MRA and three segmentation variants of the MRA. Registrations were carried out on images of a physical neuro-vascular phantom and images obtained during four neuro-vascular interventions. The most accurate and robust registrations were obtained using the pattern intensity, gradient difference, and gradient correlation similarity measures, when used in conjunction with the most sophisticated MRA segmentations. Using these measures, 95% of the phantom start positions and 82% of the clinical start positions were successfully registered. The lowest root mean square reprojection errors were 1.3 mm (standard deviation 0.6) for the phantom and 1.5 mm (standard deviation 0.9) for the clinical data sets. Finally, we present a novel method for the comparison of similarity measure performance using a technique borrowed from receiver operator characteristic analysis.","DOI":"10.1109/TMI.2003.819283","ISSN":"0278-0062","journalAbbreviation":"IEEE Trans. Med. Imag.","language":"English","author":[{"family":"Hipwell","given":"J. H"},{"family":"Penney","given":"G. P"},{"family":"McLaughlin","given":"R. A"},{"family":"Rhode","given":"K."},{"family":"Summers","given":"P."},{"family":"Cox","given":"T. C"},{"family":"Byrne","given":"J. V"},{"family":"Noble","given":"J. A"},{"family":"Hawkes","given":"D. J"}],"issued":{"date-parts":[["2003",11]]}}},{"id":44,"uris":["http://zotero.org/users/local/N117UFDD/items/6TIW9M9F"],"uri":["http://zotero.org/users/local/N117UFDD/items/6TIW9M9F"],"itemData":{"id":44,"type":"paper-conference","title":"Evaluation of optimization methods for intensity-based 2D-3D registration in x-ray guided interventions","container-title":"Proceedings of SPIE","publisher-place":"Orlando, FL, USA","page":"796223-796223-15","volume":"7962","source":"SPIE/AIP","event":"Medical Imaging 2011: Image Processing","event-place":"Orlando, FL, USA","abstract":"The advantage of 2D-3D image registration methods versus direct image-to-patient registration, is that these methods generally do not require user interaction (such as manual annotations), additional machinery or additional acquisition of 3D data. A variety of intensity-based similarity measures has been proposed and evaluated for different applications. These studies showed that the registration accuracy and capture range are influenced by the choice of similarity measure. However, the influence of the optimization method on intensity-based 2D-3D image registration has not been investigated. We have compared the registration performance of seven optimization methods in combination with three similarity measures: gradient difference, gradient correlation, and pattern intensity. Optimization methods included in this study were: regular step gradient descent, Nelder-Mead, Powell-Brent, Quasi-Newton, nonlinear conjugate gradient, simultaneous perturbation stochastic approximation, and evolution strategy. Registration experiments were performed on multiple patient data sets that were obtained during cerebral interventions. Various component combinations were evaluated on registration accuracy, capture range, and registration time. The results showed that for the same similarity measure, different registration accuracies and capture ranges were obtained when different optimization methods were used. For gradient difference, largest capture ranges were obtained with Powell-Brent and simultaneous perturbation stochastic approximation. Gradient correlation and pattern intensity had the largest capture ranges in combination with Powell-Brent, Nelder-Mead, nonlinear conjugate gradient, and Quasi-Newton. Average registration time, expressed in the number of DRRs required for convergence, was the lowest for Powell-Brent. Based on these results, we conclude that Powell-Brent is a reliable optimization method for intensity-based 2D-3D registration of x-ray images to CBCT, regardless of the similarity measure used.","DOI":"doi:10.1117/12.877655","author":[{"family":"van der Bom","given":"M J"},{"family":"Klein","given":"S."},{"family":"Staring","given":"M."},{"family":"Homan","given":"R."},{"family":"Bartels","given":"L. W"},{"family":"Pluim","given":"J. P. W"}],"issued":{"date-parts":[[2011,3,3]]},"accessed":{"date-parts":[[2012,2,29]]}}}],"schema":"https://github.com/citation-style-language/schema/raw/master/csl-citation.json"} </w:instrText>
      </w:r>
      <w:r w:rsidR="003D20CE">
        <w:fldChar w:fldCharType="separate"/>
      </w:r>
      <w:r w:rsidR="003C48FB" w:rsidRPr="003C48FB">
        <w:rPr>
          <w:szCs w:val="24"/>
          <w:vertAlign w:val="superscript"/>
        </w:rPr>
        <w:t>9</w:t>
      </w:r>
      <w:r w:rsidR="007E293A">
        <w:rPr>
          <w:szCs w:val="24"/>
          <w:vertAlign w:val="superscript"/>
        </w:rPr>
        <w:t>,</w:t>
      </w:r>
      <w:r w:rsidR="003C48FB" w:rsidRPr="003C48FB">
        <w:rPr>
          <w:szCs w:val="24"/>
          <w:vertAlign w:val="superscript"/>
        </w:rPr>
        <w:t>25</w:t>
      </w:r>
      <w:r w:rsidR="003D20CE">
        <w:fldChar w:fldCharType="end"/>
      </w:r>
      <w:r w:rsidR="00033926">
        <w:t xml:space="preserve"> (GC) were used as </w:t>
      </w:r>
      <w:r>
        <w:t xml:space="preserve">the </w:t>
      </w:r>
      <w:r w:rsidR="00033926">
        <w:t>SM</w:t>
      </w:r>
      <w:r>
        <w:t>;</w:t>
      </w:r>
      <w:r w:rsidR="00033926">
        <w:t xml:space="preserve"> </w:t>
      </w:r>
      <w:r>
        <w:t>t</w:t>
      </w:r>
      <w:r w:rsidR="00033926">
        <w:t>he</w:t>
      </w:r>
      <w:r>
        <w:t>se two</w:t>
      </w:r>
      <w:r w:rsidR="00033926">
        <w:t xml:space="preserve"> methods will be referred to as MIP-MI and MIP-GC, respectively. </w:t>
      </w:r>
      <w:r>
        <w:t xml:space="preserve">The third method is </w:t>
      </w:r>
      <w:r>
        <w:rPr>
          <w:color w:val="000000"/>
          <w:szCs w:val="22"/>
        </w:rPr>
        <w:t>t</w:t>
      </w:r>
      <w:r w:rsidR="009C4C6C" w:rsidRPr="005C19DE">
        <w:rPr>
          <w:color w:val="000000"/>
          <w:szCs w:val="22"/>
        </w:rPr>
        <w:t xml:space="preserve">he </w:t>
      </w:r>
      <w:r w:rsidR="009C4C6C">
        <w:rPr>
          <w:color w:val="000000"/>
          <w:szCs w:val="22"/>
        </w:rPr>
        <w:t xml:space="preserve">3D-2D </w:t>
      </w:r>
      <w:r w:rsidR="009C4C6C" w:rsidRPr="005C19DE">
        <w:rPr>
          <w:color w:val="000000"/>
          <w:szCs w:val="22"/>
        </w:rPr>
        <w:t>back-projection gradient-based method</w:t>
      </w:r>
      <w:r w:rsidR="00620B4D">
        <w:rPr>
          <w:color w:val="000000"/>
          <w:szCs w:val="22"/>
        </w:rPr>
        <w:t xml:space="preserve"> (BGB)</w:t>
      </w:r>
      <w:r w:rsidR="009C4C6C" w:rsidRPr="005C19DE">
        <w:rPr>
          <w:color w:val="000000"/>
          <w:szCs w:val="22"/>
        </w:rPr>
        <w:t xml:space="preserve"> prop</w:t>
      </w:r>
      <w:r w:rsidR="009C4C6C">
        <w:rPr>
          <w:color w:val="000000"/>
          <w:szCs w:val="22"/>
        </w:rPr>
        <w:t>osed by Tomaževič et al.</w:t>
      </w:r>
      <w:r w:rsidR="003D20CE">
        <w:rPr>
          <w:color w:val="000000"/>
          <w:szCs w:val="22"/>
        </w:rPr>
        <w:fldChar w:fldCharType="begin"/>
      </w:r>
      <w:r w:rsidR="00A01498">
        <w:rPr>
          <w:color w:val="000000"/>
          <w:szCs w:val="22"/>
        </w:rPr>
        <w:instrText xml:space="preserve"> ADDIN ZOTERO_ITEM CSL_CITATION {"citationID":"38v4of825","properties":{"formattedCitation":"{\\rtf \\super 18\\nosupersub{}}","plainCitation":"18"},"citationItems":[{"id":58,"uris":["http://zotero.org/users/local/N117UFDD/items/WWGS33PD"],"uri":["http://zotero.org/users/local/N117UFDD/items/WWGS33PD"],"itemData":{"id":58,"type":"article-journal","title":"3-D/2-D registration of CT and MR to X-ray images","container-title":"IEEE Transactions on Medical Imaging","page":"1407-1416","volume":"22","issue":"11","source":"IEEE Xplore","abstract":"A crucial part of image-guided therapy is registration of preoperative and intraoperative images, by which the precise position and orientation of the patient's anatomy is determined in three dimensions. This paper presents a novel approach to register three-dimensional (3-D) computed tomography (CT) or magnetic resonance (MR) images to one or more two-dimensional (2-D) X-ray images. The registration is based solely on the information present in 2-D and 3-D images. It does not require fiducial markers, intraoperative X-ray image segmentation, or timely construction of digitally reconstructed radiographs. The originality of the approach is in using normals to bone surfaces, preoperatively defined in 3-D MR or CT data, and gradients of intraoperative X-ray images at locations defined by the X-ray source and 3-D surface points. The registration is concerned with finding the rigid transformation of a CT or MR volume, which provides the best match between surface normals and back projected gradients, considering their amplitudes and orientations. We have thoroughly validated our registration method by using MR, CT, and X-ray images of a cadaveric lumbar spine phantom for which \"gold standard\" registration was established by means of fiducial markers, and its accuracy assessed by target registration error. Volumes of interest, containing single vertebrae L1-L5, were registered to different pairs of X-ray images from different starting positions, chosen randomly and uniformly around the \"gold standard\" position. CT/X-ray (MR/X-ray) registration, which is fast, was successful in more than 91% (82% except for Ll) of trials if started from the \"gold standard\" translated or rotated for less than 6 mm or 17° (3 mm or 8.6°), respectively. Root-mean-square target registration errors were below 0.5 mm for the CT to X-ray registration and below 1.4 mm for MR to X-ray registration.","DOI":"10.1109/TMI.2003.819277","ISSN":"0278-0062","journalAbbreviation":"IEEE Trans. Med. Imag.","language":"English","author":[{"family":"Tomaževič","given":"Dejan"},{"family":"Likar","given":"B."},{"family":"Slivnik","given":"T."},{"family":"Pernuš","given":"F"}],"issued":{"date-parts":[["2003",11]]}}}],"schema":"https://github.com/citation-style-language/schema/raw/master/csl-citation.json"} </w:instrText>
      </w:r>
      <w:r w:rsidR="003D20CE">
        <w:rPr>
          <w:color w:val="000000"/>
          <w:szCs w:val="22"/>
        </w:rPr>
        <w:fldChar w:fldCharType="separate"/>
      </w:r>
      <w:r w:rsidR="003C48FB" w:rsidRPr="003C48FB">
        <w:rPr>
          <w:szCs w:val="24"/>
          <w:vertAlign w:val="superscript"/>
        </w:rPr>
        <w:t>18</w:t>
      </w:r>
      <w:r w:rsidR="003D20CE">
        <w:rPr>
          <w:color w:val="000000"/>
          <w:szCs w:val="22"/>
        </w:rPr>
        <w:fldChar w:fldCharType="end"/>
      </w:r>
      <w:r>
        <w:rPr>
          <w:color w:val="000000"/>
          <w:szCs w:val="22"/>
        </w:rPr>
        <w:t>, which is</w:t>
      </w:r>
      <w:r w:rsidR="009C4C6C">
        <w:rPr>
          <w:color w:val="000000"/>
          <w:szCs w:val="22"/>
        </w:rPr>
        <w:t xml:space="preserve"> based on matching </w:t>
      </w:r>
      <w:r>
        <w:rPr>
          <w:color w:val="000000"/>
          <w:szCs w:val="22"/>
        </w:rPr>
        <w:t xml:space="preserve">the </w:t>
      </w:r>
      <w:r w:rsidR="009C4C6C" w:rsidRPr="005C19DE">
        <w:rPr>
          <w:color w:val="000000"/>
          <w:szCs w:val="22"/>
        </w:rPr>
        <w:t>3D gradient vectors represent</w:t>
      </w:r>
      <w:r w:rsidR="009C4C6C">
        <w:rPr>
          <w:color w:val="000000"/>
          <w:szCs w:val="22"/>
        </w:rPr>
        <w:t>ing</w:t>
      </w:r>
      <w:r w:rsidR="009C4C6C" w:rsidRPr="005C19DE">
        <w:rPr>
          <w:color w:val="000000"/>
          <w:szCs w:val="22"/>
        </w:rPr>
        <w:t xml:space="preserve"> </w:t>
      </w:r>
      <w:r>
        <w:rPr>
          <w:color w:val="000000"/>
          <w:szCs w:val="22"/>
        </w:rPr>
        <w:t xml:space="preserve">3D </w:t>
      </w:r>
      <w:r w:rsidR="009C4C6C" w:rsidRPr="005C19DE">
        <w:rPr>
          <w:color w:val="000000"/>
          <w:szCs w:val="22"/>
        </w:rPr>
        <w:t>su</w:t>
      </w:r>
      <w:r w:rsidR="009C4C6C">
        <w:rPr>
          <w:color w:val="000000"/>
          <w:szCs w:val="22"/>
        </w:rPr>
        <w:t>rface normals</w:t>
      </w:r>
      <w:r w:rsidR="009C4C6C" w:rsidRPr="005C19DE">
        <w:rPr>
          <w:color w:val="000000"/>
          <w:szCs w:val="22"/>
        </w:rPr>
        <w:t xml:space="preserve"> and </w:t>
      </w:r>
      <w:r>
        <w:rPr>
          <w:color w:val="000000"/>
          <w:szCs w:val="22"/>
        </w:rPr>
        <w:t xml:space="preserve">2D-to-3D </w:t>
      </w:r>
      <w:r w:rsidR="009C4C6C" w:rsidRPr="005C19DE">
        <w:rPr>
          <w:color w:val="000000"/>
          <w:szCs w:val="22"/>
        </w:rPr>
        <w:t>back-projecte</w:t>
      </w:r>
      <w:r w:rsidR="009C4C6C">
        <w:rPr>
          <w:color w:val="000000"/>
          <w:szCs w:val="22"/>
        </w:rPr>
        <w:t>d gradient vectors</w:t>
      </w:r>
      <w:r w:rsidR="009C4C6C" w:rsidRPr="005C19DE">
        <w:rPr>
          <w:color w:val="000000"/>
          <w:szCs w:val="22"/>
        </w:rPr>
        <w:t xml:space="preserve">. </w:t>
      </w:r>
      <w:r>
        <w:rPr>
          <w:color w:val="000000"/>
          <w:szCs w:val="22"/>
        </w:rPr>
        <w:t>The v</w:t>
      </w:r>
      <w:r w:rsidR="009C4C6C">
        <w:rPr>
          <w:color w:val="000000"/>
          <w:szCs w:val="22"/>
        </w:rPr>
        <w:t xml:space="preserve">olume </w:t>
      </w:r>
      <w:r w:rsidR="009C4C6C" w:rsidRPr="005C19DE">
        <w:rPr>
          <w:color w:val="000000"/>
          <w:szCs w:val="22"/>
        </w:rPr>
        <w:t>gradient</w:t>
      </w:r>
      <w:r w:rsidR="009C4C6C">
        <w:rPr>
          <w:color w:val="000000"/>
          <w:szCs w:val="22"/>
        </w:rPr>
        <w:t>s</w:t>
      </w:r>
      <w:r>
        <w:rPr>
          <w:color w:val="000000"/>
          <w:szCs w:val="22"/>
        </w:rPr>
        <w:t xml:space="preserve"> were computed using</w:t>
      </w:r>
      <w:r w:rsidR="009C4C6C">
        <w:rPr>
          <w:color w:val="000000"/>
          <w:szCs w:val="22"/>
        </w:rPr>
        <w:t xml:space="preserve"> 3D Canny edge detector, while the 2D gradients</w:t>
      </w:r>
      <w:r w:rsidR="009C4C6C" w:rsidRPr="005C19DE">
        <w:rPr>
          <w:color w:val="000000"/>
          <w:szCs w:val="22"/>
        </w:rPr>
        <w:t xml:space="preserve"> were calculated using </w:t>
      </w:r>
      <w:r w:rsidR="009C4C6C">
        <w:rPr>
          <w:color w:val="000000"/>
          <w:szCs w:val="22"/>
        </w:rPr>
        <w:t xml:space="preserve">a </w:t>
      </w:r>
      <w:r w:rsidR="009C4C6C" w:rsidRPr="005C19DE">
        <w:rPr>
          <w:color w:val="000000"/>
          <w:szCs w:val="22"/>
        </w:rPr>
        <w:t xml:space="preserve">simple central-differences kernel. </w:t>
      </w:r>
    </w:p>
    <w:p w:rsidR="00D86B10" w:rsidRDefault="00D86B10" w:rsidP="000A496C">
      <w:pPr>
        <w:jc w:val="both"/>
        <w:rPr>
          <w:color w:val="000000"/>
          <w:szCs w:val="22"/>
        </w:rPr>
      </w:pPr>
    </w:p>
    <w:p w:rsidR="00D86B10" w:rsidRDefault="000C1E5E" w:rsidP="00D86B10">
      <w:pPr>
        <w:ind w:right="721"/>
        <w:jc w:val="center"/>
        <w:rPr>
          <w:color w:val="000000"/>
          <w:sz w:val="18"/>
          <w:szCs w:val="18"/>
        </w:rPr>
      </w:pPr>
      <w:r>
        <w:rPr>
          <w:noProof/>
          <w:color w:val="000000"/>
          <w:sz w:val="18"/>
          <w:szCs w:val="18"/>
        </w:rPr>
        <w:drawing>
          <wp:inline distT="0" distB="0" distL="0" distR="0">
            <wp:extent cx="6172200" cy="1627632"/>
            <wp:effectExtent l="19050" t="0" r="0" b="0"/>
            <wp:docPr id="9" name="Picture 4" descr="SPIE2013_Initi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E2013_Initialization.tif"/>
                    <pic:cNvPicPr/>
                  </pic:nvPicPr>
                  <pic:blipFill>
                    <a:blip r:embed="rId9" cstate="print"/>
                    <a:stretch>
                      <a:fillRect/>
                    </a:stretch>
                  </pic:blipFill>
                  <pic:spPr>
                    <a:xfrm>
                      <a:off x="0" y="0"/>
                      <a:ext cx="6172200" cy="1627632"/>
                    </a:xfrm>
                    <a:prstGeom prst="rect">
                      <a:avLst/>
                    </a:prstGeom>
                  </pic:spPr>
                </pic:pic>
              </a:graphicData>
            </a:graphic>
          </wp:inline>
        </w:drawing>
      </w:r>
    </w:p>
    <w:p w:rsidR="00D86B10" w:rsidRDefault="00D86B10" w:rsidP="00D86B10">
      <w:pPr>
        <w:ind w:left="720" w:right="721" w:hanging="360"/>
        <w:jc w:val="both"/>
        <w:rPr>
          <w:color w:val="000000"/>
          <w:sz w:val="18"/>
          <w:szCs w:val="18"/>
        </w:rPr>
      </w:pPr>
    </w:p>
    <w:p w:rsidR="00D86B10" w:rsidRDefault="00D86B10" w:rsidP="00D86B10">
      <w:pPr>
        <w:ind w:left="720" w:right="721" w:hanging="360"/>
        <w:jc w:val="both"/>
        <w:rPr>
          <w:color w:val="000000"/>
          <w:sz w:val="18"/>
          <w:szCs w:val="18"/>
        </w:rPr>
      </w:pPr>
      <w:r>
        <w:rPr>
          <w:color w:val="000000"/>
          <w:sz w:val="18"/>
          <w:szCs w:val="18"/>
        </w:rPr>
        <w:t>Figure 2</w:t>
      </w:r>
      <w:r w:rsidRPr="00687B69">
        <w:rPr>
          <w:color w:val="000000"/>
          <w:sz w:val="18"/>
          <w:szCs w:val="18"/>
        </w:rPr>
        <w:t>.</w:t>
      </w:r>
      <w:r w:rsidRPr="00687B69">
        <w:rPr>
          <w:color w:val="000000"/>
          <w:sz w:val="18"/>
          <w:szCs w:val="18"/>
          <w:lang w:eastAsia="sl-SI"/>
        </w:rPr>
        <w:t xml:space="preserve"> Coarse </w:t>
      </w:r>
      <w:r>
        <w:rPr>
          <w:color w:val="000000"/>
          <w:sz w:val="18"/>
          <w:szCs w:val="18"/>
          <w:lang w:eastAsia="sl-SI"/>
        </w:rPr>
        <w:t>i</w:t>
      </w:r>
      <w:r w:rsidRPr="008E02A7">
        <w:rPr>
          <w:color w:val="000000"/>
          <w:sz w:val="18"/>
          <w:szCs w:val="18"/>
          <w:lang w:eastAsia="sl-SI"/>
        </w:rPr>
        <w:t>nitialization</w:t>
      </w:r>
      <w:r>
        <w:rPr>
          <w:color w:val="000000"/>
          <w:sz w:val="18"/>
          <w:szCs w:val="18"/>
          <w:lang w:eastAsia="sl-SI"/>
        </w:rPr>
        <w:t xml:space="preserve"> </w:t>
      </w:r>
      <w:r w:rsidRPr="008E02A7">
        <w:rPr>
          <w:color w:val="000000"/>
          <w:sz w:val="18"/>
          <w:szCs w:val="18"/>
          <w:lang w:eastAsia="sl-SI"/>
        </w:rPr>
        <w:t>(left),</w:t>
      </w:r>
      <w:r w:rsidRPr="008E02A7">
        <w:rPr>
          <w:color w:val="000000"/>
          <w:sz w:val="18"/>
          <w:szCs w:val="18"/>
        </w:rPr>
        <w:t xml:space="preserve"> </w:t>
      </w:r>
      <w:r>
        <w:rPr>
          <w:color w:val="000000"/>
          <w:sz w:val="18"/>
          <w:szCs w:val="18"/>
        </w:rPr>
        <w:t xml:space="preserve">refined by </w:t>
      </w:r>
      <w:r w:rsidRPr="008E02A7">
        <w:rPr>
          <w:color w:val="000000"/>
          <w:sz w:val="18"/>
          <w:szCs w:val="18"/>
        </w:rPr>
        <w:t>alignment of 3D and 2D intensity</w:t>
      </w:r>
      <w:r>
        <w:rPr>
          <w:color w:val="000000"/>
          <w:sz w:val="18"/>
          <w:szCs w:val="18"/>
        </w:rPr>
        <w:t xml:space="preserve"> centroids (middle) and exhaustive search of the in-plane translations (right).</w:t>
      </w:r>
      <w:r w:rsidRPr="003451E5">
        <w:rPr>
          <w:color w:val="000000"/>
          <w:sz w:val="18"/>
          <w:szCs w:val="18"/>
        </w:rPr>
        <w:t xml:space="preserve"> </w:t>
      </w:r>
      <w:r w:rsidRPr="00AB2166">
        <w:rPr>
          <w:color w:val="000000"/>
          <w:sz w:val="18"/>
          <w:szCs w:val="18"/>
        </w:rPr>
        <w:t xml:space="preserve">   </w:t>
      </w:r>
    </w:p>
    <w:p w:rsidR="00D86B10" w:rsidRDefault="00D86B10" w:rsidP="000A496C">
      <w:pPr>
        <w:jc w:val="both"/>
      </w:pPr>
    </w:p>
    <w:p w:rsidR="0084008C" w:rsidRDefault="0084008C" w:rsidP="00942A59">
      <w:pPr>
        <w:jc w:val="both"/>
        <w:rPr>
          <w:color w:val="000000"/>
          <w:szCs w:val="22"/>
        </w:rPr>
      </w:pPr>
    </w:p>
    <w:p w:rsidR="004731F0" w:rsidRPr="004731F0" w:rsidRDefault="004731F0" w:rsidP="004731F0">
      <w:pPr>
        <w:pStyle w:val="ListParagraph"/>
        <w:numPr>
          <w:ilvl w:val="0"/>
          <w:numId w:val="22"/>
        </w:numPr>
        <w:jc w:val="center"/>
        <w:rPr>
          <w:b/>
          <w:color w:val="000000"/>
          <w:sz w:val="22"/>
          <w:szCs w:val="22"/>
        </w:rPr>
      </w:pPr>
      <w:r w:rsidRPr="004731F0">
        <w:rPr>
          <w:b/>
          <w:color w:val="000000"/>
          <w:sz w:val="22"/>
          <w:szCs w:val="22"/>
        </w:rPr>
        <w:t>DATA</w:t>
      </w:r>
      <w:r w:rsidR="00D91626">
        <w:rPr>
          <w:b/>
          <w:color w:val="000000"/>
          <w:sz w:val="22"/>
          <w:szCs w:val="22"/>
        </w:rPr>
        <w:t>BASE</w:t>
      </w:r>
      <w:r w:rsidRPr="004731F0">
        <w:rPr>
          <w:b/>
          <w:color w:val="000000"/>
          <w:sz w:val="22"/>
          <w:szCs w:val="22"/>
        </w:rPr>
        <w:t xml:space="preserve"> AND EVALUATION CRITERIA</w:t>
      </w:r>
    </w:p>
    <w:p w:rsidR="00747AB9" w:rsidRDefault="00747AB9" w:rsidP="00942A59">
      <w:pPr>
        <w:jc w:val="both"/>
      </w:pPr>
    </w:p>
    <w:p w:rsidR="00C37636" w:rsidRDefault="00C37636" w:rsidP="00C37636">
      <w:pPr>
        <w:jc w:val="both"/>
        <w:rPr>
          <w:b/>
        </w:rPr>
      </w:pPr>
      <w:r>
        <w:rPr>
          <w:b/>
        </w:rPr>
        <w:t xml:space="preserve">3.1 Image </w:t>
      </w:r>
      <w:r w:rsidR="00175827">
        <w:rPr>
          <w:b/>
        </w:rPr>
        <w:t>database</w:t>
      </w:r>
    </w:p>
    <w:p w:rsidR="00445828" w:rsidRDefault="00445828" w:rsidP="006F1AB5">
      <w:pPr>
        <w:jc w:val="both"/>
      </w:pPr>
    </w:p>
    <w:p w:rsidR="00315EC9" w:rsidRDefault="00E10257" w:rsidP="006F1AB5">
      <w:pPr>
        <w:jc w:val="both"/>
      </w:pPr>
      <w:r>
        <w:t>For evaluation of the</w:t>
      </w:r>
      <w:r w:rsidR="00187CA5">
        <w:t xml:space="preserve"> state-of-the-art</w:t>
      </w:r>
      <w:r>
        <w:t xml:space="preserve"> 3D-2D registration methods, 3D-DSA and 2D-DSA images were obtained from twenty patients undergoing cerebral aneurysm or </w:t>
      </w:r>
      <w:r w:rsidRPr="00E10257">
        <w:t>arteriovenous</w:t>
      </w:r>
      <w:r>
        <w:t xml:space="preserve"> malformation treatment.</w:t>
      </w:r>
      <w:r w:rsidR="00CC58C6">
        <w:t xml:space="preserve"> Patients had pathologies of various degrees and were in deep anesthesia throughout the </w:t>
      </w:r>
      <w:r w:rsidR="005A1A4B">
        <w:t>image acquisition</w:t>
      </w:r>
      <w:r w:rsidR="00CC58C6">
        <w:t>.</w:t>
      </w:r>
      <w:r w:rsidR="00DF376B">
        <w:t xml:space="preserve"> </w:t>
      </w:r>
      <w:r w:rsidR="008826AC">
        <w:t xml:space="preserve">The </w:t>
      </w:r>
      <w:r w:rsidR="00D46754">
        <w:t xml:space="preserve">image </w:t>
      </w:r>
      <w:r w:rsidR="008826AC">
        <w:t xml:space="preserve">database was </w:t>
      </w:r>
      <w:r w:rsidR="00187CA5">
        <w:t xml:space="preserve">acquired </w:t>
      </w:r>
      <w:r w:rsidR="008826AC">
        <w:t xml:space="preserve">in such way to </w:t>
      </w:r>
      <w:r w:rsidR="006D1F9C">
        <w:t xml:space="preserve">capture a whole range of different scenarios which may occur during </w:t>
      </w:r>
      <w:r w:rsidR="00187CA5">
        <w:t>a typical</w:t>
      </w:r>
      <w:r w:rsidR="006D1F9C">
        <w:t xml:space="preserve"> cerebral-EIGI</w:t>
      </w:r>
      <w:r w:rsidR="00605A5B">
        <w:t xml:space="preserve"> (Fig. 3)</w:t>
      </w:r>
      <w:r w:rsidR="006D1F9C">
        <w:t>.</w:t>
      </w:r>
      <w:r w:rsidR="00A73466">
        <w:t xml:space="preserve"> </w:t>
      </w:r>
      <w:r w:rsidR="00E43E7C">
        <w:t>At the start of the cerebral-EIGI</w:t>
      </w:r>
      <w:r w:rsidR="00CC58C6">
        <w:t>,</w:t>
      </w:r>
      <w:r w:rsidR="00E43E7C">
        <w:t xml:space="preserve"> two rotational </w:t>
      </w:r>
      <w:r w:rsidR="00143ECB">
        <w:t>scans of the patient's head</w:t>
      </w:r>
      <w:r w:rsidR="00E43E7C">
        <w:t xml:space="preserve"> were performed </w:t>
      </w:r>
      <w:r w:rsidR="000B4B54">
        <w:t xml:space="preserve"> </w:t>
      </w:r>
      <w:r w:rsidR="00E43E7C">
        <w:rPr>
          <w:color w:val="000000"/>
          <w:szCs w:val="22"/>
        </w:rPr>
        <w:t xml:space="preserve">resulting in a </w:t>
      </w:r>
      <w:r w:rsidR="001847D0">
        <w:rPr>
          <w:color w:val="000000"/>
          <w:szCs w:val="22"/>
        </w:rPr>
        <w:t xml:space="preserve">512 x 512 x 391 </w:t>
      </w:r>
      <w:r w:rsidR="00E43E7C">
        <w:rPr>
          <w:color w:val="000000"/>
          <w:szCs w:val="22"/>
        </w:rPr>
        <w:t>3D-DSA image with voxel size of 0.46 x 0.46 x 0.46 mm.</w:t>
      </w:r>
      <w:r w:rsidR="00087F00">
        <w:rPr>
          <w:color w:val="000000"/>
          <w:szCs w:val="22"/>
        </w:rPr>
        <w:t xml:space="preserve"> </w:t>
      </w:r>
      <w:r w:rsidR="00CC58C6">
        <w:rPr>
          <w:color w:val="000000"/>
          <w:szCs w:val="22"/>
        </w:rPr>
        <w:t>Next</w:t>
      </w:r>
      <w:r w:rsidR="00087F00">
        <w:rPr>
          <w:color w:val="000000"/>
          <w:szCs w:val="22"/>
        </w:rPr>
        <w:t>, the 2D-DSA images were acquired at two different gantry orientations of the C-</w:t>
      </w:r>
      <w:r w:rsidR="002E0BD4">
        <w:rPr>
          <w:color w:val="000000"/>
          <w:szCs w:val="22"/>
        </w:rPr>
        <w:t xml:space="preserve">arm </w:t>
      </w:r>
      <w:r w:rsidR="00187CA5">
        <w:rPr>
          <w:color w:val="000000"/>
          <w:szCs w:val="22"/>
        </w:rPr>
        <w:t>imaging system</w:t>
      </w:r>
      <w:r w:rsidR="00EC69AC">
        <w:rPr>
          <w:color w:val="000000"/>
          <w:szCs w:val="22"/>
        </w:rPr>
        <w:t>, namely the lateral (LAT) and anterior-posterior (AP) position.</w:t>
      </w:r>
      <w:r w:rsidR="00087F00">
        <w:rPr>
          <w:color w:val="000000"/>
          <w:szCs w:val="22"/>
        </w:rPr>
        <w:t xml:space="preserve"> </w:t>
      </w:r>
      <w:r w:rsidR="001B53A8">
        <w:rPr>
          <w:color w:val="000000"/>
          <w:szCs w:val="22"/>
        </w:rPr>
        <w:t>T</w:t>
      </w:r>
      <w:r w:rsidR="00116AA6">
        <w:t>he</w:t>
      </w:r>
      <w:r w:rsidR="00EC69AC">
        <w:t xml:space="preserve"> LAT and AP</w:t>
      </w:r>
      <w:r w:rsidR="00116AA6">
        <w:t xml:space="preserve"> </w:t>
      </w:r>
      <w:r w:rsidR="00E73BD9">
        <w:t>2D</w:t>
      </w:r>
      <w:r w:rsidR="006F03EE">
        <w:t>-DSA</w:t>
      </w:r>
      <w:r w:rsidR="00E73BD9">
        <w:t xml:space="preserve"> images</w:t>
      </w:r>
      <w:r w:rsidR="00CC58C6">
        <w:t xml:space="preserve"> included in the image database</w:t>
      </w:r>
      <w:r w:rsidR="002E0BD4">
        <w:t xml:space="preserve"> </w:t>
      </w:r>
      <w:r w:rsidR="00CC58C6">
        <w:t xml:space="preserve">were acquired in different </w:t>
      </w:r>
      <w:r w:rsidR="00BE2AA2">
        <w:t>phase</w:t>
      </w:r>
      <w:r w:rsidR="00CC58C6">
        <w:t>s</w:t>
      </w:r>
      <w:r w:rsidR="00BE2AA2">
        <w:t xml:space="preserve"> of </w:t>
      </w:r>
      <w:r w:rsidR="00CC58C6">
        <w:t>the EIGI</w:t>
      </w:r>
      <w:r w:rsidR="002E0BD4">
        <w:t>,</w:t>
      </w:r>
      <w:r w:rsidR="00CC58C6">
        <w:t xml:space="preserve"> and differ in</w:t>
      </w:r>
      <w:r w:rsidR="002E0BD4">
        <w:t xml:space="preserve"> </w:t>
      </w:r>
      <w:r w:rsidR="00116AA6">
        <w:t>size</w:t>
      </w:r>
      <w:r w:rsidR="00CC58C6">
        <w:t>s</w:t>
      </w:r>
      <w:r w:rsidR="00116AA6">
        <w:t>, gantry orientation</w:t>
      </w:r>
      <w:r w:rsidR="00CC58C6">
        <w:t>s and</w:t>
      </w:r>
      <w:r w:rsidR="00116AA6">
        <w:t xml:space="preserve"> magnification factor</w:t>
      </w:r>
      <w:r w:rsidR="00CC58C6">
        <w:t xml:space="preserve">s. </w:t>
      </w:r>
      <w:r w:rsidR="007536ED">
        <w:t xml:space="preserve">All images were </w:t>
      </w:r>
      <w:r w:rsidR="004D4A54">
        <w:t>acquired</w:t>
      </w:r>
      <w:r w:rsidR="007536ED">
        <w:t xml:space="preserve"> by Siemens Axiom </w:t>
      </w:r>
      <w:proofErr w:type="spellStart"/>
      <w:r w:rsidR="007536ED">
        <w:t>Artis</w:t>
      </w:r>
      <w:proofErr w:type="spellEnd"/>
      <w:r w:rsidR="007536ED">
        <w:t xml:space="preserve"> </w:t>
      </w:r>
      <w:proofErr w:type="spellStart"/>
      <w:r w:rsidR="007536ED">
        <w:t>dB</w:t>
      </w:r>
      <w:r w:rsidR="006F1AB5">
        <w:t>A</w:t>
      </w:r>
      <w:proofErr w:type="spellEnd"/>
      <w:r w:rsidR="007536ED">
        <w:t xml:space="preserve"> biplane flat detector angiography system. </w:t>
      </w:r>
      <w:r w:rsidR="00CC58C6">
        <w:t>As the</w:t>
      </w:r>
      <w:r w:rsidR="007536ED">
        <w:t xml:space="preserve"> flat panel technology</w:t>
      </w:r>
      <w:r w:rsidR="00CC58C6">
        <w:t xml:space="preserve"> was used</w:t>
      </w:r>
      <w:r w:rsidR="007536ED">
        <w:t xml:space="preserve"> all 2D images were free of geometric distortions.</w:t>
      </w:r>
      <w:r w:rsidR="002E71F9">
        <w:t xml:space="preserve"> </w:t>
      </w:r>
    </w:p>
    <w:p w:rsidR="00995C90" w:rsidRDefault="00995C90" w:rsidP="006F1AB5">
      <w:pPr>
        <w:jc w:val="both"/>
      </w:pPr>
    </w:p>
    <w:p w:rsidR="00995C90" w:rsidRDefault="00BB4E19" w:rsidP="009E560C">
      <w:pPr>
        <w:jc w:val="center"/>
      </w:pPr>
      <w:r>
        <w:rPr>
          <w:noProof/>
        </w:rPr>
        <w:lastRenderedPageBreak/>
        <w:drawing>
          <wp:inline distT="0" distB="0" distL="0" distR="0">
            <wp:extent cx="6172835" cy="1503680"/>
            <wp:effectExtent l="19050" t="0" r="0" b="0"/>
            <wp:docPr id="4" name="Picture 3" descr="SPIE2013_Image_Datab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E2013_Image_Database.tif"/>
                    <pic:cNvPicPr/>
                  </pic:nvPicPr>
                  <pic:blipFill>
                    <a:blip r:embed="rId10" cstate="print"/>
                    <a:stretch>
                      <a:fillRect/>
                    </a:stretch>
                  </pic:blipFill>
                  <pic:spPr>
                    <a:xfrm>
                      <a:off x="0" y="0"/>
                      <a:ext cx="6172835" cy="1503680"/>
                    </a:xfrm>
                    <a:prstGeom prst="rect">
                      <a:avLst/>
                    </a:prstGeom>
                  </pic:spPr>
                </pic:pic>
              </a:graphicData>
            </a:graphic>
          </wp:inline>
        </w:drawing>
      </w:r>
    </w:p>
    <w:p w:rsidR="00995C90" w:rsidRDefault="00995C90" w:rsidP="00C20F4B">
      <w:pPr>
        <w:jc w:val="center"/>
      </w:pPr>
    </w:p>
    <w:p w:rsidR="00995C90" w:rsidRDefault="00995C90" w:rsidP="00995C90">
      <w:pPr>
        <w:ind w:left="720" w:right="721" w:hanging="360"/>
        <w:jc w:val="both"/>
        <w:rPr>
          <w:color w:val="000000"/>
          <w:sz w:val="18"/>
          <w:szCs w:val="18"/>
        </w:rPr>
      </w:pPr>
      <w:r>
        <w:rPr>
          <w:color w:val="000000"/>
          <w:sz w:val="18"/>
          <w:szCs w:val="18"/>
        </w:rPr>
        <w:t>Figure 3</w:t>
      </w:r>
      <w:r w:rsidRPr="00687B69">
        <w:rPr>
          <w:color w:val="000000"/>
          <w:sz w:val="18"/>
          <w:szCs w:val="18"/>
        </w:rPr>
        <w:t>.</w:t>
      </w:r>
      <w:r w:rsidRPr="00687B69">
        <w:rPr>
          <w:color w:val="000000"/>
          <w:sz w:val="18"/>
          <w:szCs w:val="18"/>
          <w:lang w:eastAsia="sl-SI"/>
        </w:rPr>
        <w:t xml:space="preserve"> </w:t>
      </w:r>
      <w:r w:rsidR="00D46754">
        <w:rPr>
          <w:color w:val="000000"/>
          <w:sz w:val="18"/>
          <w:szCs w:val="18"/>
          <w:lang w:eastAsia="sl-SI"/>
        </w:rPr>
        <w:t>The characteristic 2D-DSA images of th</w:t>
      </w:r>
      <w:r w:rsidR="00703E30">
        <w:rPr>
          <w:color w:val="000000"/>
          <w:sz w:val="18"/>
          <w:szCs w:val="18"/>
          <w:lang w:eastAsia="sl-SI"/>
        </w:rPr>
        <w:t>e image database.</w:t>
      </w:r>
      <w:r w:rsidR="0080407E">
        <w:rPr>
          <w:color w:val="000000"/>
          <w:sz w:val="18"/>
          <w:szCs w:val="18"/>
          <w:lang w:eastAsia="sl-SI"/>
        </w:rPr>
        <w:t xml:space="preserve"> Patient</w:t>
      </w:r>
      <w:r w:rsidR="00E83CCA">
        <w:rPr>
          <w:color w:val="000000"/>
          <w:sz w:val="18"/>
          <w:szCs w:val="18"/>
          <w:lang w:eastAsia="sl-SI"/>
        </w:rPr>
        <w:t xml:space="preserve"> </w:t>
      </w:r>
      <w:r w:rsidR="00BB4E19">
        <w:rPr>
          <w:color w:val="000000"/>
          <w:sz w:val="18"/>
          <w:szCs w:val="18"/>
          <w:lang w:eastAsia="sl-SI"/>
        </w:rPr>
        <w:t>8</w:t>
      </w:r>
      <w:r w:rsidR="00E83CCA">
        <w:rPr>
          <w:color w:val="000000"/>
          <w:sz w:val="18"/>
          <w:szCs w:val="18"/>
          <w:lang w:eastAsia="sl-SI"/>
        </w:rPr>
        <w:t xml:space="preserve"> (left)</w:t>
      </w:r>
      <w:r w:rsidR="00BB4E19">
        <w:rPr>
          <w:color w:val="000000"/>
          <w:sz w:val="18"/>
          <w:szCs w:val="18"/>
          <w:lang w:eastAsia="sl-SI"/>
        </w:rPr>
        <w:t xml:space="preserve"> underwent AVM treatment, while patients </w:t>
      </w:r>
      <w:r w:rsidR="006758AE">
        <w:rPr>
          <w:color w:val="000000"/>
          <w:sz w:val="18"/>
          <w:szCs w:val="18"/>
          <w:lang w:eastAsia="sl-SI"/>
        </w:rPr>
        <w:t>1</w:t>
      </w:r>
      <w:r w:rsidR="00BB4E19">
        <w:rPr>
          <w:color w:val="000000"/>
          <w:sz w:val="18"/>
          <w:szCs w:val="18"/>
          <w:lang w:eastAsia="sl-SI"/>
        </w:rPr>
        <w:t>2,</w:t>
      </w:r>
      <w:r w:rsidR="006758AE">
        <w:rPr>
          <w:color w:val="000000"/>
          <w:sz w:val="18"/>
          <w:szCs w:val="18"/>
          <w:lang w:eastAsia="sl-SI"/>
        </w:rPr>
        <w:t xml:space="preserve"> </w:t>
      </w:r>
      <w:r w:rsidR="00BB4E19">
        <w:rPr>
          <w:color w:val="000000"/>
          <w:sz w:val="18"/>
          <w:szCs w:val="18"/>
          <w:lang w:eastAsia="sl-SI"/>
        </w:rPr>
        <w:t>13 and</w:t>
      </w:r>
      <w:r w:rsidR="006758AE">
        <w:rPr>
          <w:color w:val="000000"/>
          <w:sz w:val="18"/>
          <w:szCs w:val="18"/>
          <w:lang w:eastAsia="sl-SI"/>
        </w:rPr>
        <w:t xml:space="preserve"> 17 (</w:t>
      </w:r>
      <w:r w:rsidR="00433589">
        <w:rPr>
          <w:color w:val="000000"/>
          <w:sz w:val="18"/>
          <w:szCs w:val="18"/>
          <w:lang w:eastAsia="sl-SI"/>
        </w:rPr>
        <w:t>from middle-</w:t>
      </w:r>
      <w:r w:rsidR="00BB4E19">
        <w:rPr>
          <w:color w:val="000000"/>
          <w:sz w:val="18"/>
          <w:szCs w:val="18"/>
          <w:lang w:eastAsia="sl-SI"/>
        </w:rPr>
        <w:t xml:space="preserve">left to </w:t>
      </w:r>
      <w:r w:rsidR="006758AE">
        <w:rPr>
          <w:color w:val="000000"/>
          <w:sz w:val="18"/>
          <w:szCs w:val="18"/>
          <w:lang w:eastAsia="sl-SI"/>
        </w:rPr>
        <w:t>right) underwent aneur</w:t>
      </w:r>
      <w:r w:rsidR="00563A7A">
        <w:rPr>
          <w:color w:val="000000"/>
          <w:sz w:val="18"/>
          <w:szCs w:val="18"/>
          <w:lang w:eastAsia="sl-SI"/>
        </w:rPr>
        <w:t>y</w:t>
      </w:r>
      <w:r w:rsidR="006758AE">
        <w:rPr>
          <w:color w:val="000000"/>
          <w:sz w:val="18"/>
          <w:szCs w:val="18"/>
          <w:lang w:eastAsia="sl-SI"/>
        </w:rPr>
        <w:t xml:space="preserve">sm treatment. </w:t>
      </w:r>
      <w:r w:rsidR="009E560C">
        <w:rPr>
          <w:color w:val="000000"/>
          <w:sz w:val="18"/>
          <w:szCs w:val="18"/>
          <w:lang w:eastAsia="sl-SI"/>
        </w:rPr>
        <w:t xml:space="preserve"> </w:t>
      </w:r>
      <w:r w:rsidR="00C117EA">
        <w:rPr>
          <w:color w:val="000000"/>
          <w:sz w:val="18"/>
          <w:szCs w:val="18"/>
          <w:lang w:eastAsia="sl-SI"/>
        </w:rPr>
        <w:t xml:space="preserve"> </w:t>
      </w:r>
      <w:r w:rsidRPr="003451E5">
        <w:rPr>
          <w:color w:val="000000"/>
          <w:sz w:val="18"/>
          <w:szCs w:val="18"/>
        </w:rPr>
        <w:t xml:space="preserve"> </w:t>
      </w:r>
      <w:r w:rsidRPr="00AB2166">
        <w:rPr>
          <w:color w:val="000000"/>
          <w:sz w:val="18"/>
          <w:szCs w:val="18"/>
        </w:rPr>
        <w:t xml:space="preserve">   </w:t>
      </w:r>
    </w:p>
    <w:p w:rsidR="00560A57" w:rsidRDefault="00560A57" w:rsidP="00942A59">
      <w:pPr>
        <w:jc w:val="both"/>
      </w:pPr>
    </w:p>
    <w:p w:rsidR="00963A8C" w:rsidRDefault="00963A8C" w:rsidP="00942A59">
      <w:pPr>
        <w:jc w:val="both"/>
        <w:rPr>
          <w:b/>
        </w:rPr>
      </w:pPr>
    </w:p>
    <w:p w:rsidR="00CB293F" w:rsidRDefault="00CB293F" w:rsidP="00942A59">
      <w:pPr>
        <w:jc w:val="both"/>
        <w:rPr>
          <w:b/>
        </w:rPr>
      </w:pPr>
      <w:r>
        <w:rPr>
          <w:b/>
        </w:rPr>
        <w:t>3.2. Evaluation protocol</w:t>
      </w:r>
    </w:p>
    <w:p w:rsidR="00CB293F" w:rsidRDefault="00CB293F" w:rsidP="00942A59">
      <w:pPr>
        <w:jc w:val="both"/>
        <w:rPr>
          <w:b/>
        </w:rPr>
      </w:pPr>
    </w:p>
    <w:p w:rsidR="00A22F08" w:rsidRDefault="00A22F08" w:rsidP="00942A59">
      <w:pPr>
        <w:jc w:val="both"/>
        <w:rPr>
          <w:b/>
        </w:rPr>
      </w:pPr>
      <w:r>
        <w:t xml:space="preserve">The MIP-MI, MIP-GC and BGB methods were implemented and tested in two different </w:t>
      </w:r>
      <w:r w:rsidR="003B5E98">
        <w:t>settings</w:t>
      </w:r>
      <w:r>
        <w:t xml:space="preserve">. In the first </w:t>
      </w:r>
      <w:r w:rsidR="003B5E98">
        <w:t>setting</w:t>
      </w:r>
      <w:r>
        <w:t xml:space="preserve">,  only rigid-body parameters </w:t>
      </w:r>
      <w:r w:rsidR="003B5E98">
        <w:t xml:space="preserve">of the pre-EIGI 3D image </w:t>
      </w:r>
      <w:r>
        <w:t>were optimized</w:t>
      </w:r>
      <w:r w:rsidR="003B5E98">
        <w:t>,</w:t>
      </w:r>
      <w:r>
        <w:t xml:space="preserve"> while in the second </w:t>
      </w:r>
      <w:r w:rsidR="003B5E98">
        <w:t xml:space="preserve">both the </w:t>
      </w:r>
      <w:r>
        <w:t xml:space="preserve">rigid-body </w:t>
      </w:r>
      <w:r w:rsidR="003B5E98">
        <w:t xml:space="preserve">and the C-arm’s pose parameters </w:t>
      </w:r>
      <w:r>
        <w:t xml:space="preserve">were </w:t>
      </w:r>
      <w:r w:rsidR="003B5E98">
        <w:t xml:space="preserve">simultaneously </w:t>
      </w:r>
      <w:r>
        <w:t xml:space="preserve">optimized. In both </w:t>
      </w:r>
      <w:r w:rsidR="00F04C5C">
        <w:t>settings</w:t>
      </w:r>
      <w:r>
        <w:t xml:space="preserve">, the methods </w:t>
      </w:r>
      <w:r w:rsidR="00F04C5C">
        <w:t>were</w:t>
      </w:r>
      <w:r>
        <w:t xml:space="preserve"> register</w:t>
      </w:r>
      <w:r w:rsidR="00F04C5C">
        <w:t>ing</w:t>
      </w:r>
      <w:r>
        <w:t xml:space="preserve"> 3D-DSA image to </w:t>
      </w:r>
      <w:r w:rsidR="00F04C5C">
        <w:t xml:space="preserve">a </w:t>
      </w:r>
      <w:r>
        <w:t xml:space="preserve">single 2D-DSA image </w:t>
      </w:r>
      <w:r w:rsidR="000420B7">
        <w:t xml:space="preserve">starting with </w:t>
      </w:r>
      <w:r>
        <w:t>the rigid-body</w:t>
      </w:r>
      <w:r w:rsidR="00F04C5C">
        <w:t xml:space="preserve"> and the pose</w:t>
      </w:r>
      <w:r>
        <w:t xml:space="preserve"> parameters as</w:t>
      </w:r>
      <w:r w:rsidR="00F04C5C">
        <w:t xml:space="preserve"> obtained </w:t>
      </w:r>
      <w:r w:rsidR="004E3A4A">
        <w:t>in</w:t>
      </w:r>
      <w:r w:rsidR="00F04C5C">
        <w:t xml:space="preserve"> the initialization,</w:t>
      </w:r>
      <w:r>
        <w:t xml:space="preserve"> explained in Section 2.2. The methods were </w:t>
      </w:r>
      <w:r w:rsidR="00664618">
        <w:t>run on all</w:t>
      </w:r>
      <w:r>
        <w:t xml:space="preserve"> twenty clinical</w:t>
      </w:r>
      <w:r w:rsidR="00664618">
        <w:t xml:space="preserve"> image</w:t>
      </w:r>
      <w:r>
        <w:t xml:space="preserve"> datasets; ten datasets </w:t>
      </w:r>
      <w:r w:rsidR="00664618">
        <w:t xml:space="preserve">had </w:t>
      </w:r>
      <w:r>
        <w:t>fiducial</w:t>
      </w:r>
      <w:r w:rsidR="00664618">
        <w:t>-</w:t>
      </w:r>
      <w:r>
        <w:t>marker</w:t>
      </w:r>
      <w:r w:rsidR="00664618">
        <w:t xml:space="preserve"> based “gold</w:t>
      </w:r>
      <w:r w:rsidR="008354FD">
        <w:t xml:space="preserve"> </w:t>
      </w:r>
      <w:r w:rsidR="00664618">
        <w:t>standard” registration</w:t>
      </w:r>
      <w:r>
        <w:t xml:space="preserve"> </w:t>
      </w:r>
      <w:r w:rsidR="00664618">
        <w:t>that enabled</w:t>
      </w:r>
      <w:r>
        <w:t xml:space="preserve"> </w:t>
      </w:r>
      <w:r w:rsidRPr="00A22F08">
        <w:t>quantitative evaluation</w:t>
      </w:r>
      <w:r>
        <w:t>,</w:t>
      </w:r>
      <w:r w:rsidRPr="00A22F08">
        <w:t xml:space="preserve"> </w:t>
      </w:r>
      <w:r w:rsidR="00664618">
        <w:t>while qualitative evaluation was performed for the registrations on the other</w:t>
      </w:r>
      <w:r>
        <w:t xml:space="preserve"> ten datasets </w:t>
      </w:r>
      <w:r w:rsidR="00664618">
        <w:t>by visual inspection</w:t>
      </w:r>
      <w:r w:rsidR="006F0507">
        <w:t xml:space="preserve"> and assessment</w:t>
      </w:r>
      <w:r>
        <w:t>.</w:t>
      </w:r>
    </w:p>
    <w:p w:rsidR="00CB293F" w:rsidRDefault="00CB293F" w:rsidP="00942A59">
      <w:pPr>
        <w:jc w:val="both"/>
        <w:rPr>
          <w:b/>
        </w:rPr>
      </w:pPr>
    </w:p>
    <w:p w:rsidR="00282F61" w:rsidRPr="00282F61" w:rsidRDefault="00282F61" w:rsidP="00942A59">
      <w:pPr>
        <w:jc w:val="both"/>
        <w:rPr>
          <w:b/>
        </w:rPr>
      </w:pPr>
      <w:r w:rsidRPr="00282F61">
        <w:rPr>
          <w:b/>
        </w:rPr>
        <w:t>3.2</w:t>
      </w:r>
      <w:r w:rsidR="0048007F">
        <w:rPr>
          <w:b/>
        </w:rPr>
        <w:t>.</w:t>
      </w:r>
      <w:r w:rsidR="00A22F08">
        <w:rPr>
          <w:b/>
        </w:rPr>
        <w:t>1.</w:t>
      </w:r>
      <w:r>
        <w:rPr>
          <w:b/>
        </w:rPr>
        <w:t xml:space="preserve"> </w:t>
      </w:r>
      <w:r w:rsidR="00175827" w:rsidRPr="00175827">
        <w:rPr>
          <w:b/>
        </w:rPr>
        <w:t>Quantitative</w:t>
      </w:r>
      <w:r w:rsidR="003A3056">
        <w:rPr>
          <w:b/>
        </w:rPr>
        <w:t xml:space="preserve"> evaluation</w:t>
      </w:r>
    </w:p>
    <w:p w:rsidR="00282F61" w:rsidRDefault="00282F61" w:rsidP="00942A59">
      <w:pPr>
        <w:jc w:val="both"/>
      </w:pPr>
    </w:p>
    <w:p w:rsidR="001B3642" w:rsidRDefault="006867A4" w:rsidP="00942A59">
      <w:pPr>
        <w:jc w:val="both"/>
      </w:pPr>
      <w:r>
        <w:t xml:space="preserve">In order to quantitatively evaluate the performances of the state-of-the-art 3D-2D registration methods </w:t>
      </w:r>
      <w:r w:rsidR="00D90017">
        <w:t xml:space="preserve">an </w:t>
      </w:r>
      <w:r>
        <w:t xml:space="preserve">accurate "gold standard" needs to be </w:t>
      </w:r>
      <w:r w:rsidR="00C82615">
        <w:t>obtained</w:t>
      </w:r>
      <w:r w:rsidR="00D90017">
        <w:t>.</w:t>
      </w:r>
      <w:r w:rsidR="001B2BD8">
        <w:t xml:space="preserve"> D</w:t>
      </w:r>
      <w:r w:rsidR="002C15E2">
        <w:t>uring the acquisition of the 3D and 2D images, f</w:t>
      </w:r>
      <w:r w:rsidR="00AC30D4">
        <w:t>irst ten patients</w:t>
      </w:r>
      <w:r w:rsidR="002C15E2">
        <w:t xml:space="preserve"> wore a</w:t>
      </w:r>
      <w:r w:rsidR="009B2D21">
        <w:t>n</w:t>
      </w:r>
      <w:r w:rsidR="002C15E2">
        <w:t xml:space="preserve"> elastic headband with </w:t>
      </w:r>
      <w:r w:rsidR="00D83A3B" w:rsidRPr="00D83A3B">
        <w:rPr>
          <w:i/>
        </w:rPr>
        <w:t>N</w:t>
      </w:r>
      <w:r w:rsidR="00D83A3B" w:rsidRPr="00D83A3B">
        <w:rPr>
          <w:vertAlign w:val="subscript"/>
        </w:rPr>
        <w:t>M</w:t>
      </w:r>
      <w:r w:rsidR="00D83A3B">
        <w:t xml:space="preserve"> = </w:t>
      </w:r>
      <w:r w:rsidR="004C3964">
        <w:t xml:space="preserve">12 </w:t>
      </w:r>
      <w:r w:rsidR="002C15E2">
        <w:t xml:space="preserve">attached </w:t>
      </w:r>
      <w:r w:rsidR="00940989">
        <w:t>fiducial markers (steel ball bearings of 2mm diameter)</w:t>
      </w:r>
      <w:r w:rsidR="00AF6F5D">
        <w:t>.</w:t>
      </w:r>
      <w:r w:rsidR="002F23B3">
        <w:t xml:space="preserve"> </w:t>
      </w:r>
      <w:r w:rsidR="00B075D9">
        <w:t>The 2D images were acquired just before the intervention, and then the headband was removed</w:t>
      </w:r>
      <w:r w:rsidR="003228D4">
        <w:t xml:space="preserve"> from the patient</w:t>
      </w:r>
      <w:r w:rsidR="009B2D21">
        <w:t>’s</w:t>
      </w:r>
      <w:r w:rsidR="003228D4">
        <w:t xml:space="preserve"> head</w:t>
      </w:r>
      <w:r w:rsidR="00B075D9">
        <w:t>.</w:t>
      </w:r>
      <w:r w:rsidR="00864246">
        <w:t xml:space="preserve"> The centers of fiducial markers were extracted from the 3D and 2D images using intensity centroid metho</w:t>
      </w:r>
      <w:r w:rsidR="00D508A4">
        <w:t>d.</w:t>
      </w:r>
      <w:r w:rsidR="003D20CE">
        <w:fldChar w:fldCharType="begin"/>
      </w:r>
      <w:r w:rsidR="00A01498">
        <w:instrText xml:space="preserve"> ADDIN ZOTERO_ITEM CSL_CITATION {"citationID":"1mp64n9vl3","properties":{"formattedCitation":"{\\rtf \\super 26\\nosupersub{},\\super 27\\nosupersub{}}","plainCitation":"26,27"},"citationItems":[{"id":140,"uris":["http://zotero.org/users/local/N117UFDD/items/MSGB8K7F"],"uri":["http://zotero.org/users/local/N117UFDD/items/MSGB8K7F"],"itemData":{"id":140,"type":"article-journal","title":"Design of Fiducials for Accurate Registration Using Machine Vision","container-title":"IEEE Transactions on Pattern Analysis and Machine Intelligence","page":"1196–1200","volume":"12","issue":"12","source":"ACM Digital Library","abstract":"The effect of the shape and size of a standard feature (fiducial) on the positional accuracy of the centroid in machine-vision applications is studied. It is shown that a circular fiducial provides superior subpixel registration accuracy among the fiducial shapes typically used today.","ISSN":"0162-8828","journalAbbreviation":"IEEE Trans. Pattern Anal. Mach. Intell.","author":[{"family":"Bose","given":"C. B."},{"family":"Amir","given":"I."}],"issued":{"date-parts":[["1990",12]]},"accessed":{"date-parts":[[2012,4,5]]}}},{"id":141,"uris":["http://zotero.org/users/local/N117UFDD/items/FPP4Q7NS"],"uri":["http://zotero.org/users/local/N117UFDD/items/FPP4Q7NS"],"itemData":{"id":141,"type":"article-journal","title":"Comments on \"Design of Fiducials for Accurate Registration Using Machine Vision\"","container-title":"IEEE Transactions on Pattern Analysis and Machine Intelligence","page":"1330–1332","volume":"15","issue":"12","source":"ACM Digital Library","abstract":"The commenters point out that the subpixel registration accuracy improves by one order of magnitude if images are not binarized as indicated in the above said paper by Bose and Amir, but gray scale information is fully exploited in calculating the centroid position.","ISSN":"0162-8828","journalAbbreviation":"IEEE Trans. Pattern Anal. Mach. Intell.","author":[{"family":"Chiorboli","given":"G."},{"family":"Vecchi","given":"G. P."}],"issued":{"date-parts":[["1993",12]]},"accessed":{"date-parts":[[2012,4,5]]}}}],"schema":"https://github.com/citation-style-language/schema/raw/master/csl-citation.json"} </w:instrText>
      </w:r>
      <w:r w:rsidR="003D20CE">
        <w:fldChar w:fldCharType="separate"/>
      </w:r>
      <w:r w:rsidR="00ED77D3" w:rsidRPr="00ED77D3">
        <w:rPr>
          <w:szCs w:val="24"/>
          <w:vertAlign w:val="superscript"/>
        </w:rPr>
        <w:t>26</w:t>
      </w:r>
      <w:r w:rsidR="007E293A">
        <w:rPr>
          <w:szCs w:val="24"/>
          <w:vertAlign w:val="superscript"/>
        </w:rPr>
        <w:t>,</w:t>
      </w:r>
      <w:r w:rsidR="00ED77D3" w:rsidRPr="00ED77D3">
        <w:rPr>
          <w:szCs w:val="24"/>
          <w:vertAlign w:val="superscript"/>
        </w:rPr>
        <w:t>27</w:t>
      </w:r>
      <w:r w:rsidR="003D20CE">
        <w:fldChar w:fldCharType="end"/>
      </w:r>
      <w:r w:rsidR="003C0B35">
        <w:t xml:space="preserve"> </w:t>
      </w:r>
      <w:r w:rsidR="007110DB">
        <w:t>After the centers of fiducial markers were extracted, the markers were erased from the 3D and 2D images and the</w:t>
      </w:r>
      <w:r w:rsidR="009B2D21">
        <w:t xml:space="preserve"> corresponding intensities replaced</w:t>
      </w:r>
      <w:r w:rsidR="007110DB">
        <w:t xml:space="preserve"> by spline interpolation.</w:t>
      </w:r>
      <w:r w:rsidR="003D20CE">
        <w:rPr>
          <w:b/>
        </w:rPr>
        <w:fldChar w:fldCharType="begin"/>
      </w:r>
      <w:r w:rsidR="00ED77D3">
        <w:rPr>
          <w:b/>
        </w:rPr>
        <w:instrText xml:space="preserve"> ADDIN ZOTERO_ITEM CSL_CITATION {"citationID":"4jdusthqj","properties":{"formattedCitation":"{\\rtf \\super 28\\nosupersub{}}","plainCitation":"28"},"citationItems":[{"id":132,"uris":["http://zotero.org/users/local/N117UFDD/items/MCDQ8E54"],"uri":["http://zotero.org/users/local/N117UFDD/items/MCDQ8E54"],"itemData":{"id":132,"type":"thesis","title":"New Approaches to Computer Assistance for Endovascular Abdominal Aortic Repairs","publisher":"Technische Universität München","publisher-place":"Computer Aided Medical Procedures (CAMP)","number-of-pages":"151","event-place":"Computer Aided Medical Procedures (CAMP)","abstract":"This work presents new approaches to computer assistance for endovascular abdominal aortic repairs. In the current clinical workflow there is no technical guidance during the intervention except for two dimensional X-Ray images. Here, we introduce interventional registration methods that are able to handle such occlusions and further image dissimilarities. Thereby, contrast removal and disocclusion techniques are integrated within an image registration procedure. Furthermore, we show for the first time that a detection of the stent graft in the interventional image and a three dimensional recovery of its shape can be obtained at the same time. This allows image-based tracking of the prosthesis and simultaneous visualization within a volume rendering of the patient scan. All introduced methods are completely image based and do not require additional equipment to be introduced into the intervention room.","language":"English","author":[{"family":"Demirci","given":"Stefanie"}],"issued":{"date-parts":[[2011]]}}}],"schema":"https://github.com/citation-style-language/schema/raw/master/csl-citation.json"} </w:instrText>
      </w:r>
      <w:r w:rsidR="003D20CE">
        <w:rPr>
          <w:b/>
        </w:rPr>
        <w:fldChar w:fldCharType="separate"/>
      </w:r>
      <w:r w:rsidR="00ED77D3" w:rsidRPr="00ED77D3">
        <w:rPr>
          <w:szCs w:val="24"/>
          <w:vertAlign w:val="superscript"/>
        </w:rPr>
        <w:t>28</w:t>
      </w:r>
      <w:r w:rsidR="003D20CE">
        <w:rPr>
          <w:b/>
        </w:rPr>
        <w:fldChar w:fldCharType="end"/>
      </w:r>
      <w:r w:rsidR="007110DB">
        <w:rPr>
          <w:b/>
        </w:rPr>
        <w:t xml:space="preserve"> </w:t>
      </w:r>
      <w:r w:rsidR="003C0B35">
        <w:t xml:space="preserve">The </w:t>
      </w:r>
      <w:r w:rsidR="00AF3568">
        <w:t xml:space="preserve">registration </w:t>
      </w:r>
      <w:r w:rsidR="003C0B35">
        <w:t xml:space="preserve">accuracy of the </w:t>
      </w:r>
      <w:r w:rsidR="00AF3568">
        <w:t xml:space="preserve">3D-2D registration methods </w:t>
      </w:r>
      <w:r w:rsidR="003C0B35">
        <w:t>was expressed in terms of fiducial projection error (FPE)</w:t>
      </w:r>
      <w:r w:rsidR="001B3642">
        <w:t>:</w:t>
      </w:r>
    </w:p>
    <w:p w:rsidR="003C0B35" w:rsidRDefault="00897C9C" w:rsidP="00942A59">
      <w:pPr>
        <w:jc w:val="both"/>
      </w:pPr>
      <w:r>
        <w:t xml:space="preserve"> </w:t>
      </w:r>
      <w:r w:rsidR="0086424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468"/>
        <w:gridCol w:w="469"/>
      </w:tblGrid>
      <w:tr w:rsidR="001B3642" w:rsidTr="00D472DE">
        <w:tc>
          <w:tcPr>
            <w:tcW w:w="9468" w:type="dxa"/>
          </w:tcPr>
          <w:p w:rsidR="001B3642" w:rsidRDefault="001B3642" w:rsidP="001B3642">
            <w:pPr>
              <w:jc w:val="center"/>
            </w:pPr>
            <m:oMathPara>
              <m:oMath>
                <m:r>
                  <m:rPr>
                    <m:sty m:val="p"/>
                  </m:rPr>
                  <w:rPr>
                    <w:rFonts w:ascii="Cambria Math"/>
                  </w:rPr>
                  <m:t>FPE</m:t>
                </m:r>
                <m:r>
                  <w:rPr>
                    <w:rFonts w:ascii="Cambria Math"/>
                  </w:rPr>
                  <m:t>=</m:t>
                </m:r>
                <m:rad>
                  <m:radPr>
                    <m:degHide m:val="on"/>
                    <m:ctrlPr>
                      <w:rPr>
                        <w:rFonts w:ascii="Cambria Math" w:hAnsi="Cambria Math"/>
                        <w:i/>
                      </w:rPr>
                    </m:ctrlPr>
                  </m:radPr>
                  <m:deg/>
                  <m:e>
                    <m:f>
                      <m:fPr>
                        <m:ctrlPr>
                          <w:rPr>
                            <w:rFonts w:ascii="Cambria Math" w:hAnsi="Cambria Math"/>
                            <w:i/>
                          </w:rPr>
                        </m:ctrlPr>
                      </m:fPr>
                      <m:num>
                        <m:r>
                          <w:rPr>
                            <w:rFonts w:ascii="Cambria Math"/>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nary>
                      <m:naryPr>
                        <m:chr m:val="∑"/>
                        <m:limLoc m:val="undOvr"/>
                        <m:ctrlPr>
                          <w:rPr>
                            <w:rFonts w:ascii="Cambria Math" w:hAnsi="Cambria Math"/>
                            <w:i/>
                          </w:rPr>
                        </m:ctrlPr>
                      </m:naryPr>
                      <m:sub>
                        <m:r>
                          <m:rPr>
                            <m:sty m:val="p"/>
                          </m:rPr>
                          <w:rPr>
                            <w:rFonts w:ascii="Cambria Math"/>
                          </w:rPr>
                          <m:t>i=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r>
                          <w:rPr>
                            <w:rFonts w:ascii="Cambria Math"/>
                          </w:rPr>
                          <m:t>(</m:t>
                        </m:r>
                        <m:sSubSup>
                          <m:sSubSupPr>
                            <m:ctrlPr>
                              <w:rPr>
                                <w:rFonts w:ascii="Cambria Math" w:hAnsi="Cambria Math"/>
                              </w:rPr>
                            </m:ctrlPr>
                          </m:sSubSupPr>
                          <m:e>
                            <m:r>
                              <m:rPr>
                                <m:sty m:val="b"/>
                              </m:rPr>
                              <w:rPr>
                                <w:rFonts w:ascii="Cambria Math" w:hAnsi="Cambria Math"/>
                              </w:rPr>
                              <m:t>x</m:t>
                            </m:r>
                          </m:e>
                          <m:sub>
                            <m:r>
                              <m:rPr>
                                <m:sty m:val="b"/>
                              </m:rPr>
                              <w:rPr>
                                <w:rFonts w:ascii="Cambria Math" w:hAnsi="Cambria Math"/>
                              </w:rPr>
                              <m:t>c</m:t>
                            </m:r>
                            <m:r>
                              <m:rPr>
                                <m:sty m:val="p"/>
                              </m:rPr>
                              <w:rPr>
                                <w:rFonts w:ascii="Cambria Math"/>
                              </w:rPr>
                              <m:t>i</m:t>
                            </m:r>
                          </m:sub>
                          <m:sup/>
                        </m:sSubSup>
                        <m:r>
                          <w:rPr>
                            <w:rFonts w:ascii="Cambria Math"/>
                          </w:rPr>
                          <m:t>-</m:t>
                        </m:r>
                        <m:r>
                          <m:rPr>
                            <m:sty m:val="b"/>
                          </m:rPr>
                          <w:rPr>
                            <w:rFonts w:ascii="Cambria Math"/>
                          </w:rPr>
                          <m:t>P</m:t>
                        </m:r>
                        <m:sSub>
                          <m:sSubPr>
                            <m:ctrlPr>
                              <w:rPr>
                                <w:rFonts w:ascii="Cambria Math" w:hAnsi="Cambria Math"/>
                                <w:b/>
                              </w:rPr>
                            </m:ctrlPr>
                          </m:sSubPr>
                          <m:e>
                            <m:r>
                              <m:rPr>
                                <m:sty m:val="b"/>
                              </m:rPr>
                              <w:rPr>
                                <w:rFonts w:ascii="Cambria Math" w:hAnsi="Cambria Math"/>
                              </w:rPr>
                              <m:t>T</m:t>
                            </m:r>
                          </m:e>
                          <m:sub>
                            <m:r>
                              <m:rPr>
                                <m:sty m:val="b"/>
                              </m:rPr>
                              <w:rPr>
                                <w:rFonts w:ascii="Cambria Math" w:hAnsi="Cambria Math"/>
                              </w:rPr>
                              <m:t>reg</m:t>
                            </m:r>
                          </m:sub>
                        </m:sSub>
                        <m:sSub>
                          <m:sSubPr>
                            <m:ctrlPr>
                              <w:rPr>
                                <w:rFonts w:ascii="Cambria Math" w:hAnsi="Cambria Math"/>
                              </w:rPr>
                            </m:ctrlPr>
                          </m:sSubPr>
                          <m:e>
                            <m:d>
                              <m:dPr>
                                <m:ctrlPr>
                                  <w:rPr>
                                    <w:rFonts w:ascii="Cambria Math" w:hAnsi="Cambria Math"/>
                                    <w:b/>
                                  </w:rPr>
                                </m:ctrlPr>
                              </m:dPr>
                              <m:e>
                                <m:sSub>
                                  <m:sSubPr>
                                    <m:ctrlPr>
                                      <w:rPr>
                                        <w:rFonts w:ascii="Cambria Math" w:hAnsi="Cambria Math"/>
                                        <w:b/>
                                      </w:rPr>
                                    </m:ctrlPr>
                                  </m:sSubPr>
                                  <m:e>
                                    <m:r>
                                      <m:rPr>
                                        <m:sty m:val="b"/>
                                      </m:rPr>
                                      <w:rPr>
                                        <w:rFonts w:ascii="Cambria Math" w:hAnsi="Cambria Math"/>
                                      </w:rPr>
                                      <m:t>q</m:t>
                                    </m:r>
                                  </m:e>
                                  <m:sub>
                                    <m:r>
                                      <m:rPr>
                                        <m:sty m:val="b"/>
                                      </m:rPr>
                                      <w:rPr>
                                        <w:rFonts w:ascii="Cambria Math" w:hAnsi="Cambria Math"/>
                                      </w:rPr>
                                      <m:t>reg</m:t>
                                    </m:r>
                                  </m:sub>
                                </m:sSub>
                              </m:e>
                            </m:d>
                            <m:r>
                              <m:rPr>
                                <m:sty m:val="b"/>
                              </m:rPr>
                              <w:rPr>
                                <w:rFonts w:ascii="Cambria Math" w:hAnsi="Cambria Math"/>
                              </w:rPr>
                              <m:t>X</m:t>
                            </m:r>
                          </m:e>
                          <m:sub>
                            <m:r>
                              <m:rPr>
                                <m:sty m:val="b"/>
                              </m:rPr>
                              <w:rPr>
                                <w:rFonts w:ascii="Cambria Math" w:hAnsi="Cambria Math"/>
                              </w:rPr>
                              <m:t>c</m:t>
                            </m:r>
                            <m:r>
                              <m:rPr>
                                <m:sty m:val="p"/>
                              </m:rPr>
                              <w:rPr>
                                <w:rFonts w:ascii="Cambria Math"/>
                              </w:rPr>
                              <m:t>i</m:t>
                            </m:r>
                          </m:sub>
                        </m:sSub>
                        <m:r>
                          <w:rPr>
                            <w:rFonts w:ascii="Cambria Math"/>
                          </w:rPr>
                          <m:t>)</m:t>
                        </m:r>
                      </m:e>
                    </m:nary>
                  </m:e>
                </m:rad>
              </m:oMath>
            </m:oMathPara>
          </w:p>
        </w:tc>
        <w:tc>
          <w:tcPr>
            <w:tcW w:w="469" w:type="dxa"/>
            <w:vAlign w:val="center"/>
          </w:tcPr>
          <w:p w:rsidR="001B3642" w:rsidRDefault="001B3642" w:rsidP="00D472DE">
            <w:pPr>
              <w:jc w:val="right"/>
            </w:pPr>
            <w:r>
              <w:t>(5)</w:t>
            </w:r>
          </w:p>
        </w:tc>
      </w:tr>
    </w:tbl>
    <w:p w:rsidR="003C0B35" w:rsidRDefault="003C0B35" w:rsidP="00942A59">
      <w:pPr>
        <w:jc w:val="both"/>
      </w:pPr>
    </w:p>
    <w:p w:rsidR="00500D04" w:rsidRDefault="00B64BA5" w:rsidP="00942A59">
      <w:pPr>
        <w:jc w:val="both"/>
      </w:pPr>
      <w:r>
        <w:t xml:space="preserve">where </w:t>
      </w:r>
      <m:oMath>
        <m:sSubSup>
          <m:sSubSupPr>
            <m:ctrlPr>
              <w:rPr>
                <w:rFonts w:ascii="Cambria Math" w:hAnsi="Cambria Math"/>
              </w:rPr>
            </m:ctrlPr>
          </m:sSubSupPr>
          <m:e>
            <m:r>
              <m:rPr>
                <m:sty m:val="b"/>
              </m:rPr>
              <w:rPr>
                <w:rFonts w:ascii="Cambria Math" w:hAnsi="Cambria Math"/>
              </w:rPr>
              <m:t>x</m:t>
            </m:r>
          </m:e>
          <m:sub>
            <m:r>
              <m:rPr>
                <m:sty m:val="b"/>
              </m:rPr>
              <w:rPr>
                <w:rFonts w:ascii="Cambria Math" w:hAnsi="Cambria Math"/>
              </w:rPr>
              <m:t>c</m:t>
            </m:r>
            <m:r>
              <m:rPr>
                <m:sty m:val="p"/>
              </m:rPr>
              <w:rPr>
                <w:rFonts w:ascii="Cambria Math"/>
              </w:rPr>
              <m:t>i</m:t>
            </m:r>
          </m:sub>
          <m:sup/>
        </m:sSubSup>
      </m:oMath>
      <w:r w:rsidR="001451A6">
        <w:t xml:space="preserve"> </w:t>
      </w:r>
      <w:r w:rsidR="006B2318">
        <w:t xml:space="preserve">and </w:t>
      </w:r>
      <m:oMath>
        <m:sSub>
          <m:sSubPr>
            <m:ctrlPr>
              <w:rPr>
                <w:rFonts w:ascii="Cambria Math" w:hAnsi="Cambria Math"/>
              </w:rPr>
            </m:ctrlPr>
          </m:sSubPr>
          <m:e>
            <m:r>
              <m:rPr>
                <m:sty m:val="b"/>
              </m:rPr>
              <w:rPr>
                <w:rFonts w:ascii="Cambria Math" w:hAnsi="Cambria Math"/>
              </w:rPr>
              <m:t>X</m:t>
            </m:r>
          </m:e>
          <m:sub>
            <m:r>
              <m:rPr>
                <m:sty m:val="b"/>
              </m:rPr>
              <w:rPr>
                <w:rFonts w:ascii="Cambria Math" w:hAnsi="Cambria Math"/>
              </w:rPr>
              <m:t>c</m:t>
            </m:r>
            <m:r>
              <m:rPr>
                <m:sty m:val="p"/>
              </m:rPr>
              <w:rPr>
                <w:rFonts w:ascii="Cambria Math"/>
              </w:rPr>
              <m:t>i</m:t>
            </m:r>
          </m:sub>
        </m:sSub>
      </m:oMath>
      <w:r w:rsidR="006B2318">
        <w:t xml:space="preserve"> </w:t>
      </w:r>
      <w:r w:rsidR="001451A6">
        <w:t>are 2D</w:t>
      </w:r>
      <w:r w:rsidR="006B2318">
        <w:t xml:space="preserve"> and 3D</w:t>
      </w:r>
      <w:r w:rsidR="001451A6">
        <w:t xml:space="preserve"> centers</w:t>
      </w:r>
      <w:r w:rsidR="00F510C2">
        <w:t xml:space="preserve"> of fiducial markers,</w:t>
      </w:r>
      <w:r w:rsidR="006B2318">
        <w:t xml:space="preserve"> respectively</w:t>
      </w:r>
      <w:r w:rsidR="001451A6">
        <w:t xml:space="preserve">, </w:t>
      </w:r>
      <w:r w:rsidR="001451A6" w:rsidRPr="001451A6">
        <w:rPr>
          <w:b/>
        </w:rPr>
        <w:t>P</w:t>
      </w:r>
      <w:r w:rsidR="001451A6">
        <w:t xml:space="preserve"> </w:t>
      </w:r>
      <w:r w:rsidR="006B2318">
        <w:t xml:space="preserve">is the projection matrix defined by </w:t>
      </w:r>
      <w:r w:rsidR="0042116B">
        <w:t xml:space="preserve">the C-arm’s pose </w:t>
      </w:r>
      <w:r w:rsidR="006B2318">
        <w:t xml:space="preserve">parameters and </w:t>
      </w:r>
      <w:proofErr w:type="spellStart"/>
      <w:r w:rsidR="001451A6" w:rsidRPr="001451A6">
        <w:rPr>
          <w:b/>
        </w:rPr>
        <w:t>T</w:t>
      </w:r>
      <w:r w:rsidR="001451A6" w:rsidRPr="001451A6">
        <w:rPr>
          <w:vertAlign w:val="subscript"/>
        </w:rPr>
        <w:t>reg</w:t>
      </w:r>
      <w:proofErr w:type="spellEnd"/>
      <w:r w:rsidR="001451A6">
        <w:t xml:space="preserve"> </w:t>
      </w:r>
      <w:r w:rsidR="006B2318">
        <w:t xml:space="preserve">is </w:t>
      </w:r>
      <w:r w:rsidR="001451A6">
        <w:t xml:space="preserve">transform matrix </w:t>
      </w:r>
      <w:r w:rsidR="006B2318">
        <w:t xml:space="preserve">defined by </w:t>
      </w:r>
      <w:r w:rsidR="0042116B">
        <w:t xml:space="preserve">the </w:t>
      </w:r>
      <w:r w:rsidR="006B2318">
        <w:t xml:space="preserve">rigid-body parameters </w:t>
      </w:r>
      <w:proofErr w:type="spellStart"/>
      <w:r w:rsidR="006B2318" w:rsidRPr="001451A6">
        <w:rPr>
          <w:b/>
        </w:rPr>
        <w:t>q</w:t>
      </w:r>
      <w:r w:rsidR="006B2318" w:rsidRPr="001451A6">
        <w:rPr>
          <w:vertAlign w:val="subscript"/>
        </w:rPr>
        <w:t>reg</w:t>
      </w:r>
      <w:proofErr w:type="spellEnd"/>
      <w:r w:rsidR="006B2318">
        <w:t xml:space="preserve">. </w:t>
      </w:r>
      <w:r w:rsidR="00F510C2">
        <w:t>Note that, t</w:t>
      </w:r>
      <w:r w:rsidR="00415FB5">
        <w:t xml:space="preserve">he matrix </w:t>
      </w:r>
      <w:proofErr w:type="spellStart"/>
      <w:r w:rsidR="00415FB5" w:rsidRPr="00D83E4E">
        <w:rPr>
          <w:b/>
        </w:rPr>
        <w:t>T</w:t>
      </w:r>
      <w:r w:rsidR="00415FB5" w:rsidRPr="00D83E4E">
        <w:rPr>
          <w:vertAlign w:val="subscript"/>
        </w:rPr>
        <w:t>reg</w:t>
      </w:r>
      <w:proofErr w:type="spellEnd"/>
      <w:r w:rsidR="00415FB5">
        <w:t xml:space="preserve"> </w:t>
      </w:r>
      <w:r w:rsidR="0042116B">
        <w:t>wa</w:t>
      </w:r>
      <w:r w:rsidR="00415FB5">
        <w:t xml:space="preserve">s </w:t>
      </w:r>
      <w:r w:rsidR="0042116B">
        <w:t>computed by the 3D-2D</w:t>
      </w:r>
      <w:r w:rsidR="00415FB5">
        <w:t xml:space="preserve"> </w:t>
      </w:r>
      <w:r w:rsidR="006B2318">
        <w:t>registration method</w:t>
      </w:r>
      <w:r w:rsidR="00415FB5">
        <w:t>,</w:t>
      </w:r>
      <w:r w:rsidR="006B2318">
        <w:t xml:space="preserve"> </w:t>
      </w:r>
      <w:r w:rsidR="00415FB5">
        <w:t>while</w:t>
      </w:r>
      <w:r w:rsidR="0042116B">
        <w:t xml:space="preserve"> the</w:t>
      </w:r>
      <w:r w:rsidR="00415FB5">
        <w:t xml:space="preserve"> matrix </w:t>
      </w:r>
      <w:r w:rsidR="00415FB5" w:rsidRPr="00924C83">
        <w:rPr>
          <w:b/>
        </w:rPr>
        <w:t>P</w:t>
      </w:r>
      <w:r w:rsidR="00415FB5">
        <w:t xml:space="preserve"> </w:t>
      </w:r>
      <w:r w:rsidR="0042116B">
        <w:t>wa</w:t>
      </w:r>
      <w:r w:rsidR="00415FB5">
        <w:t xml:space="preserve">s </w:t>
      </w:r>
      <w:r w:rsidR="0042116B">
        <w:t xml:space="preserve">computed </w:t>
      </w:r>
      <w:r w:rsidR="00D83E4E">
        <w:t>either</w:t>
      </w:r>
      <w:r w:rsidR="00415FB5">
        <w:t xml:space="preserve"> by initialization or by registration method</w:t>
      </w:r>
      <w:r w:rsidR="00D83E4E">
        <w:t>,</w:t>
      </w:r>
      <w:r w:rsidR="00415FB5">
        <w:t xml:space="preserve"> </w:t>
      </w:r>
      <w:r w:rsidR="0042116B">
        <w:t>depending on</w:t>
      </w:r>
      <w:r w:rsidR="00415FB5">
        <w:t xml:space="preserve"> </w:t>
      </w:r>
      <w:r w:rsidR="00AF3568">
        <w:t xml:space="preserve">the </w:t>
      </w:r>
      <w:r w:rsidR="00415FB5">
        <w:t xml:space="preserve">test </w:t>
      </w:r>
      <w:r w:rsidR="0042116B">
        <w:t>setting</w:t>
      </w:r>
      <w:r w:rsidR="007143F2">
        <w:t xml:space="preserve"> described above</w:t>
      </w:r>
      <w:r w:rsidR="00415FB5">
        <w:t>.</w:t>
      </w:r>
      <w:r w:rsidR="00EC69AC">
        <w:t xml:space="preserve"> </w:t>
      </w:r>
      <w:r w:rsidR="00AB0B6F">
        <w:t>3D-2D registration was executed between 3D-DSA and LAT 2D-DSA and between 3D-DSA and AP 2D-DSA images.</w:t>
      </w:r>
      <w:r w:rsidR="00EC69AC">
        <w:t xml:space="preserve"> Once </w:t>
      </w:r>
      <w:r w:rsidR="000813A9">
        <w:t xml:space="preserve">the 3D-DSA image was aligned </w:t>
      </w:r>
      <w:r w:rsidR="00AB0B6F">
        <w:t xml:space="preserve">to both LAT and AP </w:t>
      </w:r>
      <w:r w:rsidR="00500D04">
        <w:t>2D</w:t>
      </w:r>
      <w:r w:rsidR="000813A9">
        <w:t>-DSA</w:t>
      </w:r>
      <w:r w:rsidR="00500D04">
        <w:t xml:space="preserve"> </w:t>
      </w:r>
      <w:r w:rsidR="00AB0B6F">
        <w:t>images</w:t>
      </w:r>
      <w:r w:rsidR="00500D04">
        <w:t>, the</w:t>
      </w:r>
      <w:r w:rsidR="007A2D00">
        <w:t xml:space="preserve"> </w:t>
      </w:r>
      <w:r w:rsidR="00500D04">
        <w:t xml:space="preserve">reconstructed 3D centers </w:t>
      </w:r>
      <m:oMath>
        <m:sSubSup>
          <m:sSubSupPr>
            <m:ctrlPr>
              <w:rPr>
                <w:rFonts w:ascii="Cambria Math" w:hAnsi="Cambria Math"/>
                <w:i/>
              </w:rPr>
            </m:ctrlPr>
          </m:sSubSupPr>
          <m:e>
            <m:r>
              <m:rPr>
                <m:sty m:val="b"/>
              </m:rPr>
              <w:rPr>
                <w:rFonts w:ascii="Cambria Math" w:hAnsi="Cambria Math"/>
              </w:rPr>
              <m:t>X</m:t>
            </m:r>
          </m:e>
          <m:sub>
            <m:r>
              <m:rPr>
                <m:sty m:val="p"/>
              </m:rPr>
              <w:rPr>
                <w:rFonts w:ascii="Cambria Math" w:hAnsi="Cambria Math"/>
              </w:rPr>
              <m:t>ci</m:t>
            </m:r>
          </m:sub>
          <m:sup>
            <m:r>
              <m:rPr>
                <m:sty m:val="p"/>
              </m:rPr>
              <w:rPr>
                <w:rFonts w:ascii="Cambria Math" w:hAnsi="Cambria Math"/>
              </w:rPr>
              <m:t>R</m:t>
            </m:r>
          </m:sup>
        </m:sSubSup>
      </m:oMath>
      <w:r w:rsidR="00500D04">
        <w:t xml:space="preserve"> </w:t>
      </w:r>
      <w:r w:rsidR="000813A9">
        <w:t>were</w:t>
      </w:r>
      <w:r w:rsidR="00500D04">
        <w:t xml:space="preserve"> </w:t>
      </w:r>
      <w:r w:rsidR="000813A9">
        <w:t>c</w:t>
      </w:r>
      <w:r w:rsidR="00500D04">
        <w:t>omputed using epipolar geometry</w:t>
      </w:r>
      <w:r w:rsidR="007A2D00">
        <w:t>.</w:t>
      </w:r>
      <w:r w:rsidR="003D20CE">
        <w:fldChar w:fldCharType="begin"/>
      </w:r>
      <w:r w:rsidR="00A01498">
        <w:instrText xml:space="preserve"> ADDIN ZOTERO_ITEM CSL_CITATION {"citationID":"g81mgj8un","properties":{"formattedCitation":"{\\rtf \\super 29\\nosupersub{}}","plainCitation":"29"},"citationItems":[{"id":156,"uris":["http://zotero.org/users/local/N117UFDD/items/D6ZT4AX4"],"uri":["http://zotero.org/users/local/N117UFDD/items/D6ZT4AX4"],"itemData":{"id":156,"type":"article-journal","title":"Determination of optimal angiographic viewing angles: basic principles and evaluation study","container-title":"IEEE Transactions on Medical Imaging","page":"13-24","volume":"13","issue":"1","source":"NCBI PubMed","abstract":"Foreshortening of vessel segments in angiographic (biplane) projection images may cause misinterpretation of the extent and degree of coronary artery disease. The views in which the object of interest are visualized with minimum foreshortening are called optimal views. The authors present a complete approach to obtain such views with computer-assisted techniques. The object of interest is first visualized in two arbitrary views. Two landmarks of the object are manually defined in the two projection images. With complete information of the projection geometry, the vector representation of the object in the three-dimensional space is computed. This vector is perpendicular to a plane in which the views are called optimal. The user has one degree of freedom to define a set of optimal biplane views. The angle between the central beams of the imaging systems can be chosen freely. The computation of the orientation of the object and of corresponding optimal biplane views have been evaluated with a simple hardware phantom. The mean and the standard deviation of the overall errors in the calculation of the optimal angulation angles were 1.8 degrees and 1.3 degrees , respectively, when the user defined a rotation angle.","ISSN":"0278-0062","note":"PMID: 18218480","shortTitle":"Determination of optimal angiographic viewing angles","journalAbbreviation":"IEEE Trans. Med. Imag.","author":[{"family":"Dumay","given":"A M"},{"family":"Reiber","given":"J C"},{"family":"Gerbrands","given":"J J"}],"issued":{"date-parts":[[1994]]},"accessed":{"date-parts":[[2012,5,10]]}}}],"schema":"https://github.com/citation-style-language/schema/raw/master/csl-citation.json"} </w:instrText>
      </w:r>
      <w:r w:rsidR="003D20CE">
        <w:fldChar w:fldCharType="separate"/>
      </w:r>
      <w:r w:rsidR="007A2D00" w:rsidRPr="003C48FB">
        <w:rPr>
          <w:szCs w:val="24"/>
          <w:vertAlign w:val="superscript"/>
        </w:rPr>
        <w:t>29</w:t>
      </w:r>
      <w:r w:rsidR="003D20CE">
        <w:fldChar w:fldCharType="end"/>
      </w:r>
      <w:r w:rsidR="00500D04">
        <w:t xml:space="preserve"> </w:t>
      </w:r>
      <w:r w:rsidR="00884AE5">
        <w:t>Based on</w:t>
      </w:r>
      <w:r w:rsidR="00FE68BC">
        <w:t xml:space="preserve"> </w:t>
      </w:r>
      <m:oMath>
        <m:sSubSup>
          <m:sSubSupPr>
            <m:ctrlPr>
              <w:rPr>
                <w:rFonts w:ascii="Cambria Math" w:hAnsi="Cambria Math"/>
                <w:i/>
              </w:rPr>
            </m:ctrlPr>
          </m:sSubSupPr>
          <m:e>
            <m:r>
              <m:rPr>
                <m:sty m:val="b"/>
              </m:rPr>
              <w:rPr>
                <w:rFonts w:ascii="Cambria Math" w:hAnsi="Cambria Math"/>
              </w:rPr>
              <m:t>X</m:t>
            </m:r>
          </m:e>
          <m:sub>
            <m:r>
              <m:rPr>
                <m:sty m:val="p"/>
              </m:rPr>
              <w:rPr>
                <w:rFonts w:ascii="Cambria Math" w:hAnsi="Cambria Math"/>
              </w:rPr>
              <m:t>ci</m:t>
            </m:r>
          </m:sub>
          <m:sup>
            <m:r>
              <m:rPr>
                <m:sty m:val="p"/>
              </m:rPr>
              <w:rPr>
                <w:rFonts w:ascii="Cambria Math" w:hAnsi="Cambria Math"/>
              </w:rPr>
              <m:t>R</m:t>
            </m:r>
          </m:sup>
        </m:sSubSup>
      </m:oMath>
      <w:r w:rsidR="00884AE5">
        <w:t xml:space="preserve"> and </w:t>
      </w:r>
      <m:oMath>
        <m:sSub>
          <m:sSubPr>
            <m:ctrlPr>
              <w:rPr>
                <w:rFonts w:ascii="Cambria Math" w:hAnsi="Cambria Math"/>
              </w:rPr>
            </m:ctrlPr>
          </m:sSubPr>
          <m:e>
            <m:r>
              <m:rPr>
                <m:sty m:val="b"/>
              </m:rPr>
              <w:rPr>
                <w:rFonts w:ascii="Cambria Math" w:hAnsi="Cambria Math"/>
              </w:rPr>
              <m:t>X</m:t>
            </m:r>
          </m:e>
          <m:sub>
            <m:r>
              <m:rPr>
                <m:sty m:val="b"/>
              </m:rPr>
              <w:rPr>
                <w:rFonts w:ascii="Cambria Math" w:hAnsi="Cambria Math"/>
              </w:rPr>
              <m:t>c</m:t>
            </m:r>
            <m:r>
              <m:rPr>
                <m:sty m:val="p"/>
              </m:rPr>
              <w:rPr>
                <w:rFonts w:ascii="Cambria Math"/>
              </w:rPr>
              <m:t>i</m:t>
            </m:r>
          </m:sub>
        </m:sSub>
      </m:oMath>
      <w:r w:rsidR="00884AE5">
        <w:t xml:space="preserve"> </w:t>
      </w:r>
      <w:r w:rsidR="00E569BA">
        <w:t xml:space="preserve">the </w:t>
      </w:r>
      <w:r w:rsidR="00884AE5">
        <w:t xml:space="preserve">fiducial reconstruction error (FRE) </w:t>
      </w:r>
      <w:r w:rsidR="00B8005F">
        <w:t>was</w:t>
      </w:r>
      <w:r w:rsidR="00884AE5">
        <w:t xml:space="preserve"> computed</w:t>
      </w:r>
      <w:r w:rsidR="00C22432">
        <w:t xml:space="preserve"> to measure the </w:t>
      </w:r>
      <w:r w:rsidR="00EC32CE">
        <w:t xml:space="preserve">3D-2D </w:t>
      </w:r>
      <w:r w:rsidR="00C22432">
        <w:t>registration accuracy</w:t>
      </w:r>
      <w:r w:rsidR="00B8005F">
        <w:t xml:space="preserve"> as</w:t>
      </w:r>
      <w:r w:rsidR="00884AE5">
        <w:t>:</w:t>
      </w:r>
    </w:p>
    <w:p w:rsidR="00884AE5" w:rsidRDefault="00884AE5" w:rsidP="00942A59">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468"/>
        <w:gridCol w:w="469"/>
      </w:tblGrid>
      <w:tr w:rsidR="004C3964" w:rsidTr="00D472DE">
        <w:tc>
          <w:tcPr>
            <w:tcW w:w="9468" w:type="dxa"/>
          </w:tcPr>
          <w:p w:rsidR="004C3964" w:rsidRDefault="004C3964" w:rsidP="007B3128">
            <w:pPr>
              <w:jc w:val="center"/>
            </w:pPr>
            <m:oMathPara>
              <m:oMath>
                <m:r>
                  <m:rPr>
                    <m:sty m:val="p"/>
                  </m:rPr>
                  <w:rPr>
                    <w:rFonts w:ascii="Cambria Math"/>
                  </w:rPr>
                  <m:t>FRE</m:t>
                </m:r>
                <m:r>
                  <w:rPr>
                    <w:rFonts w:ascii="Cambria Math"/>
                  </w:rPr>
                  <m:t>=</m:t>
                </m:r>
                <m:rad>
                  <m:radPr>
                    <m:degHide m:val="on"/>
                    <m:ctrlPr>
                      <w:rPr>
                        <w:rFonts w:ascii="Cambria Math" w:hAnsi="Cambria Math"/>
                        <w:i/>
                      </w:rPr>
                    </m:ctrlPr>
                  </m:radPr>
                  <m:deg/>
                  <m:e>
                    <m:f>
                      <m:fPr>
                        <m:ctrlPr>
                          <w:rPr>
                            <w:rFonts w:ascii="Cambria Math" w:hAnsi="Cambria Math"/>
                            <w:i/>
                          </w:rPr>
                        </m:ctrlPr>
                      </m:fPr>
                      <m:num>
                        <m:r>
                          <w:rPr>
                            <w:rFonts w:ascii="Cambria Math"/>
                          </w:rPr>
                          <m:t>1</m:t>
                        </m:r>
                      </m:num>
                      <m:den>
                        <m:sSub>
                          <m:sSubPr>
                            <m:ctrlPr>
                              <w:rPr>
                                <w:rFonts w:ascii="Cambria Math" w:hAnsi="Cambria Math"/>
                                <w:i/>
                              </w:rPr>
                            </m:ctrlPr>
                          </m:sSubPr>
                          <m:e>
                            <m:r>
                              <w:rPr>
                                <w:rFonts w:ascii="Cambria Math" w:hAnsi="Cambria Math"/>
                              </w:rPr>
                              <m:t>N</m:t>
                            </m:r>
                          </m:e>
                          <m:sub>
                            <m:r>
                              <w:rPr>
                                <w:rFonts w:ascii="Cambria Math" w:hAnsi="Cambria Math"/>
                              </w:rPr>
                              <m:t>M</m:t>
                            </m:r>
                          </m:sub>
                        </m:sSub>
                      </m:den>
                    </m:f>
                    <m:nary>
                      <m:naryPr>
                        <m:chr m:val="∑"/>
                        <m:limLoc m:val="undOvr"/>
                        <m:ctrlPr>
                          <w:rPr>
                            <w:rFonts w:ascii="Cambria Math" w:hAnsi="Cambria Math"/>
                            <w:i/>
                          </w:rPr>
                        </m:ctrlPr>
                      </m:naryPr>
                      <m:sub>
                        <m:r>
                          <m:rPr>
                            <m:sty m:val="p"/>
                          </m:rPr>
                          <w:rPr>
                            <w:rFonts w:ascii="Cambria Math"/>
                          </w:rPr>
                          <m:t>i=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r>
                          <w:rPr>
                            <w:rFonts w:ascii="Cambria Math" w:hAnsi="Cambria Math"/>
                          </w:rPr>
                          <m:t>(</m:t>
                        </m:r>
                        <m:sSubSup>
                          <m:sSubSupPr>
                            <m:ctrlPr>
                              <w:rPr>
                                <w:rFonts w:ascii="Cambria Math" w:hAnsi="Cambria Math"/>
                              </w:rPr>
                            </m:ctrlPr>
                          </m:sSubSupPr>
                          <m:e>
                            <m:r>
                              <m:rPr>
                                <m:sty m:val="b"/>
                              </m:rPr>
                              <w:rPr>
                                <w:rFonts w:ascii="Cambria Math" w:hAnsi="Cambria Math"/>
                              </w:rPr>
                              <m:t>X</m:t>
                            </m:r>
                          </m:e>
                          <m:sub>
                            <m:r>
                              <m:rPr>
                                <m:sty m:val="b"/>
                              </m:rPr>
                              <w:rPr>
                                <w:rFonts w:ascii="Cambria Math" w:hAnsi="Cambria Math"/>
                              </w:rPr>
                              <m:t>c</m:t>
                            </m:r>
                            <m:r>
                              <m:rPr>
                                <m:sty m:val="p"/>
                              </m:rPr>
                              <w:rPr>
                                <w:rFonts w:ascii="Cambria Math"/>
                              </w:rPr>
                              <m:t>i</m:t>
                            </m:r>
                          </m:sub>
                          <m:sup>
                            <m:r>
                              <m:rPr>
                                <m:sty m:val="p"/>
                              </m:rPr>
                              <w:rPr>
                                <w:rFonts w:ascii="Cambria Math"/>
                              </w:rPr>
                              <m:t>R</m:t>
                            </m:r>
                          </m:sup>
                        </m:sSubSup>
                        <m:r>
                          <w:rPr>
                            <w:rFonts w:ascii="Cambria Math"/>
                          </w:rPr>
                          <m:t xml:space="preserve"> </m:t>
                        </m:r>
                        <m:r>
                          <w:rPr>
                            <w:rFonts w:ascii="Cambria Math"/>
                          </w:rPr>
                          <m:t>-</m:t>
                        </m:r>
                        <m:sSub>
                          <m:sSubPr>
                            <m:ctrlPr>
                              <w:rPr>
                                <w:rFonts w:ascii="Cambria Math" w:hAnsi="Cambria Math"/>
                                <w:b/>
                              </w:rPr>
                            </m:ctrlPr>
                          </m:sSubPr>
                          <m:e>
                            <m:r>
                              <m:rPr>
                                <m:sty m:val="b"/>
                              </m:rPr>
                              <w:rPr>
                                <w:rFonts w:ascii="Cambria Math" w:hAnsi="Cambria Math"/>
                              </w:rPr>
                              <m:t>T</m:t>
                            </m:r>
                          </m:e>
                          <m:sub>
                            <m:r>
                              <m:rPr>
                                <m:sty m:val="b"/>
                              </m:rPr>
                              <w:rPr>
                                <w:rFonts w:ascii="Cambria Math" w:hAnsi="Cambria Math"/>
                              </w:rPr>
                              <m:t>svd</m:t>
                            </m:r>
                          </m:sub>
                        </m:sSub>
                        <m:sSub>
                          <m:sSubPr>
                            <m:ctrlPr>
                              <w:rPr>
                                <w:rFonts w:ascii="Cambria Math" w:hAnsi="Cambria Math"/>
                              </w:rPr>
                            </m:ctrlPr>
                          </m:sSubPr>
                          <m:e>
                            <m:d>
                              <m:dPr>
                                <m:ctrlPr>
                                  <w:rPr>
                                    <w:rFonts w:ascii="Cambria Math" w:hAnsi="Cambria Math"/>
                                    <w:b/>
                                  </w:rPr>
                                </m:ctrlPr>
                              </m:dPr>
                              <m:e>
                                <m:r>
                                  <m:rPr>
                                    <m:sty m:val="b"/>
                                  </m:rPr>
                                  <w:rPr>
                                    <w:rFonts w:ascii="Cambria Math" w:hAnsi="Cambria Math"/>
                                  </w:rPr>
                                  <m:t>q</m:t>
                                </m:r>
                              </m:e>
                            </m:d>
                            <m:r>
                              <m:rPr>
                                <m:sty m:val="b"/>
                              </m:rPr>
                              <w:rPr>
                                <w:rFonts w:ascii="Cambria Math" w:hAnsi="Cambria Math"/>
                              </w:rPr>
                              <m:t>X</m:t>
                            </m:r>
                          </m:e>
                          <m:sub>
                            <m:r>
                              <m:rPr>
                                <m:sty m:val="b"/>
                              </m:rPr>
                              <w:rPr>
                                <w:rFonts w:ascii="Cambria Math" w:hAnsi="Cambria Math"/>
                              </w:rPr>
                              <m:t>c</m:t>
                            </m:r>
                            <m:r>
                              <m:rPr>
                                <m:sty m:val="p"/>
                              </m:rPr>
                              <w:rPr>
                                <w:rFonts w:ascii="Cambria Math"/>
                              </w:rPr>
                              <m:t>i</m:t>
                            </m:r>
                          </m:sub>
                        </m:sSub>
                        <m:r>
                          <w:rPr>
                            <w:rFonts w:ascii="Cambria Math"/>
                          </w:rPr>
                          <m:t>)</m:t>
                        </m:r>
                      </m:e>
                    </m:nary>
                  </m:e>
                </m:rad>
              </m:oMath>
            </m:oMathPara>
          </w:p>
        </w:tc>
        <w:tc>
          <w:tcPr>
            <w:tcW w:w="469" w:type="dxa"/>
            <w:vAlign w:val="center"/>
          </w:tcPr>
          <w:p w:rsidR="004C3964" w:rsidRDefault="00B64BA5" w:rsidP="00D472DE">
            <w:pPr>
              <w:jc w:val="right"/>
            </w:pPr>
            <w:r>
              <w:t>(6</w:t>
            </w:r>
            <w:r w:rsidR="004C3964">
              <w:t>)</w:t>
            </w:r>
          </w:p>
        </w:tc>
      </w:tr>
    </w:tbl>
    <w:p w:rsidR="0097028F" w:rsidRDefault="0097028F" w:rsidP="0097028F">
      <w:pPr>
        <w:jc w:val="both"/>
      </w:pPr>
    </w:p>
    <w:p w:rsidR="00A76D97" w:rsidRDefault="002E7802" w:rsidP="00B312C0">
      <w:pPr>
        <w:jc w:val="both"/>
        <w:rPr>
          <w:b/>
        </w:rPr>
      </w:pPr>
      <w:r>
        <w:lastRenderedPageBreak/>
        <w:t xml:space="preserve">where </w:t>
      </w:r>
      <w:proofErr w:type="spellStart"/>
      <w:r>
        <w:t>T</w:t>
      </w:r>
      <w:r w:rsidRPr="002E7802">
        <w:rPr>
          <w:vertAlign w:val="subscript"/>
        </w:rPr>
        <w:t>svd</w:t>
      </w:r>
      <w:proofErr w:type="spellEnd"/>
      <w:r>
        <w:t xml:space="preserve"> is </w:t>
      </w:r>
      <w:r w:rsidR="00AF3568">
        <w:t xml:space="preserve">the </w:t>
      </w:r>
      <w:r>
        <w:t xml:space="preserve">rigid-body transform obtained by </w:t>
      </w:r>
      <w:r w:rsidR="00735767">
        <w:t xml:space="preserve">singular </w:t>
      </w:r>
      <w:r>
        <w:t>value decomposition.</w:t>
      </w:r>
      <w:r w:rsidR="003D20CE">
        <w:fldChar w:fldCharType="begin"/>
      </w:r>
      <w:r w:rsidR="00A01498">
        <w:instrText xml:space="preserve"> ADDIN ZOTERO_ITEM CSL_CITATION {"citationID":"1kvii2dshl","properties":{"formattedCitation":"{\\rtf \\super 30\\nosupersub{}}","plainCitation":"30"},"citationItems":[{"id":23,"uris":["http://zotero.org/users/local/N117UFDD/items/KAQDFAHA"],"uri":["http://zotero.org/users/local/N117UFDD/items/KAQDFAHA"],"itemData":{"id":23,"type":"article-journal","title":"Predicting error in rigid-body point-based registration","container-title":"IEEE Transactions on Medical Imaging","page":"694-702","volume":"17","issue":"5","source":"ISI Web of Knowledge","abstract":"Guidance systems designed for neurosurgery, hip surgery, and spine   surgery, and for approaches to other anatomy that is relatively rigid   can use rigid-body transformations to accomplish image registration.   These systems often rely on point-based registration to determine the   transformation, and many such systems use attached fiducial markers to   establish accurate fiducial points for the registration, the points   being established by some fiducial localization process. Accuracy is   important to these systems, as is knowledge of the level of that   accuracy. An advantage of marker-based systems, particularly those in   which the markers are bone-implanted, is that registration error depends   only on the fiducial localization error (FLE) and is thus to a large   extent independent of the particular object being registered. Thus, it   should be possible to predict the clinical accuracy of marker-based   systems on the basis of experimental measurements made with phantoms or   previous patients. This paper presents two new expressions for   estimating registration accuracy of such systems and points out a danger   in using a traditional measure of registration accuracy. The new   expressions represent fundamental theoretical results with regard to the   relationship between localization error and registration error in   rigid-body, point-based registration.   Rigid-body, point-based registration is achieved by finding the rigid   transformation that minimizes \"fiducial registration error\" (FRE), which   is the root mean square distance between homologous fiducials after   registration. Closed form solutions have been known since 1966, The   expected value [FRE(2)] depends on the number N of fiducials and   expected squared value of FLE, [FLE(2)], but in 1979 it was shown that   [FRE(2)] is approximately independent of the fiducial configuration C.   The importance of this surprising result seems not yet to have been   appreciated by the registration community: Poor registrations caused by   poor fiducial configurations may appear to be good due to a small FRE   value.   A more critical and direct measure of registration error is the \"target   registration error\" (TRE), which is the distance between homologous   points other than the centroids of fiducials, Efforts to characterize   its behavior have been made since 1989, Published numerical simulations   have shown that [TRE(2)] is roughly proportional to [FLE(2)]/N and,   unlike [FRE(2)], does depend in some way on C. Thus, FRE, which is often   used as feedback to the surgeon using a point-based guidance system, is   in fact an unreliable indicator of registration accuracy.   In this work we derive approximate expressions for [TRE(2)], and for the   expected squared alignment error of an individual fiducial, We validate   both approximations through numerical simulations. The former expression   can be used to provide reliable feedback to the surgeon during surgery   and to guide the placement of markers before surgery, or at least to   warn the surgeon of potentially dangerous fiducial placements; the   latter expression leads to a surprising conclusion: Expected   registration accuracy (TRE) is worst near the fiducials that are most   closely aligned! This revelation should be of particular concern to   surgeons who may at present be relying on fiducial alignment as an   indicator of the accuracy of their point-based guidance systems.","ISSN":"0278-0062","note":"WOS:000077700700004","journalAbbreviation":"IEEE Trans. Med. Imag.","language":"English","author":[{"family":"Fitzpatrick","given":"JM"},{"family":"West","given":"JB"},{"family":"Maurer","given":"CR"}],"issued":{"date-parts":[["1998",10]]}}}],"schema":"https://github.com/citation-style-language/schema/raw/master/csl-citation.json"} </w:instrText>
      </w:r>
      <w:r w:rsidR="003D20CE">
        <w:fldChar w:fldCharType="separate"/>
      </w:r>
      <w:r w:rsidR="00ED77D3" w:rsidRPr="00ED77D3">
        <w:rPr>
          <w:szCs w:val="24"/>
          <w:vertAlign w:val="superscript"/>
        </w:rPr>
        <w:t>30</w:t>
      </w:r>
      <w:r w:rsidR="003D20CE">
        <w:fldChar w:fldCharType="end"/>
      </w:r>
      <w:r w:rsidR="009F2BF9">
        <w:t xml:space="preserve"> </w:t>
      </w:r>
      <w:r w:rsidR="00BD0450">
        <w:t>The FPE</w:t>
      </w:r>
      <w:r w:rsidR="009F2BF9">
        <w:t>s</w:t>
      </w:r>
      <w:r w:rsidR="00BD0450">
        <w:t xml:space="preserve"> and FRE</w:t>
      </w:r>
      <w:r w:rsidR="009F2BF9">
        <w:t>s obtained by the</w:t>
      </w:r>
      <w:r w:rsidR="00AF3568">
        <w:t xml:space="preserve"> state-of-the-art</w:t>
      </w:r>
      <w:r w:rsidR="009F2BF9">
        <w:t xml:space="preserve"> </w:t>
      </w:r>
      <w:r w:rsidR="00D304EB">
        <w:t xml:space="preserve">3D-2D </w:t>
      </w:r>
      <w:r w:rsidR="009F2BF9">
        <w:t>registration methods</w:t>
      </w:r>
      <w:r w:rsidR="00BD0450">
        <w:t xml:space="preserve"> were </w:t>
      </w:r>
      <w:r w:rsidR="00D304EB">
        <w:t>also</w:t>
      </w:r>
      <w:r w:rsidR="00BD0450">
        <w:t xml:space="preserve"> compared to the</w:t>
      </w:r>
      <w:r w:rsidR="00B43BA6">
        <w:t xml:space="preserve"> </w:t>
      </w:r>
      <w:r w:rsidR="00B22FB1">
        <w:t>"gold standard"</w:t>
      </w:r>
      <w:r w:rsidR="00B43BA6">
        <w:t xml:space="preserve"> </w:t>
      </w:r>
      <w:r w:rsidR="00886463">
        <w:t>registration</w:t>
      </w:r>
      <w:r w:rsidR="009F2BF9">
        <w:t>s</w:t>
      </w:r>
      <w:r w:rsidR="006E1F84">
        <w:t>, which are</w:t>
      </w:r>
      <w:r w:rsidR="009F2BF9">
        <w:t xml:space="preserve"> based on</w:t>
      </w:r>
      <w:r w:rsidR="00D13C25">
        <w:t xml:space="preserve"> the</w:t>
      </w:r>
      <w:r w:rsidR="009F2BF9">
        <w:t xml:space="preserve"> alignment of </w:t>
      </w:r>
      <w:r w:rsidR="006E1F84">
        <w:t xml:space="preserve">the </w:t>
      </w:r>
      <w:r w:rsidR="009F2BF9">
        <w:t>fiducial markers</w:t>
      </w:r>
      <w:r w:rsidR="00B43BA6">
        <w:t>.</w:t>
      </w:r>
      <w:r w:rsidR="00886463">
        <w:t xml:space="preserve"> </w:t>
      </w:r>
      <w:r>
        <w:t>The "gold standard" registrations were obtained by minimizing FRE</w:t>
      </w:r>
      <w:r w:rsidR="00DF395D">
        <w:t xml:space="preserve">, where </w:t>
      </w:r>
      <w:r w:rsidR="00D13C25">
        <w:t xml:space="preserve">C-arm’s pose </w:t>
      </w:r>
      <w:r w:rsidR="00DF395D">
        <w:t xml:space="preserve">parameters of </w:t>
      </w:r>
      <w:r w:rsidR="00D13C25">
        <w:t>the LAT and AP</w:t>
      </w:r>
      <w:r w:rsidR="00DF395D">
        <w:t xml:space="preserve"> 2D </w:t>
      </w:r>
      <w:r w:rsidR="00D13C25">
        <w:t xml:space="preserve">images </w:t>
      </w:r>
      <w:r w:rsidR="00DF395D">
        <w:t>and rigid-body parameters of the 3D-DSA image were simultaneously optimized</w:t>
      </w:r>
      <w:r w:rsidR="00545B5E">
        <w:t xml:space="preserve"> (18 parameters in total). </w:t>
      </w:r>
      <w:r w:rsidR="003A23EA">
        <w:t>The F</w:t>
      </w:r>
      <w:r w:rsidR="00545B5E">
        <w:t>P</w:t>
      </w:r>
      <w:r w:rsidR="003A23EA">
        <w:t>E</w:t>
      </w:r>
      <w:r w:rsidR="00545B5E">
        <w:t xml:space="preserve"> and FRE</w:t>
      </w:r>
      <w:r w:rsidR="003A23EA">
        <w:t xml:space="preserve"> </w:t>
      </w:r>
      <w:r w:rsidR="009F0057">
        <w:t xml:space="preserve">values for the "gold standard" registrations </w:t>
      </w:r>
      <w:r w:rsidR="003A23EA">
        <w:t xml:space="preserve">ranged from </w:t>
      </w:r>
      <w:r w:rsidR="00545B5E" w:rsidRPr="009906B8">
        <w:t>0</w:t>
      </w:r>
      <w:r w:rsidR="00D472DE" w:rsidRPr="009906B8">
        <w:t>.038</w:t>
      </w:r>
      <w:r w:rsidR="00545B5E">
        <w:t xml:space="preserve"> and </w:t>
      </w:r>
      <w:r w:rsidR="00D472DE">
        <w:t xml:space="preserve">0.09 </w:t>
      </w:r>
      <w:r w:rsidR="00BA6D5B">
        <w:t xml:space="preserve">mm </w:t>
      </w:r>
      <w:r w:rsidR="00545B5E">
        <w:t xml:space="preserve">and </w:t>
      </w:r>
      <w:r w:rsidR="003A23EA">
        <w:t>0.038 and 0.06 mm</w:t>
      </w:r>
      <w:r w:rsidR="00545B5E">
        <w:t>, respectively</w:t>
      </w:r>
      <w:r w:rsidR="003A23EA">
        <w:t>.</w:t>
      </w:r>
      <w:r w:rsidR="00CF5815">
        <w:t xml:space="preserve"> </w:t>
      </w:r>
    </w:p>
    <w:p w:rsidR="00B111DC" w:rsidRDefault="00B111DC" w:rsidP="00B312C0">
      <w:pPr>
        <w:jc w:val="both"/>
        <w:rPr>
          <w:b/>
        </w:rPr>
      </w:pPr>
    </w:p>
    <w:p w:rsidR="00B312C0" w:rsidRPr="00282F61" w:rsidRDefault="00646F6D" w:rsidP="00B312C0">
      <w:pPr>
        <w:jc w:val="both"/>
        <w:rPr>
          <w:b/>
        </w:rPr>
      </w:pPr>
      <w:r>
        <w:rPr>
          <w:b/>
        </w:rPr>
        <w:t>3.</w:t>
      </w:r>
      <w:r w:rsidR="0024367D">
        <w:rPr>
          <w:b/>
        </w:rPr>
        <w:t>2.2</w:t>
      </w:r>
      <w:r w:rsidR="00B312C0">
        <w:rPr>
          <w:b/>
        </w:rPr>
        <w:t xml:space="preserve"> </w:t>
      </w:r>
      <w:r>
        <w:rPr>
          <w:b/>
        </w:rPr>
        <w:t>Qualitative evaluation</w:t>
      </w:r>
    </w:p>
    <w:p w:rsidR="00877480" w:rsidRDefault="00877480" w:rsidP="00942A59">
      <w:pPr>
        <w:jc w:val="both"/>
      </w:pPr>
    </w:p>
    <w:p w:rsidR="0044406F" w:rsidRDefault="00EF4226" w:rsidP="0028655C">
      <w:pPr>
        <w:jc w:val="both"/>
      </w:pPr>
      <w:r>
        <w:t xml:space="preserve">In </w:t>
      </w:r>
      <w:r w:rsidR="00052E8A">
        <w:t xml:space="preserve">the </w:t>
      </w:r>
      <w:r>
        <w:t xml:space="preserve">previous subsection we </w:t>
      </w:r>
      <w:r w:rsidR="00052E8A">
        <w:t>described a quantitative and objective</w:t>
      </w:r>
      <w:r w:rsidR="00B4256D">
        <w:t xml:space="preserve"> evaluat</w:t>
      </w:r>
      <w:r w:rsidR="00052E8A">
        <w:t>ion of 3D-2D registration that is only possible</w:t>
      </w:r>
      <w:r w:rsidR="00B4256D">
        <w:t xml:space="preserve"> </w:t>
      </w:r>
      <w:r w:rsidR="00052E8A">
        <w:t xml:space="preserve">if </w:t>
      </w:r>
      <w:r w:rsidR="00F30397">
        <w:t>fiducial markers</w:t>
      </w:r>
      <w:r w:rsidR="00052E8A">
        <w:t xml:space="preserve"> are attached to the patient</w:t>
      </w:r>
      <w:r w:rsidR="00C810DD">
        <w:t xml:space="preserve"> and visible on both pre-EIGI 3D and during-EIGI 2D images</w:t>
      </w:r>
      <w:r>
        <w:t xml:space="preserve">. </w:t>
      </w:r>
      <w:r w:rsidR="00FF3E4A">
        <w:t>I</w:t>
      </w:r>
      <w:r w:rsidR="00DB2555">
        <w:t xml:space="preserve">n some cases the fiducial markers </w:t>
      </w:r>
      <w:r w:rsidR="002D36EE">
        <w:t xml:space="preserve">may </w:t>
      </w:r>
      <w:r w:rsidR="00DB2555">
        <w:t xml:space="preserve">not </w:t>
      </w:r>
      <w:r w:rsidR="002D36EE">
        <w:t xml:space="preserve">be </w:t>
      </w:r>
      <w:r w:rsidR="00DB2555">
        <w:t>visible due to</w:t>
      </w:r>
      <w:r w:rsidR="00FF3E4A">
        <w:t xml:space="preserve"> a</w:t>
      </w:r>
      <w:r w:rsidR="00DB2555">
        <w:t xml:space="preserve"> high magnification factor</w:t>
      </w:r>
      <w:r w:rsidR="006E362A">
        <w:t xml:space="preserve">, </w:t>
      </w:r>
      <w:r w:rsidR="00FF3E4A">
        <w:t>while</w:t>
      </w:r>
      <w:r w:rsidR="006E362A">
        <w:t xml:space="preserve"> </w:t>
      </w:r>
      <w:r w:rsidR="00D42F8C">
        <w:t xml:space="preserve">the use of </w:t>
      </w:r>
      <w:r w:rsidR="006E362A">
        <w:t xml:space="preserve">fiducial markers </w:t>
      </w:r>
      <w:r w:rsidR="00FF3E4A">
        <w:t xml:space="preserve">might also </w:t>
      </w:r>
      <w:r w:rsidR="006E362A">
        <w:t xml:space="preserve">obscure the pathology and hamper the intervention. </w:t>
      </w:r>
      <w:r w:rsidR="0009381C">
        <w:t>Moreover</w:t>
      </w:r>
      <w:r w:rsidR="002A7502">
        <w:t>, the use of dedicated objects for deducing the 3D-to-2D alignment is not desirable during EIGI</w:t>
      </w:r>
      <w:r w:rsidR="00286450">
        <w:t>.</w:t>
      </w:r>
      <w:r w:rsidR="00983A33">
        <w:t xml:space="preserve"> </w:t>
      </w:r>
      <w:r w:rsidR="00AC340E">
        <w:t>In this case, the</w:t>
      </w:r>
      <w:r w:rsidR="001C5B00">
        <w:t xml:space="preserve"> performances of the state-of-the-art</w:t>
      </w:r>
      <w:r w:rsidR="00AC340E">
        <w:t xml:space="preserve"> </w:t>
      </w:r>
      <w:r w:rsidR="00983A33">
        <w:t xml:space="preserve">3D-2D registration methods </w:t>
      </w:r>
      <w:r w:rsidR="00CF24A4">
        <w:t xml:space="preserve">can be </w:t>
      </w:r>
      <w:r w:rsidR="00983A33">
        <w:t xml:space="preserve">assessed qualitatively by visual inspection </w:t>
      </w:r>
      <w:r w:rsidR="00CF24A4">
        <w:t>and assessment of the 3D-to-2D alignment quality</w:t>
      </w:r>
      <w:r w:rsidR="00983A33">
        <w:t>.</w:t>
      </w:r>
      <w:r w:rsidR="007174B5">
        <w:t xml:space="preserve"> </w:t>
      </w:r>
      <w:r w:rsidR="0009381C">
        <w:t>In ten datasets, t</w:t>
      </w:r>
      <w:r w:rsidR="007174B5">
        <w:t xml:space="preserve">he human observer visually inspected the alignment of the 2D-DSA </w:t>
      </w:r>
      <w:r w:rsidR="0009381C">
        <w:t xml:space="preserve">and the </w:t>
      </w:r>
      <w:r w:rsidR="007174B5">
        <w:t xml:space="preserve">overlaid MIP of the </w:t>
      </w:r>
      <w:r w:rsidR="0009381C">
        <w:t xml:space="preserve">registered </w:t>
      </w:r>
      <w:r w:rsidR="007174B5">
        <w:t xml:space="preserve">3D-DSA image, and marked the registration as "Good", "Fair" </w:t>
      </w:r>
      <w:r w:rsidR="00FE6081">
        <w:t>or</w:t>
      </w:r>
      <w:r w:rsidR="007174B5">
        <w:t xml:space="preserve"> "Bad"</w:t>
      </w:r>
      <w:r w:rsidR="0005211D">
        <w:t xml:space="preserve"> (Fig, 4)</w:t>
      </w:r>
      <w:r w:rsidR="007174B5">
        <w:t>.</w:t>
      </w:r>
      <w:r w:rsidR="00C13480">
        <w:t xml:space="preserve"> </w:t>
      </w:r>
      <w:r w:rsidR="00E95EEA">
        <w:t>The</w:t>
      </w:r>
      <w:r w:rsidR="0009381C">
        <w:t>se</w:t>
      </w:r>
      <w:r w:rsidR="00E95EEA">
        <w:t xml:space="preserve"> ten datasets </w:t>
      </w:r>
      <w:r w:rsidR="0009381C">
        <w:t xml:space="preserve">varied more in appearance </w:t>
      </w:r>
      <w:r w:rsidR="0044406F">
        <w:t>than the first ten datasets</w:t>
      </w:r>
      <w:r w:rsidR="0009381C">
        <w:t>, since they contained</w:t>
      </w:r>
      <w:r w:rsidR="0044406F">
        <w:t xml:space="preserve"> the </w:t>
      </w:r>
      <w:r w:rsidR="009E7B02">
        <w:t>2D</w:t>
      </w:r>
      <w:r w:rsidR="0009381C">
        <w:t>-DSA</w:t>
      </w:r>
      <w:r w:rsidR="009E7B02">
        <w:t xml:space="preserve"> </w:t>
      </w:r>
      <w:r w:rsidR="0044406F">
        <w:t xml:space="preserve">images acquired during different phases of </w:t>
      </w:r>
      <w:r w:rsidR="0009381C">
        <w:t xml:space="preserve">the </w:t>
      </w:r>
      <w:r w:rsidR="0044406F">
        <w:t xml:space="preserve">intervention, </w:t>
      </w:r>
      <w:r w:rsidR="0009381C">
        <w:t xml:space="preserve">and used </w:t>
      </w:r>
      <w:r w:rsidR="0044406F">
        <w:t>diverse magnification factors</w:t>
      </w:r>
      <w:r w:rsidR="0009381C">
        <w:t xml:space="preserve"> so that only small parts of vascular structures were visible in 3D and 2D images, and contained</w:t>
      </w:r>
      <w:r w:rsidR="0044406F">
        <w:t xml:space="preserve"> interventional tools.</w:t>
      </w:r>
      <w:r w:rsidR="00E95EEA">
        <w:t xml:space="preserve"> </w:t>
      </w:r>
    </w:p>
    <w:p w:rsidR="00445828" w:rsidRDefault="00445828" w:rsidP="0028655C">
      <w:pPr>
        <w:jc w:val="both"/>
      </w:pPr>
    </w:p>
    <w:p w:rsidR="00445828" w:rsidRDefault="000C1E5E" w:rsidP="00445828">
      <w:pPr>
        <w:jc w:val="center"/>
        <w:rPr>
          <w:color w:val="000000"/>
          <w:szCs w:val="22"/>
        </w:rPr>
      </w:pPr>
      <w:r>
        <w:rPr>
          <w:noProof/>
          <w:color w:val="000000"/>
          <w:szCs w:val="22"/>
        </w:rPr>
        <w:drawing>
          <wp:inline distT="0" distB="0" distL="0" distR="0">
            <wp:extent cx="6172200" cy="1627632"/>
            <wp:effectExtent l="0" t="0" r="0" b="0"/>
            <wp:docPr id="6" name="Picture 0" descr="SPIE2013_Human_Assessmen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E2013_Human_Assessment.tif"/>
                    <pic:cNvPicPr/>
                  </pic:nvPicPr>
                  <pic:blipFill>
                    <a:blip r:embed="rId11" cstate="print"/>
                    <a:stretch>
                      <a:fillRect/>
                    </a:stretch>
                  </pic:blipFill>
                  <pic:spPr>
                    <a:xfrm flipH="1">
                      <a:off x="0" y="0"/>
                      <a:ext cx="6172200" cy="1627632"/>
                    </a:xfrm>
                    <a:prstGeom prst="rect">
                      <a:avLst/>
                    </a:prstGeom>
                  </pic:spPr>
                </pic:pic>
              </a:graphicData>
            </a:graphic>
          </wp:inline>
        </w:drawing>
      </w:r>
    </w:p>
    <w:p w:rsidR="00445828" w:rsidRDefault="00445828" w:rsidP="00445828">
      <w:pPr>
        <w:ind w:left="720" w:right="721" w:hanging="360"/>
        <w:jc w:val="both"/>
        <w:rPr>
          <w:sz w:val="18"/>
          <w:szCs w:val="18"/>
        </w:rPr>
      </w:pPr>
    </w:p>
    <w:p w:rsidR="00445828" w:rsidRPr="00E20357" w:rsidRDefault="00445828" w:rsidP="00445828">
      <w:pPr>
        <w:ind w:left="720" w:right="721" w:hanging="360"/>
        <w:jc w:val="both"/>
        <w:rPr>
          <w:sz w:val="18"/>
          <w:szCs w:val="18"/>
        </w:rPr>
      </w:pPr>
      <w:r>
        <w:rPr>
          <w:sz w:val="18"/>
          <w:szCs w:val="18"/>
        </w:rPr>
        <w:t xml:space="preserve">Figure 4. Examples of "Good", "Fair" and "Bad" registration (left, middle and right, respectively) assessed by the human observer. Dark structures represents the vessels in 2D-DSA image, while the white structures represent the MIP of the 3D-DSA image. </w:t>
      </w:r>
    </w:p>
    <w:p w:rsidR="0005211D" w:rsidRDefault="0005211D" w:rsidP="0028655C">
      <w:pPr>
        <w:jc w:val="both"/>
      </w:pPr>
    </w:p>
    <w:p w:rsidR="00292513" w:rsidRPr="007A030C" w:rsidRDefault="007A030C" w:rsidP="007A030C">
      <w:pPr>
        <w:numPr>
          <w:ilvl w:val="0"/>
          <w:numId w:val="22"/>
        </w:numPr>
        <w:jc w:val="center"/>
        <w:rPr>
          <w:b/>
          <w:sz w:val="22"/>
          <w:szCs w:val="22"/>
        </w:rPr>
      </w:pPr>
      <w:r>
        <w:rPr>
          <w:b/>
          <w:sz w:val="22"/>
          <w:szCs w:val="22"/>
        </w:rPr>
        <w:t>RESULTS</w:t>
      </w:r>
    </w:p>
    <w:p w:rsidR="00292513" w:rsidRDefault="00292513" w:rsidP="00942A59">
      <w:pPr>
        <w:jc w:val="both"/>
      </w:pPr>
    </w:p>
    <w:p w:rsidR="00937156" w:rsidRPr="00937156" w:rsidRDefault="00937156" w:rsidP="00BB5F0C">
      <w:pPr>
        <w:jc w:val="both"/>
        <w:rPr>
          <w:b/>
          <w:color w:val="000000"/>
          <w:szCs w:val="22"/>
        </w:rPr>
      </w:pPr>
      <w:r w:rsidRPr="00937156">
        <w:rPr>
          <w:b/>
          <w:color w:val="000000"/>
          <w:szCs w:val="22"/>
        </w:rPr>
        <w:t xml:space="preserve">4.1 </w:t>
      </w:r>
      <w:r w:rsidR="00F131D3">
        <w:rPr>
          <w:b/>
          <w:color w:val="000000"/>
          <w:szCs w:val="22"/>
        </w:rPr>
        <w:t>Quantitative evaluation</w:t>
      </w:r>
    </w:p>
    <w:p w:rsidR="00937156" w:rsidRDefault="00937156" w:rsidP="00BB5F0C">
      <w:pPr>
        <w:jc w:val="both"/>
        <w:rPr>
          <w:color w:val="000000"/>
          <w:szCs w:val="22"/>
        </w:rPr>
      </w:pPr>
    </w:p>
    <w:p w:rsidR="007068D0" w:rsidRDefault="009F1756" w:rsidP="00BB5F0C">
      <w:pPr>
        <w:jc w:val="both"/>
        <w:rPr>
          <w:color w:val="000000"/>
          <w:szCs w:val="22"/>
        </w:rPr>
      </w:pPr>
      <w:r>
        <w:rPr>
          <w:color w:val="000000"/>
          <w:szCs w:val="22"/>
        </w:rPr>
        <w:t>Tabs. 1 and 2 report t</w:t>
      </w:r>
      <w:r w:rsidR="00C35F6D">
        <w:rPr>
          <w:color w:val="000000"/>
          <w:szCs w:val="22"/>
        </w:rPr>
        <w:t>he FPE and FRE values of the evaluated 3D-2D registration methods</w:t>
      </w:r>
      <w:r w:rsidR="00000EE3">
        <w:rPr>
          <w:color w:val="000000"/>
          <w:szCs w:val="22"/>
        </w:rPr>
        <w:t xml:space="preserve"> </w:t>
      </w:r>
      <w:r>
        <w:rPr>
          <w:color w:val="000000"/>
          <w:szCs w:val="22"/>
        </w:rPr>
        <w:t xml:space="preserve">as </w:t>
      </w:r>
      <w:r w:rsidR="00000EE3">
        <w:rPr>
          <w:color w:val="000000"/>
          <w:szCs w:val="22"/>
        </w:rPr>
        <w:t xml:space="preserve">obtained by optimizing </w:t>
      </w:r>
      <w:r>
        <w:rPr>
          <w:color w:val="000000"/>
          <w:szCs w:val="22"/>
        </w:rPr>
        <w:t xml:space="preserve">solely the </w:t>
      </w:r>
      <w:r w:rsidR="00000EE3">
        <w:rPr>
          <w:color w:val="000000"/>
          <w:szCs w:val="22"/>
        </w:rPr>
        <w:t>rigid-body parameters or</w:t>
      </w:r>
      <w:r>
        <w:rPr>
          <w:color w:val="000000"/>
          <w:szCs w:val="22"/>
        </w:rPr>
        <w:t xml:space="preserve"> simultaneously the</w:t>
      </w:r>
      <w:r w:rsidR="00000EE3">
        <w:rPr>
          <w:color w:val="000000"/>
          <w:szCs w:val="22"/>
        </w:rPr>
        <w:t xml:space="preserve"> rigid-body and </w:t>
      </w:r>
      <w:r>
        <w:rPr>
          <w:color w:val="000000"/>
          <w:szCs w:val="22"/>
        </w:rPr>
        <w:t xml:space="preserve">the C-arm’s pose </w:t>
      </w:r>
      <w:r w:rsidR="00000EE3">
        <w:rPr>
          <w:color w:val="000000"/>
          <w:szCs w:val="22"/>
        </w:rPr>
        <w:t>parameters</w:t>
      </w:r>
      <w:r w:rsidR="001E4B89">
        <w:rPr>
          <w:color w:val="000000"/>
          <w:szCs w:val="22"/>
        </w:rPr>
        <w:t xml:space="preserve"> (All)</w:t>
      </w:r>
      <w:r>
        <w:rPr>
          <w:color w:val="000000"/>
          <w:szCs w:val="22"/>
        </w:rPr>
        <w:t>, respectively</w:t>
      </w:r>
      <w:r w:rsidR="00C35F6D">
        <w:rPr>
          <w:color w:val="000000"/>
          <w:szCs w:val="22"/>
        </w:rPr>
        <w:t xml:space="preserve"> </w:t>
      </w:r>
      <w:r w:rsidR="00FA1DDD">
        <w:rPr>
          <w:color w:val="000000"/>
          <w:szCs w:val="22"/>
        </w:rPr>
        <w:t xml:space="preserve">on datasets with </w:t>
      </w:r>
      <w:r>
        <w:rPr>
          <w:color w:val="000000"/>
          <w:szCs w:val="22"/>
        </w:rPr>
        <w:t xml:space="preserve">“gold standard” based on </w:t>
      </w:r>
      <w:r w:rsidR="00FA1DDD">
        <w:rPr>
          <w:color w:val="000000"/>
          <w:szCs w:val="22"/>
        </w:rPr>
        <w:t>fiducial markers</w:t>
      </w:r>
      <w:r w:rsidR="00C35F6D">
        <w:rPr>
          <w:color w:val="000000"/>
          <w:szCs w:val="22"/>
        </w:rPr>
        <w:t>.</w:t>
      </w:r>
      <w:r w:rsidR="00B427A0">
        <w:rPr>
          <w:color w:val="000000"/>
          <w:szCs w:val="22"/>
        </w:rPr>
        <w:t xml:space="preserve"> The maximal absolute differences of </w:t>
      </w:r>
      <w:r>
        <w:rPr>
          <w:color w:val="000000"/>
          <w:szCs w:val="22"/>
        </w:rPr>
        <w:t xml:space="preserve">the </w:t>
      </w:r>
      <w:r w:rsidR="00B427A0">
        <w:rPr>
          <w:color w:val="000000"/>
          <w:szCs w:val="22"/>
        </w:rPr>
        <w:t xml:space="preserve">rigid-body parameters </w:t>
      </w:r>
      <w:r w:rsidR="00B427A0" w:rsidRPr="002039A3">
        <w:rPr>
          <w:b/>
          <w:color w:val="000000"/>
          <w:szCs w:val="22"/>
        </w:rPr>
        <w:t>q</w:t>
      </w:r>
      <w:r w:rsidR="00B427A0">
        <w:rPr>
          <w:color w:val="000000"/>
          <w:szCs w:val="22"/>
        </w:rPr>
        <w:t xml:space="preserve"> from</w:t>
      </w:r>
      <w:r>
        <w:rPr>
          <w:color w:val="000000"/>
          <w:szCs w:val="22"/>
        </w:rPr>
        <w:t xml:space="preserve"> the</w:t>
      </w:r>
      <w:r w:rsidR="00B427A0">
        <w:rPr>
          <w:color w:val="000000"/>
          <w:szCs w:val="22"/>
        </w:rPr>
        <w:t xml:space="preserve"> "gold standard" </w:t>
      </w:r>
      <w:r w:rsidR="001C4C31">
        <w:rPr>
          <w:color w:val="000000"/>
          <w:szCs w:val="22"/>
        </w:rPr>
        <w:t xml:space="preserve">position </w:t>
      </w:r>
      <w:r w:rsidR="00B427A0">
        <w:rPr>
          <w:color w:val="000000"/>
          <w:szCs w:val="22"/>
        </w:rPr>
        <w:t>to</w:t>
      </w:r>
      <w:r w:rsidR="001C4C31">
        <w:rPr>
          <w:color w:val="000000"/>
          <w:szCs w:val="22"/>
        </w:rPr>
        <w:t xml:space="preserve"> initial</w:t>
      </w:r>
      <w:r w:rsidR="00B427A0">
        <w:rPr>
          <w:color w:val="000000"/>
          <w:szCs w:val="22"/>
        </w:rPr>
        <w:t xml:space="preserve"> coarse and</w:t>
      </w:r>
      <w:r w:rsidR="001C4C31">
        <w:rPr>
          <w:color w:val="000000"/>
          <w:szCs w:val="22"/>
        </w:rPr>
        <w:t xml:space="preserve"> fine </w:t>
      </w:r>
      <w:r w:rsidR="00B427A0">
        <w:rPr>
          <w:color w:val="000000"/>
          <w:szCs w:val="22"/>
        </w:rPr>
        <w:t>positions</w:t>
      </w:r>
      <w:r w:rsidR="00926462">
        <w:rPr>
          <w:color w:val="000000"/>
          <w:szCs w:val="22"/>
        </w:rPr>
        <w:t>,</w:t>
      </w:r>
      <w:r w:rsidR="00926462" w:rsidRPr="00C85A51">
        <w:t xml:space="preserve"> </w:t>
      </w:r>
      <w:r w:rsidR="00926462" w:rsidRPr="00C85A51">
        <w:rPr>
          <w:color w:val="000000"/>
          <w:szCs w:val="22"/>
        </w:rPr>
        <w:t>and final MIP-GC</w:t>
      </w:r>
      <w:r w:rsidR="00926462">
        <w:rPr>
          <w:color w:val="000000"/>
          <w:szCs w:val="22"/>
        </w:rPr>
        <w:t>, MIP-MI</w:t>
      </w:r>
      <w:r w:rsidR="00926462" w:rsidRPr="00C85A51">
        <w:rPr>
          <w:color w:val="000000"/>
          <w:szCs w:val="22"/>
        </w:rPr>
        <w:t xml:space="preserve"> and BGB positions</w:t>
      </w:r>
      <w:r w:rsidR="00B427A0">
        <w:rPr>
          <w:color w:val="000000"/>
          <w:szCs w:val="22"/>
        </w:rPr>
        <w:t xml:space="preserve"> for datasets with fiducial markers are given in Tab. 3. </w:t>
      </w:r>
      <w:r w:rsidR="00937156">
        <w:rPr>
          <w:color w:val="000000"/>
          <w:szCs w:val="22"/>
        </w:rPr>
        <w:t xml:space="preserve"> </w:t>
      </w:r>
    </w:p>
    <w:p w:rsidR="00445828" w:rsidRDefault="00445828" w:rsidP="00BB5F0C">
      <w:pPr>
        <w:jc w:val="both"/>
        <w:rPr>
          <w:color w:val="000000"/>
          <w:szCs w:val="22"/>
        </w:rPr>
      </w:pPr>
    </w:p>
    <w:p w:rsidR="00D86B10" w:rsidRDefault="00D86B10" w:rsidP="00BB5F0C">
      <w:pPr>
        <w:jc w:val="both"/>
        <w:rPr>
          <w:color w:val="000000"/>
          <w:szCs w:val="22"/>
        </w:rPr>
      </w:pPr>
    </w:p>
    <w:p w:rsidR="00D86B10" w:rsidRDefault="00D86B10" w:rsidP="00BB5F0C">
      <w:pPr>
        <w:jc w:val="both"/>
        <w:rPr>
          <w:color w:val="000000"/>
          <w:szCs w:val="22"/>
        </w:rPr>
      </w:pPr>
    </w:p>
    <w:p w:rsidR="00D86B10" w:rsidRDefault="00D86B10" w:rsidP="00BB5F0C">
      <w:pPr>
        <w:jc w:val="both"/>
        <w:rPr>
          <w:color w:val="000000"/>
          <w:szCs w:val="22"/>
        </w:rPr>
      </w:pPr>
    </w:p>
    <w:p w:rsidR="00D86B10" w:rsidRDefault="00D86B10" w:rsidP="00BB5F0C">
      <w:pPr>
        <w:jc w:val="both"/>
        <w:rPr>
          <w:color w:val="000000"/>
          <w:szCs w:val="22"/>
        </w:rPr>
      </w:pPr>
    </w:p>
    <w:p w:rsidR="00D86B10" w:rsidRDefault="00D86B10" w:rsidP="00BB5F0C">
      <w:pPr>
        <w:jc w:val="both"/>
        <w:rPr>
          <w:color w:val="000000"/>
          <w:szCs w:val="22"/>
        </w:rPr>
      </w:pPr>
    </w:p>
    <w:p w:rsidR="00D86B10" w:rsidRDefault="00D86B10" w:rsidP="00BB5F0C">
      <w:pPr>
        <w:jc w:val="both"/>
        <w:rPr>
          <w:color w:val="000000"/>
          <w:szCs w:val="22"/>
        </w:rPr>
      </w:pPr>
    </w:p>
    <w:p w:rsidR="00E94C78" w:rsidRDefault="00E94C78" w:rsidP="00D810B9">
      <w:pPr>
        <w:jc w:val="both"/>
        <w:rPr>
          <w:b/>
        </w:rPr>
      </w:pPr>
    </w:p>
    <w:p w:rsidR="00835770" w:rsidRDefault="00CD7834" w:rsidP="00CD7834">
      <w:pPr>
        <w:pStyle w:val="Caption"/>
        <w:ind w:left="720" w:right="721" w:hanging="360"/>
        <w:jc w:val="both"/>
        <w:rPr>
          <w:b w:val="0"/>
          <w:color w:val="000000"/>
          <w:sz w:val="18"/>
          <w:szCs w:val="18"/>
        </w:rPr>
      </w:pPr>
      <w:r w:rsidRPr="007F59C9">
        <w:rPr>
          <w:b w:val="0"/>
          <w:color w:val="000000"/>
          <w:sz w:val="18"/>
          <w:szCs w:val="18"/>
        </w:rPr>
        <w:lastRenderedPageBreak/>
        <w:t xml:space="preserve">Table </w:t>
      </w:r>
      <w:r w:rsidR="0005211D">
        <w:rPr>
          <w:b w:val="0"/>
          <w:color w:val="000000"/>
          <w:sz w:val="18"/>
          <w:szCs w:val="18"/>
        </w:rPr>
        <w:t>1</w:t>
      </w:r>
      <w:r w:rsidRPr="007F59C9">
        <w:rPr>
          <w:b w:val="0"/>
          <w:color w:val="000000"/>
          <w:sz w:val="18"/>
          <w:szCs w:val="18"/>
        </w:rPr>
        <w:t xml:space="preserve">. </w:t>
      </w:r>
      <w:r>
        <w:rPr>
          <w:b w:val="0"/>
          <w:color w:val="000000"/>
          <w:sz w:val="18"/>
          <w:szCs w:val="18"/>
        </w:rPr>
        <w:t>FPE values</w:t>
      </w:r>
      <w:r w:rsidR="005A58AE">
        <w:rPr>
          <w:b w:val="0"/>
          <w:color w:val="000000"/>
          <w:sz w:val="18"/>
          <w:szCs w:val="18"/>
        </w:rPr>
        <w:t xml:space="preserve"> in mm</w:t>
      </w:r>
      <w:r>
        <w:rPr>
          <w:b w:val="0"/>
          <w:color w:val="000000"/>
          <w:sz w:val="18"/>
          <w:szCs w:val="18"/>
        </w:rPr>
        <w:t xml:space="preserve"> for the MIP-GC, MIP-MI and BGB methods applied to</w:t>
      </w:r>
      <w:r w:rsidR="001C4C31">
        <w:rPr>
          <w:b w:val="0"/>
          <w:color w:val="000000"/>
          <w:sz w:val="18"/>
          <w:szCs w:val="18"/>
        </w:rPr>
        <w:t xml:space="preserve"> 3D-DSA to single 2D-DSA </w:t>
      </w:r>
      <w:r>
        <w:rPr>
          <w:b w:val="0"/>
          <w:color w:val="000000"/>
          <w:sz w:val="18"/>
          <w:szCs w:val="18"/>
        </w:rPr>
        <w:t xml:space="preserve"> </w:t>
      </w:r>
      <w:r w:rsidR="001C4C31">
        <w:rPr>
          <w:b w:val="0"/>
          <w:color w:val="000000"/>
          <w:sz w:val="18"/>
          <w:szCs w:val="18"/>
        </w:rPr>
        <w:t xml:space="preserve">registration </w:t>
      </w:r>
      <w:r w:rsidR="00A62930">
        <w:rPr>
          <w:b w:val="0"/>
          <w:color w:val="000000"/>
          <w:sz w:val="18"/>
          <w:szCs w:val="18"/>
        </w:rPr>
        <w:t>of</w:t>
      </w:r>
      <w:r w:rsidR="004A1B6B">
        <w:rPr>
          <w:b w:val="0"/>
          <w:color w:val="000000"/>
          <w:sz w:val="18"/>
          <w:szCs w:val="18"/>
        </w:rPr>
        <w:t xml:space="preserve"> the ten image</w:t>
      </w:r>
      <w:r w:rsidR="00A62930">
        <w:rPr>
          <w:b w:val="0"/>
          <w:color w:val="000000"/>
          <w:sz w:val="18"/>
          <w:szCs w:val="18"/>
        </w:rPr>
        <w:t xml:space="preserve"> </w:t>
      </w:r>
      <w:r>
        <w:rPr>
          <w:b w:val="0"/>
          <w:color w:val="000000"/>
          <w:sz w:val="18"/>
          <w:szCs w:val="18"/>
        </w:rPr>
        <w:t>datasets with fiducial markers.</w:t>
      </w:r>
      <w:r w:rsidR="004171E8">
        <w:rPr>
          <w:b w:val="0"/>
          <w:color w:val="000000"/>
          <w:sz w:val="18"/>
          <w:szCs w:val="18"/>
        </w:rPr>
        <w:t xml:space="preserve"> FPE for LAT and AP 2D-DSA registrations are shown in </w:t>
      </w:r>
      <w:r w:rsidR="004A487F" w:rsidRPr="004A487F">
        <w:rPr>
          <w:b w:val="0"/>
          <w:i/>
          <w:color w:val="000000"/>
          <w:sz w:val="18"/>
          <w:szCs w:val="18"/>
        </w:rPr>
        <w:t>top</w:t>
      </w:r>
      <w:r w:rsidR="004171E8">
        <w:rPr>
          <w:b w:val="0"/>
          <w:color w:val="000000"/>
          <w:sz w:val="18"/>
          <w:szCs w:val="18"/>
        </w:rPr>
        <w:t xml:space="preserve"> and </w:t>
      </w:r>
      <w:r w:rsidR="004A487F" w:rsidRPr="004A487F">
        <w:rPr>
          <w:b w:val="0"/>
          <w:i/>
          <w:color w:val="000000"/>
          <w:sz w:val="18"/>
          <w:szCs w:val="18"/>
        </w:rPr>
        <w:t>bottom</w:t>
      </w:r>
      <w:r w:rsidR="004171E8">
        <w:rPr>
          <w:b w:val="0"/>
          <w:color w:val="000000"/>
          <w:sz w:val="18"/>
          <w:szCs w:val="18"/>
        </w:rPr>
        <w:t xml:space="preserve"> rows for each method, respectively.</w:t>
      </w:r>
      <w:r w:rsidR="00A62930">
        <w:rPr>
          <w:b w:val="0"/>
          <w:color w:val="000000"/>
          <w:sz w:val="18"/>
          <w:szCs w:val="18"/>
        </w:rPr>
        <w:t xml:space="preserve"> The FPE values were obtained </w:t>
      </w:r>
      <w:r w:rsidR="001C4C31">
        <w:rPr>
          <w:b w:val="0"/>
          <w:color w:val="000000"/>
          <w:sz w:val="18"/>
          <w:szCs w:val="18"/>
        </w:rPr>
        <w:t xml:space="preserve">either by </w:t>
      </w:r>
      <w:r w:rsidR="00A62930" w:rsidRPr="00A62930">
        <w:rPr>
          <w:b w:val="0"/>
          <w:color w:val="000000"/>
          <w:sz w:val="18"/>
          <w:szCs w:val="18"/>
        </w:rPr>
        <w:t>optimizing</w:t>
      </w:r>
      <w:r w:rsidR="001C4C31">
        <w:rPr>
          <w:b w:val="0"/>
          <w:color w:val="000000"/>
          <w:sz w:val="18"/>
          <w:szCs w:val="18"/>
        </w:rPr>
        <w:t xml:space="preserve"> solely</w:t>
      </w:r>
      <w:r w:rsidR="00A62930" w:rsidRPr="00A62930">
        <w:rPr>
          <w:b w:val="0"/>
          <w:color w:val="000000"/>
          <w:sz w:val="18"/>
          <w:szCs w:val="18"/>
        </w:rPr>
        <w:t xml:space="preserve"> </w:t>
      </w:r>
      <w:r w:rsidR="001C4C31">
        <w:rPr>
          <w:b w:val="0"/>
          <w:color w:val="000000"/>
          <w:sz w:val="18"/>
          <w:szCs w:val="18"/>
        </w:rPr>
        <w:t xml:space="preserve">the </w:t>
      </w:r>
      <w:r w:rsidR="00A62930" w:rsidRPr="00A62930">
        <w:rPr>
          <w:b w:val="0"/>
          <w:color w:val="000000"/>
          <w:sz w:val="18"/>
          <w:szCs w:val="18"/>
        </w:rPr>
        <w:t>rigid-body parameters or</w:t>
      </w:r>
      <w:r w:rsidR="001C4C31">
        <w:rPr>
          <w:b w:val="0"/>
          <w:color w:val="000000"/>
          <w:sz w:val="18"/>
          <w:szCs w:val="18"/>
        </w:rPr>
        <w:t xml:space="preserve"> simultaneously the</w:t>
      </w:r>
      <w:r w:rsidR="00A62930" w:rsidRPr="00A62930">
        <w:rPr>
          <w:b w:val="0"/>
          <w:color w:val="000000"/>
          <w:sz w:val="18"/>
          <w:szCs w:val="18"/>
        </w:rPr>
        <w:t xml:space="preserve"> rigid-body and </w:t>
      </w:r>
      <w:r w:rsidR="001C4C31">
        <w:rPr>
          <w:b w:val="0"/>
          <w:color w:val="000000"/>
          <w:sz w:val="18"/>
          <w:szCs w:val="18"/>
        </w:rPr>
        <w:t>C-arm’s</w:t>
      </w:r>
      <w:r w:rsidR="001C4C31" w:rsidRPr="00A62930">
        <w:rPr>
          <w:b w:val="0"/>
          <w:color w:val="000000"/>
          <w:sz w:val="18"/>
          <w:szCs w:val="18"/>
        </w:rPr>
        <w:t xml:space="preserve"> </w:t>
      </w:r>
      <w:r w:rsidR="001C4C31">
        <w:rPr>
          <w:b w:val="0"/>
          <w:color w:val="000000"/>
          <w:sz w:val="18"/>
          <w:szCs w:val="18"/>
        </w:rPr>
        <w:t xml:space="preserve">pose </w:t>
      </w:r>
      <w:r w:rsidR="00A62930" w:rsidRPr="00A62930">
        <w:rPr>
          <w:b w:val="0"/>
          <w:color w:val="000000"/>
          <w:sz w:val="18"/>
          <w:szCs w:val="18"/>
        </w:rPr>
        <w:t>parameters</w:t>
      </w:r>
      <w:r w:rsidR="00A62930">
        <w:rPr>
          <w:b w:val="0"/>
          <w:color w:val="000000"/>
          <w:sz w:val="18"/>
          <w:szCs w:val="18"/>
        </w:rPr>
        <w:t xml:space="preserve"> </w:t>
      </w:r>
      <w:r w:rsidR="00D9777C">
        <w:rPr>
          <w:b w:val="0"/>
          <w:color w:val="000000"/>
          <w:sz w:val="18"/>
          <w:szCs w:val="18"/>
        </w:rPr>
        <w:t>(All)</w:t>
      </w:r>
      <w:r w:rsidR="005A58AE">
        <w:rPr>
          <w:b w:val="0"/>
          <w:color w:val="000000"/>
          <w:sz w:val="18"/>
          <w:szCs w:val="18"/>
        </w:rPr>
        <w:t>.</w:t>
      </w:r>
      <w:r w:rsidR="00A62930">
        <w:rPr>
          <w:b w:val="0"/>
          <w:color w:val="000000"/>
          <w:sz w:val="18"/>
          <w:szCs w:val="18"/>
        </w:rPr>
        <w:t xml:space="preserve"> </w:t>
      </w:r>
      <w:r>
        <w:rPr>
          <w:b w:val="0"/>
          <w:color w:val="000000"/>
          <w:sz w:val="18"/>
          <w:szCs w:val="18"/>
        </w:rPr>
        <w:t xml:space="preserve"> </w:t>
      </w:r>
    </w:p>
    <w:p w:rsidR="00A62930" w:rsidRDefault="00A62930" w:rsidP="00A62930">
      <w:pPr>
        <w:rPr>
          <w:lang w:eastAsia="sl-SI"/>
        </w:rPr>
      </w:pPr>
    </w:p>
    <w:tbl>
      <w:tblPr>
        <w:tblW w:w="9480" w:type="dxa"/>
        <w:jc w:val="center"/>
        <w:tblInd w:w="95" w:type="dxa"/>
        <w:tblLook w:val="04A0"/>
      </w:tblPr>
      <w:tblGrid>
        <w:gridCol w:w="600"/>
        <w:gridCol w:w="266"/>
        <w:gridCol w:w="960"/>
        <w:gridCol w:w="266"/>
        <w:gridCol w:w="760"/>
        <w:gridCol w:w="760"/>
        <w:gridCol w:w="760"/>
        <w:gridCol w:w="760"/>
        <w:gridCol w:w="760"/>
        <w:gridCol w:w="760"/>
        <w:gridCol w:w="760"/>
        <w:gridCol w:w="760"/>
        <w:gridCol w:w="760"/>
        <w:gridCol w:w="760"/>
      </w:tblGrid>
      <w:tr w:rsidR="00775DDC" w:rsidRPr="00775DDC" w:rsidTr="006A51EA">
        <w:trPr>
          <w:trHeight w:val="345"/>
          <w:jc w:val="center"/>
        </w:trPr>
        <w:tc>
          <w:tcPr>
            <w:tcW w:w="600" w:type="dxa"/>
            <w:vMerge w:val="restart"/>
            <w:tcBorders>
              <w:top w:val="double" w:sz="6" w:space="0" w:color="auto"/>
              <w:left w:val="nil"/>
              <w:bottom w:val="single" w:sz="4" w:space="0" w:color="000000"/>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Test</w:t>
            </w:r>
          </w:p>
        </w:tc>
        <w:tc>
          <w:tcPr>
            <w:tcW w:w="160" w:type="dxa"/>
            <w:tcBorders>
              <w:top w:val="double" w:sz="6"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r w:rsidRPr="00775DDC">
              <w:rPr>
                <w:color w:val="000000"/>
              </w:rPr>
              <w:t> </w:t>
            </w:r>
          </w:p>
        </w:tc>
        <w:tc>
          <w:tcPr>
            <w:tcW w:w="960" w:type="dxa"/>
            <w:vMerge w:val="restart"/>
            <w:tcBorders>
              <w:top w:val="double" w:sz="6" w:space="0" w:color="auto"/>
              <w:left w:val="nil"/>
              <w:bottom w:val="single" w:sz="4" w:space="0" w:color="000000"/>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Method</w:t>
            </w:r>
          </w:p>
        </w:tc>
        <w:tc>
          <w:tcPr>
            <w:tcW w:w="160" w:type="dxa"/>
            <w:tcBorders>
              <w:top w:val="double" w:sz="6"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r w:rsidRPr="00775DDC">
              <w:rPr>
                <w:color w:val="000000"/>
              </w:rPr>
              <w:t> </w:t>
            </w:r>
          </w:p>
        </w:tc>
        <w:tc>
          <w:tcPr>
            <w:tcW w:w="7600" w:type="dxa"/>
            <w:gridSpan w:val="10"/>
            <w:tcBorders>
              <w:top w:val="double" w:sz="6" w:space="0" w:color="auto"/>
              <w:left w:val="nil"/>
              <w:bottom w:val="nil"/>
              <w:right w:val="nil"/>
            </w:tcBorders>
            <w:shd w:val="clear" w:color="auto" w:fill="auto"/>
            <w:noWrap/>
            <w:vAlign w:val="center"/>
            <w:hideMark/>
          </w:tcPr>
          <w:p w:rsidR="00775DDC" w:rsidRPr="00775DDC" w:rsidRDefault="00775DDC" w:rsidP="006A51EA">
            <w:pPr>
              <w:overflowPunct/>
              <w:autoSpaceDE/>
              <w:autoSpaceDN/>
              <w:adjustRightInd/>
              <w:jc w:val="center"/>
              <w:textAlignment w:val="auto"/>
              <w:rPr>
                <w:color w:val="000000"/>
              </w:rPr>
            </w:pPr>
            <w:r w:rsidRPr="00775DDC">
              <w:rPr>
                <w:color w:val="000000"/>
              </w:rPr>
              <w:t>Dataset</w:t>
            </w:r>
          </w:p>
        </w:tc>
      </w:tr>
      <w:tr w:rsidR="00775DDC" w:rsidRPr="00775DDC" w:rsidTr="00775DDC">
        <w:trPr>
          <w:trHeight w:val="315"/>
          <w:jc w:val="center"/>
        </w:trPr>
        <w:tc>
          <w:tcPr>
            <w:tcW w:w="600" w:type="dxa"/>
            <w:vMerge/>
            <w:tcBorders>
              <w:top w:val="double" w:sz="6" w:space="0" w:color="auto"/>
              <w:left w:val="nil"/>
              <w:bottom w:val="single" w:sz="4"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tcBorders>
              <w:top w:val="double" w:sz="6" w:space="0" w:color="auto"/>
              <w:left w:val="nil"/>
              <w:bottom w:val="single" w:sz="4"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2</w:t>
            </w: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3</w:t>
            </w: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4</w:t>
            </w: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5</w:t>
            </w: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6</w:t>
            </w: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7</w:t>
            </w: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8</w:t>
            </w: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9</w:t>
            </w:r>
          </w:p>
        </w:tc>
        <w:tc>
          <w:tcPr>
            <w:tcW w:w="760" w:type="dxa"/>
            <w:tcBorders>
              <w:top w:val="single" w:sz="4" w:space="0" w:color="auto"/>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0</w:t>
            </w:r>
          </w:p>
        </w:tc>
      </w:tr>
      <w:tr w:rsidR="00775DDC" w:rsidRPr="00775DDC" w:rsidTr="00775DDC">
        <w:trPr>
          <w:trHeight w:val="315"/>
          <w:jc w:val="center"/>
        </w:trPr>
        <w:tc>
          <w:tcPr>
            <w:tcW w:w="600" w:type="dxa"/>
            <w:vMerge w:val="restart"/>
            <w:tcBorders>
              <w:top w:val="nil"/>
              <w:left w:val="nil"/>
              <w:bottom w:val="single" w:sz="4" w:space="0" w:color="000000"/>
              <w:right w:val="nil"/>
            </w:tcBorders>
            <w:shd w:val="clear" w:color="auto" w:fill="auto"/>
            <w:noWrap/>
            <w:textDirection w:val="btLr"/>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Rigid-body</w:t>
            </w: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val="restart"/>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MIP-GC</w:t>
            </w: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8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7</w:t>
            </w:r>
            <w:r>
              <w:rPr>
                <w:color w:val="000000"/>
              </w:rPr>
              <w:t>.</w:t>
            </w:r>
            <w:r w:rsidRPr="00775DDC">
              <w:rPr>
                <w:color w:val="000000"/>
              </w:rPr>
              <w:t>85</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9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25</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79</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15</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9</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9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70</w:t>
            </w:r>
          </w:p>
        </w:tc>
      </w:tr>
      <w:tr w:rsidR="00775DDC" w:rsidRPr="00775DDC" w:rsidTr="00775DDC">
        <w:trPr>
          <w:trHeight w:val="300"/>
          <w:jc w:val="center"/>
        </w:trPr>
        <w:tc>
          <w:tcPr>
            <w:tcW w:w="600" w:type="dxa"/>
            <w:vMerge/>
            <w:tcBorders>
              <w:top w:val="nil"/>
              <w:left w:val="nil"/>
              <w:bottom w:val="single" w:sz="4"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tcBorders>
              <w:top w:val="nil"/>
              <w:left w:val="nil"/>
              <w:bottom w:val="nil"/>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2</w:t>
            </w:r>
            <w:r>
              <w:rPr>
                <w:color w:val="000000"/>
              </w:rPr>
              <w:t>.</w:t>
            </w:r>
            <w:r w:rsidRPr="00775DDC">
              <w:rPr>
                <w:color w:val="000000"/>
              </w:rPr>
              <w:t>3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19</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0</w:t>
            </w:r>
          </w:p>
        </w:tc>
        <w:tc>
          <w:tcPr>
            <w:tcW w:w="760" w:type="dxa"/>
            <w:tcBorders>
              <w:top w:val="nil"/>
              <w:left w:val="nil"/>
              <w:bottom w:val="nil"/>
              <w:right w:val="nil"/>
            </w:tcBorders>
            <w:shd w:val="clear" w:color="auto" w:fill="auto"/>
            <w:noWrap/>
            <w:vAlign w:val="bottom"/>
            <w:hideMark/>
          </w:tcPr>
          <w:p w:rsidR="00775DDC" w:rsidRPr="006C1BF3" w:rsidRDefault="00775DDC" w:rsidP="00775DDC">
            <w:pPr>
              <w:overflowPunct/>
              <w:autoSpaceDE/>
              <w:autoSpaceDN/>
              <w:adjustRightInd/>
              <w:jc w:val="center"/>
              <w:textAlignment w:val="auto"/>
              <w:rPr>
                <w:color w:val="000000"/>
              </w:rPr>
            </w:pPr>
            <w:r w:rsidRPr="006C1BF3">
              <w:rPr>
                <w:color w:val="000000"/>
              </w:rPr>
              <w:t>0.1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9</w:t>
            </w:r>
            <w:r>
              <w:rPr>
                <w:color w:val="000000"/>
              </w:rPr>
              <w:t>.</w:t>
            </w:r>
            <w:r w:rsidRPr="00775DDC">
              <w:rPr>
                <w:color w:val="000000"/>
              </w:rPr>
              <w:t>2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2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2</w:t>
            </w:r>
          </w:p>
        </w:tc>
        <w:tc>
          <w:tcPr>
            <w:tcW w:w="760" w:type="dxa"/>
            <w:tcBorders>
              <w:top w:val="nil"/>
              <w:left w:val="nil"/>
              <w:bottom w:val="nil"/>
              <w:right w:val="nil"/>
            </w:tcBorders>
            <w:shd w:val="clear" w:color="auto" w:fill="auto"/>
            <w:noWrap/>
            <w:vAlign w:val="bottom"/>
            <w:hideMark/>
          </w:tcPr>
          <w:p w:rsidR="00775DDC" w:rsidRPr="006C1BF3" w:rsidRDefault="00775DDC" w:rsidP="00775DDC">
            <w:pPr>
              <w:overflowPunct/>
              <w:autoSpaceDE/>
              <w:autoSpaceDN/>
              <w:adjustRightInd/>
              <w:jc w:val="center"/>
              <w:textAlignment w:val="auto"/>
              <w:rPr>
                <w:color w:val="000000"/>
              </w:rPr>
            </w:pPr>
            <w:r w:rsidRPr="006C1BF3">
              <w:rPr>
                <w:color w:val="000000"/>
              </w:rPr>
              <w:t>0.1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18</w:t>
            </w:r>
          </w:p>
        </w:tc>
      </w:tr>
      <w:tr w:rsidR="00775DDC" w:rsidRPr="00775DDC" w:rsidTr="00775DDC">
        <w:trPr>
          <w:trHeight w:val="300"/>
          <w:jc w:val="center"/>
        </w:trPr>
        <w:tc>
          <w:tcPr>
            <w:tcW w:w="600" w:type="dxa"/>
            <w:vMerge/>
            <w:tcBorders>
              <w:top w:val="nil"/>
              <w:left w:val="nil"/>
              <w:bottom w:val="single" w:sz="4"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val="restart"/>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MIP-MI</w:t>
            </w: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80</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0</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5</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9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99</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71</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3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7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9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3</w:t>
            </w:r>
          </w:p>
        </w:tc>
      </w:tr>
      <w:tr w:rsidR="00775DDC" w:rsidRPr="00775DDC" w:rsidTr="00775DDC">
        <w:trPr>
          <w:trHeight w:val="300"/>
          <w:jc w:val="center"/>
        </w:trPr>
        <w:tc>
          <w:tcPr>
            <w:tcW w:w="600" w:type="dxa"/>
            <w:vMerge/>
            <w:tcBorders>
              <w:top w:val="nil"/>
              <w:left w:val="nil"/>
              <w:bottom w:val="single" w:sz="4"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tcBorders>
              <w:top w:val="nil"/>
              <w:left w:val="nil"/>
              <w:bottom w:val="nil"/>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5</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4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51</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5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6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4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1</w:t>
            </w:r>
          </w:p>
        </w:tc>
        <w:tc>
          <w:tcPr>
            <w:tcW w:w="760" w:type="dxa"/>
            <w:tcBorders>
              <w:top w:val="nil"/>
              <w:left w:val="nil"/>
              <w:bottom w:val="nil"/>
              <w:right w:val="nil"/>
            </w:tcBorders>
            <w:shd w:val="clear" w:color="auto" w:fill="auto"/>
            <w:noWrap/>
            <w:vAlign w:val="bottom"/>
            <w:hideMark/>
          </w:tcPr>
          <w:p w:rsidR="00775DDC" w:rsidRPr="006C1BF3" w:rsidRDefault="00775DDC" w:rsidP="00775DDC">
            <w:pPr>
              <w:overflowPunct/>
              <w:autoSpaceDE/>
              <w:autoSpaceDN/>
              <w:adjustRightInd/>
              <w:jc w:val="center"/>
              <w:textAlignment w:val="auto"/>
              <w:rPr>
                <w:color w:val="000000"/>
              </w:rPr>
            </w:pPr>
            <w:r w:rsidRPr="006C1BF3">
              <w:rPr>
                <w:color w:val="000000"/>
              </w:rPr>
              <w:t>0.16</w:t>
            </w:r>
          </w:p>
        </w:tc>
      </w:tr>
      <w:tr w:rsidR="00775DDC" w:rsidRPr="00775DDC" w:rsidTr="00775DDC">
        <w:trPr>
          <w:trHeight w:val="300"/>
          <w:jc w:val="center"/>
        </w:trPr>
        <w:tc>
          <w:tcPr>
            <w:tcW w:w="600" w:type="dxa"/>
            <w:vMerge/>
            <w:tcBorders>
              <w:top w:val="nil"/>
              <w:left w:val="nil"/>
              <w:bottom w:val="single" w:sz="4"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val="restart"/>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BGB</w:t>
            </w: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2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2</w:t>
            </w:r>
            <w:r>
              <w:rPr>
                <w:color w:val="000000"/>
              </w:rPr>
              <w:t>.</w:t>
            </w:r>
            <w:r w:rsidRPr="00775DDC">
              <w:rPr>
                <w:color w:val="000000"/>
              </w:rPr>
              <w:t>21</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7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49</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2</w:t>
            </w:r>
            <w:r>
              <w:rPr>
                <w:color w:val="000000"/>
              </w:rPr>
              <w:t>.</w:t>
            </w:r>
            <w:r w:rsidRPr="00775DDC">
              <w:rPr>
                <w:color w:val="000000"/>
              </w:rPr>
              <w:t>27</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65</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7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2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7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98</w:t>
            </w:r>
          </w:p>
        </w:tc>
      </w:tr>
      <w:tr w:rsidR="00775DDC" w:rsidRPr="00775DDC" w:rsidTr="00775DDC">
        <w:trPr>
          <w:trHeight w:val="315"/>
          <w:jc w:val="center"/>
        </w:trPr>
        <w:tc>
          <w:tcPr>
            <w:tcW w:w="600" w:type="dxa"/>
            <w:vMerge/>
            <w:tcBorders>
              <w:top w:val="nil"/>
              <w:left w:val="nil"/>
              <w:bottom w:val="single" w:sz="4"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single" w:sz="4" w:space="0" w:color="auto"/>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r w:rsidRPr="00775DDC">
              <w:rPr>
                <w:color w:val="000000"/>
              </w:rPr>
              <w:t> </w:t>
            </w:r>
          </w:p>
        </w:tc>
        <w:tc>
          <w:tcPr>
            <w:tcW w:w="960" w:type="dxa"/>
            <w:vMerge/>
            <w:tcBorders>
              <w:top w:val="nil"/>
              <w:left w:val="nil"/>
              <w:bottom w:val="nil"/>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2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47</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7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01</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4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7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2</w:t>
            </w:r>
            <w:r>
              <w:rPr>
                <w:color w:val="000000"/>
              </w:rPr>
              <w:t>.</w:t>
            </w:r>
            <w:r w:rsidRPr="00775DDC">
              <w:rPr>
                <w:color w:val="000000"/>
              </w:rPr>
              <w:t>3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7</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7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9</w:t>
            </w:r>
          </w:p>
        </w:tc>
      </w:tr>
      <w:tr w:rsidR="00775DDC" w:rsidRPr="00775DDC" w:rsidTr="00775DDC">
        <w:trPr>
          <w:trHeight w:val="315"/>
          <w:jc w:val="center"/>
        </w:trPr>
        <w:tc>
          <w:tcPr>
            <w:tcW w:w="600" w:type="dxa"/>
            <w:vMerge w:val="restart"/>
            <w:tcBorders>
              <w:top w:val="nil"/>
              <w:left w:val="nil"/>
              <w:bottom w:val="double" w:sz="6" w:space="0" w:color="000000"/>
              <w:right w:val="nil"/>
            </w:tcBorders>
            <w:shd w:val="clear" w:color="auto" w:fill="auto"/>
            <w:noWrap/>
            <w:textDirection w:val="btLr"/>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All</w:t>
            </w: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val="restart"/>
            <w:tcBorders>
              <w:top w:val="single" w:sz="4" w:space="0" w:color="auto"/>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MIP-GC</w:t>
            </w:r>
          </w:p>
        </w:tc>
        <w:tc>
          <w:tcPr>
            <w:tcW w:w="160" w:type="dxa"/>
            <w:tcBorders>
              <w:top w:val="single" w:sz="4" w:space="0" w:color="auto"/>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 </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9</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9</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2</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1</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0</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53</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2</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4</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41</w:t>
            </w:r>
          </w:p>
        </w:tc>
        <w:tc>
          <w:tcPr>
            <w:tcW w:w="760" w:type="dxa"/>
            <w:tcBorders>
              <w:top w:val="single" w:sz="4" w:space="0" w:color="auto"/>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1</w:t>
            </w:r>
          </w:p>
        </w:tc>
      </w:tr>
      <w:tr w:rsidR="00775DDC" w:rsidRPr="00775DDC" w:rsidTr="00775DDC">
        <w:trPr>
          <w:trHeight w:val="300"/>
          <w:jc w:val="center"/>
        </w:trPr>
        <w:tc>
          <w:tcPr>
            <w:tcW w:w="600" w:type="dxa"/>
            <w:vMerge/>
            <w:tcBorders>
              <w:top w:val="nil"/>
              <w:left w:val="nil"/>
              <w:bottom w:val="double" w:sz="6"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tcBorders>
              <w:top w:val="single" w:sz="4" w:space="0" w:color="auto"/>
              <w:left w:val="nil"/>
              <w:bottom w:val="nil"/>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0</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16</w:t>
            </w:r>
          </w:p>
        </w:tc>
        <w:tc>
          <w:tcPr>
            <w:tcW w:w="760" w:type="dxa"/>
            <w:tcBorders>
              <w:top w:val="nil"/>
              <w:left w:val="nil"/>
              <w:bottom w:val="nil"/>
              <w:right w:val="nil"/>
            </w:tcBorders>
            <w:shd w:val="clear" w:color="auto" w:fill="auto"/>
            <w:noWrap/>
            <w:vAlign w:val="bottom"/>
            <w:hideMark/>
          </w:tcPr>
          <w:p w:rsidR="00775DDC" w:rsidRPr="006C1BF3" w:rsidRDefault="00775DDC" w:rsidP="00775DDC">
            <w:pPr>
              <w:overflowPunct/>
              <w:autoSpaceDE/>
              <w:autoSpaceDN/>
              <w:adjustRightInd/>
              <w:jc w:val="center"/>
              <w:textAlignment w:val="auto"/>
              <w:rPr>
                <w:color w:val="000000"/>
              </w:rPr>
            </w:pPr>
            <w:r w:rsidRPr="006C1BF3">
              <w:rPr>
                <w:color w:val="000000"/>
              </w:rPr>
              <w:t>0.1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1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9</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17</w:t>
            </w:r>
          </w:p>
        </w:tc>
      </w:tr>
      <w:tr w:rsidR="00775DDC" w:rsidRPr="00775DDC" w:rsidTr="00A1277F">
        <w:trPr>
          <w:trHeight w:val="300"/>
          <w:jc w:val="center"/>
        </w:trPr>
        <w:tc>
          <w:tcPr>
            <w:tcW w:w="600" w:type="dxa"/>
            <w:vMerge/>
            <w:tcBorders>
              <w:top w:val="nil"/>
              <w:left w:val="nil"/>
              <w:bottom w:val="double" w:sz="6"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val="restart"/>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MIP-MI</w:t>
            </w: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3</w:t>
            </w:r>
          </w:p>
        </w:tc>
        <w:tc>
          <w:tcPr>
            <w:tcW w:w="760" w:type="dxa"/>
            <w:tcBorders>
              <w:top w:val="nil"/>
              <w:left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19</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45</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67</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5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2</w:t>
            </w:r>
          </w:p>
        </w:tc>
      </w:tr>
      <w:tr w:rsidR="00775DDC" w:rsidRPr="00775DDC" w:rsidTr="00A1277F">
        <w:trPr>
          <w:trHeight w:val="300"/>
          <w:jc w:val="center"/>
        </w:trPr>
        <w:tc>
          <w:tcPr>
            <w:tcW w:w="600" w:type="dxa"/>
            <w:vMerge/>
            <w:tcBorders>
              <w:top w:val="nil"/>
              <w:left w:val="nil"/>
              <w:bottom w:val="double" w:sz="6"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tcBorders>
              <w:top w:val="nil"/>
              <w:left w:val="nil"/>
              <w:bottom w:val="nil"/>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8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5</w:t>
            </w:r>
          </w:p>
        </w:tc>
        <w:tc>
          <w:tcPr>
            <w:tcW w:w="760" w:type="dxa"/>
            <w:tcBorders>
              <w:top w:val="nil"/>
              <w:left w:val="nil"/>
              <w:bottom w:val="nil"/>
              <w:right w:val="nil"/>
            </w:tcBorders>
            <w:shd w:val="clear" w:color="auto" w:fill="FFFFFF" w:themeFill="background1"/>
            <w:noWrap/>
            <w:vAlign w:val="bottom"/>
            <w:hideMark/>
          </w:tcPr>
          <w:p w:rsidR="00775DDC" w:rsidRPr="00A1277F" w:rsidRDefault="00A1277F" w:rsidP="00775DDC">
            <w:pPr>
              <w:overflowPunct/>
              <w:autoSpaceDE/>
              <w:autoSpaceDN/>
              <w:adjustRightInd/>
              <w:jc w:val="center"/>
              <w:textAlignment w:val="auto"/>
              <w:rPr>
                <w:color w:val="000000"/>
              </w:rPr>
            </w:pPr>
            <w:r w:rsidRPr="00A1277F">
              <w:rPr>
                <w:color w:val="000000"/>
              </w:rPr>
              <w:t>0.1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5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8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4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6</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20</w:t>
            </w:r>
          </w:p>
        </w:tc>
      </w:tr>
      <w:tr w:rsidR="00775DDC" w:rsidRPr="00775DDC" w:rsidTr="00775DDC">
        <w:trPr>
          <w:trHeight w:val="300"/>
          <w:jc w:val="center"/>
        </w:trPr>
        <w:tc>
          <w:tcPr>
            <w:tcW w:w="600" w:type="dxa"/>
            <w:vMerge/>
            <w:tcBorders>
              <w:top w:val="nil"/>
              <w:left w:val="nil"/>
              <w:bottom w:val="double" w:sz="6"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p>
        </w:tc>
        <w:tc>
          <w:tcPr>
            <w:tcW w:w="960" w:type="dxa"/>
            <w:vMerge w:val="restart"/>
            <w:tcBorders>
              <w:top w:val="nil"/>
              <w:left w:val="nil"/>
              <w:bottom w:val="double" w:sz="6" w:space="0" w:color="000000"/>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BGB</w:t>
            </w:r>
          </w:p>
        </w:tc>
        <w:tc>
          <w:tcPr>
            <w:tcW w:w="160" w:type="dxa"/>
            <w:tcBorders>
              <w:top w:val="nil"/>
              <w:left w:val="nil"/>
              <w:bottom w:val="nil"/>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01</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2</w:t>
            </w:r>
            <w:r>
              <w:rPr>
                <w:color w:val="000000"/>
              </w:rPr>
              <w:t>.</w:t>
            </w:r>
            <w:r w:rsidRPr="00775DDC">
              <w:rPr>
                <w:color w:val="000000"/>
              </w:rPr>
              <w:t>38</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39</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3</w:t>
            </w:r>
            <w:r>
              <w:rPr>
                <w:color w:val="000000"/>
              </w:rPr>
              <w:t>.</w:t>
            </w:r>
            <w:r w:rsidRPr="00775DDC">
              <w:rPr>
                <w:color w:val="000000"/>
              </w:rPr>
              <w:t>4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73</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4</w:t>
            </w:r>
            <w:r>
              <w:rPr>
                <w:color w:val="000000"/>
              </w:rPr>
              <w:t>.</w:t>
            </w:r>
            <w:r w:rsidRPr="00775DDC">
              <w:rPr>
                <w:color w:val="000000"/>
              </w:rPr>
              <w:t>62</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2</w:t>
            </w:r>
            <w:r>
              <w:rPr>
                <w:color w:val="000000"/>
              </w:rPr>
              <w:t>.</w:t>
            </w:r>
            <w:r w:rsidRPr="00775DDC">
              <w:rPr>
                <w:color w:val="000000"/>
              </w:rPr>
              <w:t>90</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9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74</w:t>
            </w:r>
          </w:p>
        </w:tc>
        <w:tc>
          <w:tcPr>
            <w:tcW w:w="760" w:type="dxa"/>
            <w:tcBorders>
              <w:top w:val="nil"/>
              <w:left w:val="nil"/>
              <w:bottom w:val="nil"/>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3</w:t>
            </w:r>
            <w:r>
              <w:rPr>
                <w:color w:val="000000"/>
              </w:rPr>
              <w:t>.</w:t>
            </w:r>
            <w:r w:rsidRPr="00775DDC">
              <w:rPr>
                <w:color w:val="000000"/>
              </w:rPr>
              <w:t>03</w:t>
            </w:r>
          </w:p>
        </w:tc>
      </w:tr>
      <w:tr w:rsidR="00775DDC" w:rsidRPr="00775DDC" w:rsidTr="00775DDC">
        <w:trPr>
          <w:trHeight w:val="315"/>
          <w:jc w:val="center"/>
        </w:trPr>
        <w:tc>
          <w:tcPr>
            <w:tcW w:w="600" w:type="dxa"/>
            <w:vMerge/>
            <w:tcBorders>
              <w:top w:val="nil"/>
              <w:left w:val="nil"/>
              <w:bottom w:val="double" w:sz="6"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textAlignment w:val="auto"/>
              <w:rPr>
                <w:color w:val="000000"/>
              </w:rPr>
            </w:pPr>
            <w:r w:rsidRPr="00775DDC">
              <w:rPr>
                <w:color w:val="000000"/>
              </w:rPr>
              <w:t> </w:t>
            </w:r>
          </w:p>
        </w:tc>
        <w:tc>
          <w:tcPr>
            <w:tcW w:w="960" w:type="dxa"/>
            <w:vMerge/>
            <w:tcBorders>
              <w:top w:val="nil"/>
              <w:left w:val="nil"/>
              <w:bottom w:val="double" w:sz="6" w:space="0" w:color="000000"/>
              <w:right w:val="nil"/>
            </w:tcBorders>
            <w:vAlign w:val="center"/>
            <w:hideMark/>
          </w:tcPr>
          <w:p w:rsidR="00775DDC" w:rsidRPr="00775DDC" w:rsidRDefault="00775DDC" w:rsidP="00775DDC">
            <w:pPr>
              <w:overflowPunct/>
              <w:autoSpaceDE/>
              <w:autoSpaceDN/>
              <w:adjustRightInd/>
              <w:textAlignment w:val="auto"/>
              <w:rPr>
                <w:color w:val="000000"/>
              </w:rPr>
            </w:pPr>
          </w:p>
        </w:tc>
        <w:tc>
          <w:tcPr>
            <w:tcW w:w="160" w:type="dxa"/>
            <w:tcBorders>
              <w:top w:val="nil"/>
              <w:left w:val="nil"/>
              <w:bottom w:val="double" w:sz="6" w:space="0" w:color="auto"/>
              <w:right w:val="nil"/>
            </w:tcBorders>
            <w:shd w:val="clear" w:color="auto" w:fill="auto"/>
            <w:noWrap/>
            <w:vAlign w:val="center"/>
            <w:hideMark/>
          </w:tcPr>
          <w:p w:rsidR="00775DDC" w:rsidRPr="00775DDC" w:rsidRDefault="00775DDC" w:rsidP="00775DDC">
            <w:pPr>
              <w:overflowPunct/>
              <w:autoSpaceDE/>
              <w:autoSpaceDN/>
              <w:adjustRightInd/>
              <w:jc w:val="center"/>
              <w:textAlignment w:val="auto"/>
              <w:rPr>
                <w:color w:val="000000"/>
              </w:rPr>
            </w:pPr>
            <w:r w:rsidRPr="00775DDC">
              <w:rPr>
                <w:color w:val="000000"/>
              </w:rPr>
              <w:t> </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23</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49</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41</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03</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1</w:t>
            </w:r>
            <w:r>
              <w:rPr>
                <w:color w:val="000000"/>
              </w:rPr>
              <w:t>.</w:t>
            </w:r>
            <w:r w:rsidRPr="00775DDC">
              <w:rPr>
                <w:color w:val="000000"/>
              </w:rPr>
              <w:t>42</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73</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3</w:t>
            </w:r>
            <w:r>
              <w:rPr>
                <w:color w:val="000000"/>
              </w:rPr>
              <w:t>.</w:t>
            </w:r>
            <w:r w:rsidRPr="00775DDC">
              <w:rPr>
                <w:color w:val="000000"/>
              </w:rPr>
              <w:t>09</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85</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80</w:t>
            </w:r>
          </w:p>
        </w:tc>
        <w:tc>
          <w:tcPr>
            <w:tcW w:w="760" w:type="dxa"/>
            <w:tcBorders>
              <w:top w:val="nil"/>
              <w:left w:val="nil"/>
              <w:bottom w:val="double" w:sz="6" w:space="0" w:color="auto"/>
              <w:right w:val="nil"/>
            </w:tcBorders>
            <w:shd w:val="clear" w:color="auto" w:fill="auto"/>
            <w:noWrap/>
            <w:vAlign w:val="bottom"/>
            <w:hideMark/>
          </w:tcPr>
          <w:p w:rsidR="00775DDC" w:rsidRPr="00775DDC" w:rsidRDefault="00775DDC" w:rsidP="00775DDC">
            <w:pPr>
              <w:overflowPunct/>
              <w:autoSpaceDE/>
              <w:autoSpaceDN/>
              <w:adjustRightInd/>
              <w:jc w:val="center"/>
              <w:textAlignment w:val="auto"/>
              <w:rPr>
                <w:color w:val="000000"/>
              </w:rPr>
            </w:pPr>
            <w:r w:rsidRPr="00775DDC">
              <w:rPr>
                <w:color w:val="000000"/>
              </w:rPr>
              <w:t>0</w:t>
            </w:r>
            <w:r>
              <w:rPr>
                <w:color w:val="000000"/>
              </w:rPr>
              <w:t>.</w:t>
            </w:r>
            <w:r w:rsidRPr="00775DDC">
              <w:rPr>
                <w:color w:val="000000"/>
              </w:rPr>
              <w:t>47</w:t>
            </w:r>
          </w:p>
        </w:tc>
      </w:tr>
    </w:tbl>
    <w:p w:rsidR="003B7488" w:rsidRDefault="003B7488" w:rsidP="00A62930">
      <w:pPr>
        <w:rPr>
          <w:lang w:eastAsia="sl-SI"/>
        </w:rPr>
      </w:pPr>
    </w:p>
    <w:p w:rsidR="003B7488" w:rsidRDefault="003B7488" w:rsidP="003B7488">
      <w:pPr>
        <w:pStyle w:val="Caption"/>
        <w:ind w:left="720" w:right="721" w:hanging="360"/>
        <w:jc w:val="both"/>
        <w:rPr>
          <w:b w:val="0"/>
          <w:color w:val="000000"/>
          <w:sz w:val="18"/>
          <w:szCs w:val="18"/>
        </w:rPr>
      </w:pPr>
      <w:r w:rsidRPr="007F59C9">
        <w:rPr>
          <w:b w:val="0"/>
          <w:color w:val="000000"/>
          <w:sz w:val="18"/>
          <w:szCs w:val="18"/>
        </w:rPr>
        <w:t xml:space="preserve">Table </w:t>
      </w:r>
      <w:r w:rsidR="00B427A0">
        <w:rPr>
          <w:b w:val="0"/>
          <w:color w:val="000000"/>
          <w:sz w:val="18"/>
          <w:szCs w:val="18"/>
        </w:rPr>
        <w:t>2</w:t>
      </w:r>
      <w:r w:rsidRPr="007F59C9">
        <w:rPr>
          <w:b w:val="0"/>
          <w:color w:val="000000"/>
          <w:sz w:val="18"/>
          <w:szCs w:val="18"/>
        </w:rPr>
        <w:t xml:space="preserve">. </w:t>
      </w:r>
      <w:r>
        <w:rPr>
          <w:b w:val="0"/>
          <w:color w:val="000000"/>
          <w:sz w:val="18"/>
          <w:szCs w:val="18"/>
        </w:rPr>
        <w:t>FRE values</w:t>
      </w:r>
      <w:r w:rsidR="005A58AE">
        <w:rPr>
          <w:b w:val="0"/>
          <w:color w:val="000000"/>
          <w:sz w:val="18"/>
          <w:szCs w:val="18"/>
        </w:rPr>
        <w:t xml:space="preserve"> in mm</w:t>
      </w:r>
      <w:r>
        <w:rPr>
          <w:b w:val="0"/>
          <w:color w:val="000000"/>
          <w:sz w:val="18"/>
          <w:szCs w:val="18"/>
        </w:rPr>
        <w:t xml:space="preserve"> for the MIP-GC, MIP-MI and BGB methods applied</w:t>
      </w:r>
      <w:r w:rsidR="000F4417">
        <w:rPr>
          <w:b w:val="0"/>
          <w:color w:val="000000"/>
          <w:sz w:val="18"/>
          <w:szCs w:val="18"/>
        </w:rPr>
        <w:t xml:space="preserve"> to</w:t>
      </w:r>
      <w:r>
        <w:rPr>
          <w:b w:val="0"/>
          <w:color w:val="000000"/>
          <w:sz w:val="18"/>
          <w:szCs w:val="18"/>
        </w:rPr>
        <w:t xml:space="preserve"> </w:t>
      </w:r>
      <w:r w:rsidR="000F4417">
        <w:rPr>
          <w:b w:val="0"/>
          <w:color w:val="000000"/>
          <w:sz w:val="18"/>
          <w:szCs w:val="18"/>
        </w:rPr>
        <w:t>3D-DSA to LAT and AP 2D-DSA registration</w:t>
      </w:r>
      <w:r>
        <w:rPr>
          <w:b w:val="0"/>
          <w:color w:val="000000"/>
          <w:sz w:val="18"/>
          <w:szCs w:val="18"/>
        </w:rPr>
        <w:t xml:space="preserve"> of</w:t>
      </w:r>
      <w:r w:rsidR="004A1B6B">
        <w:rPr>
          <w:b w:val="0"/>
          <w:color w:val="000000"/>
          <w:sz w:val="18"/>
          <w:szCs w:val="18"/>
        </w:rPr>
        <w:t xml:space="preserve"> the ten</w:t>
      </w:r>
      <w:r>
        <w:rPr>
          <w:b w:val="0"/>
          <w:color w:val="000000"/>
          <w:sz w:val="18"/>
          <w:szCs w:val="18"/>
        </w:rPr>
        <w:t xml:space="preserve"> </w:t>
      </w:r>
      <w:r w:rsidR="004A1B6B">
        <w:rPr>
          <w:b w:val="0"/>
          <w:color w:val="000000"/>
          <w:sz w:val="18"/>
          <w:szCs w:val="18"/>
        </w:rPr>
        <w:t xml:space="preserve">image </w:t>
      </w:r>
      <w:r>
        <w:rPr>
          <w:b w:val="0"/>
          <w:color w:val="000000"/>
          <w:sz w:val="18"/>
          <w:szCs w:val="18"/>
        </w:rPr>
        <w:t xml:space="preserve">datasets with fiducial markers. </w:t>
      </w:r>
      <w:r w:rsidR="000F4417">
        <w:rPr>
          <w:b w:val="0"/>
          <w:color w:val="000000"/>
          <w:sz w:val="18"/>
          <w:szCs w:val="18"/>
        </w:rPr>
        <w:t xml:space="preserve">The FRE values were obtained either by </w:t>
      </w:r>
      <w:r w:rsidR="000F4417" w:rsidRPr="00A62930">
        <w:rPr>
          <w:b w:val="0"/>
          <w:color w:val="000000"/>
          <w:sz w:val="18"/>
          <w:szCs w:val="18"/>
        </w:rPr>
        <w:t>optimizing</w:t>
      </w:r>
      <w:r w:rsidR="000F4417">
        <w:rPr>
          <w:b w:val="0"/>
          <w:color w:val="000000"/>
          <w:sz w:val="18"/>
          <w:szCs w:val="18"/>
        </w:rPr>
        <w:t xml:space="preserve"> solely</w:t>
      </w:r>
      <w:r w:rsidR="000F4417" w:rsidRPr="00A62930">
        <w:rPr>
          <w:b w:val="0"/>
          <w:color w:val="000000"/>
          <w:sz w:val="18"/>
          <w:szCs w:val="18"/>
        </w:rPr>
        <w:t xml:space="preserve"> </w:t>
      </w:r>
      <w:r w:rsidR="000F4417">
        <w:rPr>
          <w:b w:val="0"/>
          <w:color w:val="000000"/>
          <w:sz w:val="18"/>
          <w:szCs w:val="18"/>
        </w:rPr>
        <w:t xml:space="preserve">the </w:t>
      </w:r>
      <w:r w:rsidR="000F4417" w:rsidRPr="00A62930">
        <w:rPr>
          <w:b w:val="0"/>
          <w:color w:val="000000"/>
          <w:sz w:val="18"/>
          <w:szCs w:val="18"/>
        </w:rPr>
        <w:t>rigid-body parameters or</w:t>
      </w:r>
      <w:r w:rsidR="000F4417">
        <w:rPr>
          <w:b w:val="0"/>
          <w:color w:val="000000"/>
          <w:sz w:val="18"/>
          <w:szCs w:val="18"/>
        </w:rPr>
        <w:t xml:space="preserve"> simultaneously the</w:t>
      </w:r>
      <w:r w:rsidR="000F4417" w:rsidRPr="00A62930">
        <w:rPr>
          <w:b w:val="0"/>
          <w:color w:val="000000"/>
          <w:sz w:val="18"/>
          <w:szCs w:val="18"/>
        </w:rPr>
        <w:t xml:space="preserve"> rigid-body and </w:t>
      </w:r>
      <w:r w:rsidR="000F4417">
        <w:rPr>
          <w:b w:val="0"/>
          <w:color w:val="000000"/>
          <w:sz w:val="18"/>
          <w:szCs w:val="18"/>
        </w:rPr>
        <w:t>C-arm’s</w:t>
      </w:r>
      <w:r w:rsidR="000F4417" w:rsidRPr="00A62930">
        <w:rPr>
          <w:b w:val="0"/>
          <w:color w:val="000000"/>
          <w:sz w:val="18"/>
          <w:szCs w:val="18"/>
        </w:rPr>
        <w:t xml:space="preserve"> </w:t>
      </w:r>
      <w:r w:rsidR="000F4417">
        <w:rPr>
          <w:b w:val="0"/>
          <w:color w:val="000000"/>
          <w:sz w:val="18"/>
          <w:szCs w:val="18"/>
        </w:rPr>
        <w:t xml:space="preserve">pose </w:t>
      </w:r>
      <w:r w:rsidR="000F4417" w:rsidRPr="00A62930">
        <w:rPr>
          <w:b w:val="0"/>
          <w:color w:val="000000"/>
          <w:sz w:val="18"/>
          <w:szCs w:val="18"/>
        </w:rPr>
        <w:t>parameters</w:t>
      </w:r>
      <w:r w:rsidR="000F4417">
        <w:rPr>
          <w:b w:val="0"/>
          <w:color w:val="000000"/>
          <w:sz w:val="18"/>
          <w:szCs w:val="18"/>
        </w:rPr>
        <w:t xml:space="preserve"> (All).  </w:t>
      </w:r>
    </w:p>
    <w:p w:rsidR="003B7488" w:rsidRDefault="003B7488" w:rsidP="003B7488">
      <w:pPr>
        <w:rPr>
          <w:lang w:eastAsia="sl-SI"/>
        </w:rPr>
      </w:pPr>
    </w:p>
    <w:tbl>
      <w:tblPr>
        <w:tblW w:w="9480" w:type="dxa"/>
        <w:jc w:val="center"/>
        <w:tblInd w:w="95" w:type="dxa"/>
        <w:tblLook w:val="04A0"/>
      </w:tblPr>
      <w:tblGrid>
        <w:gridCol w:w="600"/>
        <w:gridCol w:w="271"/>
        <w:gridCol w:w="960"/>
        <w:gridCol w:w="266"/>
        <w:gridCol w:w="760"/>
        <w:gridCol w:w="760"/>
        <w:gridCol w:w="760"/>
        <w:gridCol w:w="760"/>
        <w:gridCol w:w="760"/>
        <w:gridCol w:w="760"/>
        <w:gridCol w:w="760"/>
        <w:gridCol w:w="760"/>
        <w:gridCol w:w="760"/>
        <w:gridCol w:w="760"/>
      </w:tblGrid>
      <w:tr w:rsidR="003B7488" w:rsidRPr="003B7488" w:rsidTr="006A51EA">
        <w:trPr>
          <w:trHeight w:val="345"/>
          <w:jc w:val="center"/>
        </w:trPr>
        <w:tc>
          <w:tcPr>
            <w:tcW w:w="600" w:type="dxa"/>
            <w:vMerge w:val="restart"/>
            <w:tcBorders>
              <w:top w:val="double" w:sz="6" w:space="0" w:color="auto"/>
              <w:left w:val="nil"/>
              <w:bottom w:val="nil"/>
              <w:right w:val="nil"/>
            </w:tcBorders>
            <w:shd w:val="clear" w:color="auto" w:fill="auto"/>
            <w:noWrap/>
            <w:vAlign w:val="center"/>
            <w:hideMark/>
          </w:tcPr>
          <w:p w:rsidR="003B7488" w:rsidRPr="003B7488" w:rsidRDefault="003B7488" w:rsidP="003B7488">
            <w:pPr>
              <w:overflowPunct/>
              <w:autoSpaceDE/>
              <w:autoSpaceDN/>
              <w:adjustRightInd/>
              <w:jc w:val="center"/>
              <w:textAlignment w:val="auto"/>
              <w:rPr>
                <w:color w:val="000000"/>
              </w:rPr>
            </w:pPr>
            <w:r w:rsidRPr="003B7488">
              <w:rPr>
                <w:color w:val="000000"/>
              </w:rPr>
              <w:t>Test</w:t>
            </w:r>
          </w:p>
        </w:tc>
        <w:tc>
          <w:tcPr>
            <w:tcW w:w="160" w:type="dxa"/>
            <w:tcBorders>
              <w:top w:val="double" w:sz="6"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sz w:val="22"/>
                <w:szCs w:val="22"/>
              </w:rPr>
            </w:pPr>
            <w:r w:rsidRPr="003B7488">
              <w:rPr>
                <w:color w:val="000000"/>
                <w:sz w:val="22"/>
                <w:szCs w:val="22"/>
              </w:rPr>
              <w:t> </w:t>
            </w:r>
          </w:p>
        </w:tc>
        <w:tc>
          <w:tcPr>
            <w:tcW w:w="960" w:type="dxa"/>
            <w:vMerge w:val="restart"/>
            <w:tcBorders>
              <w:top w:val="double" w:sz="6" w:space="0" w:color="auto"/>
              <w:left w:val="nil"/>
              <w:bottom w:val="nil"/>
              <w:right w:val="nil"/>
            </w:tcBorders>
            <w:shd w:val="clear" w:color="auto" w:fill="auto"/>
            <w:noWrap/>
            <w:vAlign w:val="center"/>
            <w:hideMark/>
          </w:tcPr>
          <w:p w:rsidR="003B7488" w:rsidRPr="003B7488" w:rsidRDefault="003B7488" w:rsidP="003B7488">
            <w:pPr>
              <w:overflowPunct/>
              <w:autoSpaceDE/>
              <w:autoSpaceDN/>
              <w:adjustRightInd/>
              <w:jc w:val="center"/>
              <w:textAlignment w:val="auto"/>
              <w:rPr>
                <w:color w:val="000000"/>
              </w:rPr>
            </w:pPr>
            <w:r w:rsidRPr="003B7488">
              <w:rPr>
                <w:color w:val="000000"/>
              </w:rPr>
              <w:t>Method</w:t>
            </w:r>
          </w:p>
        </w:tc>
        <w:tc>
          <w:tcPr>
            <w:tcW w:w="160" w:type="dxa"/>
            <w:tcBorders>
              <w:top w:val="double" w:sz="6"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 </w:t>
            </w:r>
          </w:p>
        </w:tc>
        <w:tc>
          <w:tcPr>
            <w:tcW w:w="7600" w:type="dxa"/>
            <w:gridSpan w:val="10"/>
            <w:tcBorders>
              <w:top w:val="double" w:sz="6" w:space="0" w:color="auto"/>
              <w:left w:val="nil"/>
              <w:bottom w:val="nil"/>
              <w:right w:val="nil"/>
            </w:tcBorders>
            <w:shd w:val="clear" w:color="auto" w:fill="auto"/>
            <w:noWrap/>
            <w:vAlign w:val="center"/>
            <w:hideMark/>
          </w:tcPr>
          <w:p w:rsidR="003B7488" w:rsidRPr="003B7488" w:rsidRDefault="003B7488" w:rsidP="006A51EA">
            <w:pPr>
              <w:overflowPunct/>
              <w:autoSpaceDE/>
              <w:autoSpaceDN/>
              <w:adjustRightInd/>
              <w:jc w:val="center"/>
              <w:textAlignment w:val="auto"/>
              <w:rPr>
                <w:color w:val="000000"/>
              </w:rPr>
            </w:pPr>
            <w:r w:rsidRPr="003B7488">
              <w:rPr>
                <w:color w:val="000000"/>
              </w:rPr>
              <w:t>Dataset</w:t>
            </w:r>
          </w:p>
        </w:tc>
      </w:tr>
      <w:tr w:rsidR="003B7488" w:rsidRPr="003B7488" w:rsidTr="0088724E">
        <w:trPr>
          <w:trHeight w:val="315"/>
          <w:jc w:val="center"/>
        </w:trPr>
        <w:tc>
          <w:tcPr>
            <w:tcW w:w="600" w:type="dxa"/>
            <w:vMerge/>
            <w:tcBorders>
              <w:top w:val="double" w:sz="6" w:space="0" w:color="auto"/>
              <w:left w:val="nil"/>
              <w:bottom w:val="nil"/>
              <w:right w:val="nil"/>
            </w:tcBorders>
            <w:vAlign w:val="center"/>
            <w:hideMark/>
          </w:tcPr>
          <w:p w:rsidR="003B7488" w:rsidRPr="003B7488" w:rsidRDefault="003B7488" w:rsidP="003B748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sz w:val="22"/>
                <w:szCs w:val="22"/>
              </w:rPr>
            </w:pPr>
          </w:p>
        </w:tc>
        <w:tc>
          <w:tcPr>
            <w:tcW w:w="960" w:type="dxa"/>
            <w:vMerge/>
            <w:tcBorders>
              <w:top w:val="double" w:sz="6" w:space="0" w:color="auto"/>
              <w:left w:val="nil"/>
              <w:bottom w:val="nil"/>
              <w:right w:val="nil"/>
            </w:tcBorders>
            <w:vAlign w:val="center"/>
            <w:hideMark/>
          </w:tcPr>
          <w:p w:rsidR="003B7488" w:rsidRPr="003B7488" w:rsidRDefault="003B7488" w:rsidP="003B748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1</w:t>
            </w: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2</w:t>
            </w: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3</w:t>
            </w: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4</w:t>
            </w: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5</w:t>
            </w: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6</w:t>
            </w: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7</w:t>
            </w: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8</w:t>
            </w: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9</w:t>
            </w:r>
          </w:p>
        </w:tc>
        <w:tc>
          <w:tcPr>
            <w:tcW w:w="760" w:type="dxa"/>
            <w:tcBorders>
              <w:top w:val="single" w:sz="4" w:space="0" w:color="auto"/>
              <w:left w:val="nil"/>
              <w:bottom w:val="single" w:sz="4"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10</w:t>
            </w:r>
          </w:p>
        </w:tc>
      </w:tr>
      <w:tr w:rsidR="003B7488" w:rsidRPr="003B7488" w:rsidTr="0088724E">
        <w:trPr>
          <w:trHeight w:val="315"/>
          <w:jc w:val="center"/>
        </w:trPr>
        <w:tc>
          <w:tcPr>
            <w:tcW w:w="600" w:type="dxa"/>
            <w:vMerge w:val="restart"/>
            <w:tcBorders>
              <w:top w:val="single" w:sz="4" w:space="0" w:color="auto"/>
              <w:left w:val="nil"/>
              <w:bottom w:val="single" w:sz="4" w:space="0" w:color="000000"/>
              <w:right w:val="nil"/>
            </w:tcBorders>
            <w:shd w:val="clear" w:color="auto" w:fill="auto"/>
            <w:noWrap/>
            <w:textDirection w:val="btLr"/>
            <w:vAlign w:val="center"/>
            <w:hideMark/>
          </w:tcPr>
          <w:p w:rsidR="003B7488" w:rsidRPr="003B7488" w:rsidRDefault="003B7488" w:rsidP="003B7488">
            <w:pPr>
              <w:overflowPunct/>
              <w:autoSpaceDE/>
              <w:autoSpaceDN/>
              <w:adjustRightInd/>
              <w:jc w:val="center"/>
              <w:textAlignment w:val="auto"/>
              <w:rPr>
                <w:color w:val="000000"/>
              </w:rPr>
            </w:pPr>
            <w:r w:rsidRPr="003B7488">
              <w:rPr>
                <w:color w:val="000000"/>
              </w:rPr>
              <w:t>Rigid-body</w:t>
            </w: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sz w:val="22"/>
                <w:szCs w:val="22"/>
              </w:rPr>
            </w:pPr>
          </w:p>
        </w:tc>
        <w:tc>
          <w:tcPr>
            <w:tcW w:w="9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r w:rsidRPr="003B7488">
              <w:rPr>
                <w:color w:val="000000"/>
              </w:rPr>
              <w:t>MIP-GC</w:t>
            </w: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52</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3</w:t>
            </w:r>
            <w:r>
              <w:rPr>
                <w:color w:val="000000"/>
              </w:rPr>
              <w:t>.</w:t>
            </w:r>
            <w:r w:rsidRPr="003B7488">
              <w:rPr>
                <w:color w:val="000000"/>
              </w:rPr>
              <w:t>67</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1</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8</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33</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71</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31</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1</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0</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5</w:t>
            </w:r>
          </w:p>
        </w:tc>
      </w:tr>
      <w:tr w:rsidR="003B7488" w:rsidRPr="003B7488" w:rsidTr="0088724E">
        <w:trPr>
          <w:trHeight w:val="300"/>
          <w:jc w:val="center"/>
        </w:trPr>
        <w:tc>
          <w:tcPr>
            <w:tcW w:w="600" w:type="dxa"/>
            <w:vMerge/>
            <w:tcBorders>
              <w:top w:val="single" w:sz="4" w:space="0" w:color="auto"/>
              <w:left w:val="nil"/>
              <w:bottom w:val="single" w:sz="4" w:space="0" w:color="000000"/>
              <w:right w:val="nil"/>
            </w:tcBorders>
            <w:vAlign w:val="center"/>
            <w:hideMark/>
          </w:tcPr>
          <w:p w:rsidR="003B7488" w:rsidRPr="003B7488" w:rsidRDefault="003B7488" w:rsidP="003B748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sz w:val="22"/>
                <w:szCs w:val="22"/>
              </w:rPr>
            </w:pPr>
          </w:p>
        </w:tc>
        <w:tc>
          <w:tcPr>
            <w:tcW w:w="9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r w:rsidRPr="003B7488">
              <w:rPr>
                <w:color w:val="000000"/>
              </w:rPr>
              <w:t>MIP-MI</w:t>
            </w: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52</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30</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5</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37</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51</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3</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75</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0</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7</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9</w:t>
            </w:r>
          </w:p>
        </w:tc>
      </w:tr>
      <w:tr w:rsidR="003B7488" w:rsidRPr="003B7488" w:rsidTr="0088724E">
        <w:trPr>
          <w:trHeight w:val="300"/>
          <w:jc w:val="center"/>
        </w:trPr>
        <w:tc>
          <w:tcPr>
            <w:tcW w:w="600" w:type="dxa"/>
            <w:vMerge/>
            <w:tcBorders>
              <w:top w:val="single" w:sz="4" w:space="0" w:color="auto"/>
              <w:left w:val="nil"/>
              <w:bottom w:val="single" w:sz="4" w:space="0" w:color="000000"/>
              <w:right w:val="nil"/>
            </w:tcBorders>
            <w:vAlign w:val="center"/>
            <w:hideMark/>
          </w:tcPr>
          <w:p w:rsidR="003B7488" w:rsidRPr="003B7488" w:rsidRDefault="003B7488" w:rsidP="003B748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sz w:val="22"/>
                <w:szCs w:val="22"/>
              </w:rPr>
            </w:pPr>
          </w:p>
        </w:tc>
        <w:tc>
          <w:tcPr>
            <w:tcW w:w="9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r w:rsidRPr="003B7488">
              <w:rPr>
                <w:color w:val="000000"/>
              </w:rPr>
              <w:t>BGB</w:t>
            </w: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0</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31</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30</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58</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1</w:t>
            </w:r>
            <w:r>
              <w:rPr>
                <w:color w:val="000000"/>
              </w:rPr>
              <w:t>.</w:t>
            </w:r>
            <w:r w:rsidRPr="003B7488">
              <w:rPr>
                <w:color w:val="000000"/>
              </w:rPr>
              <w:t>53</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85</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56</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3</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50</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42</w:t>
            </w:r>
          </w:p>
        </w:tc>
      </w:tr>
      <w:tr w:rsidR="003B7488" w:rsidRPr="003B7488" w:rsidTr="0088724E">
        <w:trPr>
          <w:trHeight w:val="300"/>
          <w:jc w:val="center"/>
        </w:trPr>
        <w:tc>
          <w:tcPr>
            <w:tcW w:w="600" w:type="dxa"/>
            <w:vMerge w:val="restart"/>
            <w:tcBorders>
              <w:top w:val="nil"/>
              <w:left w:val="nil"/>
              <w:bottom w:val="double" w:sz="6" w:space="0" w:color="000000"/>
              <w:right w:val="nil"/>
            </w:tcBorders>
            <w:shd w:val="clear" w:color="auto" w:fill="auto"/>
            <w:noWrap/>
            <w:textDirection w:val="btLr"/>
            <w:vAlign w:val="center"/>
            <w:hideMark/>
          </w:tcPr>
          <w:p w:rsidR="003B7488" w:rsidRPr="003B7488" w:rsidRDefault="003B7488" w:rsidP="003B7488">
            <w:pPr>
              <w:overflowPunct/>
              <w:autoSpaceDE/>
              <w:autoSpaceDN/>
              <w:adjustRightInd/>
              <w:jc w:val="center"/>
              <w:textAlignment w:val="auto"/>
              <w:rPr>
                <w:color w:val="000000"/>
              </w:rPr>
            </w:pPr>
            <w:r w:rsidRPr="003B7488">
              <w:rPr>
                <w:color w:val="000000"/>
              </w:rPr>
              <w:t>All</w:t>
            </w:r>
          </w:p>
        </w:tc>
        <w:tc>
          <w:tcPr>
            <w:tcW w:w="1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sz w:val="22"/>
                <w:szCs w:val="22"/>
              </w:rPr>
            </w:pPr>
            <w:r w:rsidRPr="003B7488">
              <w:rPr>
                <w:color w:val="000000"/>
                <w:sz w:val="22"/>
                <w:szCs w:val="22"/>
              </w:rPr>
              <w:t> </w:t>
            </w:r>
          </w:p>
        </w:tc>
        <w:tc>
          <w:tcPr>
            <w:tcW w:w="9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r w:rsidRPr="003B7488">
              <w:rPr>
                <w:color w:val="000000"/>
              </w:rPr>
              <w:t>MIP-GC</w:t>
            </w:r>
          </w:p>
        </w:tc>
        <w:tc>
          <w:tcPr>
            <w:tcW w:w="1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r w:rsidRPr="003B7488">
              <w:rPr>
                <w:color w:val="000000"/>
              </w:rPr>
              <w:t> </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0</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1</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06</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08</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2</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6</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4</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0</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2</w:t>
            </w:r>
          </w:p>
        </w:tc>
        <w:tc>
          <w:tcPr>
            <w:tcW w:w="760" w:type="dxa"/>
            <w:tcBorders>
              <w:top w:val="single" w:sz="4" w:space="0" w:color="auto"/>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07</w:t>
            </w:r>
          </w:p>
        </w:tc>
      </w:tr>
      <w:tr w:rsidR="003B7488" w:rsidRPr="003B7488" w:rsidTr="0088724E">
        <w:trPr>
          <w:trHeight w:val="300"/>
          <w:jc w:val="center"/>
        </w:trPr>
        <w:tc>
          <w:tcPr>
            <w:tcW w:w="600" w:type="dxa"/>
            <w:vMerge/>
            <w:tcBorders>
              <w:top w:val="nil"/>
              <w:left w:val="nil"/>
              <w:bottom w:val="double" w:sz="6" w:space="0" w:color="000000"/>
              <w:right w:val="nil"/>
            </w:tcBorders>
            <w:vAlign w:val="center"/>
            <w:hideMark/>
          </w:tcPr>
          <w:p w:rsidR="003B7488" w:rsidRPr="003B7488" w:rsidRDefault="003B7488" w:rsidP="003B748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sz w:val="22"/>
                <w:szCs w:val="22"/>
              </w:rPr>
            </w:pPr>
          </w:p>
        </w:tc>
        <w:tc>
          <w:tcPr>
            <w:tcW w:w="9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r w:rsidRPr="003B7488">
              <w:rPr>
                <w:color w:val="000000"/>
              </w:rPr>
              <w:t>MIP-MI</w:t>
            </w:r>
          </w:p>
        </w:tc>
        <w:tc>
          <w:tcPr>
            <w:tcW w:w="1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34</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07</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07</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4</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9</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25</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2</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33</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8</w:t>
            </w:r>
          </w:p>
        </w:tc>
        <w:tc>
          <w:tcPr>
            <w:tcW w:w="760" w:type="dxa"/>
            <w:tcBorders>
              <w:top w:val="nil"/>
              <w:left w:val="nil"/>
              <w:bottom w:val="nil"/>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09</w:t>
            </w:r>
          </w:p>
        </w:tc>
      </w:tr>
      <w:tr w:rsidR="003B7488" w:rsidRPr="003B7488" w:rsidTr="0088724E">
        <w:trPr>
          <w:trHeight w:val="315"/>
          <w:jc w:val="center"/>
        </w:trPr>
        <w:tc>
          <w:tcPr>
            <w:tcW w:w="600" w:type="dxa"/>
            <w:vMerge/>
            <w:tcBorders>
              <w:top w:val="nil"/>
              <w:left w:val="nil"/>
              <w:bottom w:val="double" w:sz="6" w:space="0" w:color="000000"/>
              <w:right w:val="nil"/>
            </w:tcBorders>
            <w:vAlign w:val="center"/>
            <w:hideMark/>
          </w:tcPr>
          <w:p w:rsidR="003B7488" w:rsidRPr="003B7488" w:rsidRDefault="003B7488" w:rsidP="003B7488">
            <w:pPr>
              <w:overflowPunct/>
              <w:autoSpaceDE/>
              <w:autoSpaceDN/>
              <w:adjustRightInd/>
              <w:textAlignment w:val="auto"/>
              <w:rPr>
                <w:color w:val="000000"/>
              </w:rPr>
            </w:pPr>
          </w:p>
        </w:tc>
        <w:tc>
          <w:tcPr>
            <w:tcW w:w="1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sz w:val="22"/>
                <w:szCs w:val="22"/>
              </w:rPr>
            </w:pPr>
            <w:r w:rsidRPr="003B7488">
              <w:rPr>
                <w:color w:val="000000"/>
                <w:sz w:val="22"/>
                <w:szCs w:val="22"/>
              </w:rPr>
              <w:t> </w:t>
            </w:r>
          </w:p>
        </w:tc>
        <w:tc>
          <w:tcPr>
            <w:tcW w:w="9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r w:rsidRPr="003B7488">
              <w:rPr>
                <w:color w:val="000000"/>
              </w:rPr>
              <w:t>BGB</w:t>
            </w:r>
          </w:p>
        </w:tc>
        <w:tc>
          <w:tcPr>
            <w:tcW w:w="1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textAlignment w:val="auto"/>
              <w:rPr>
                <w:color w:val="000000"/>
              </w:rPr>
            </w:pPr>
            <w:r w:rsidRPr="003B7488">
              <w:rPr>
                <w:color w:val="000000"/>
              </w:rPr>
              <w:t> </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65</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74</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14</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1</w:t>
            </w:r>
            <w:r>
              <w:rPr>
                <w:color w:val="000000"/>
              </w:rPr>
              <w:t>.</w:t>
            </w:r>
            <w:r w:rsidRPr="003B7488">
              <w:rPr>
                <w:color w:val="000000"/>
              </w:rPr>
              <w:t>30</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79</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1</w:t>
            </w:r>
            <w:r>
              <w:rPr>
                <w:color w:val="000000"/>
              </w:rPr>
              <w:t>.</w:t>
            </w:r>
            <w:r w:rsidRPr="003B7488">
              <w:rPr>
                <w:color w:val="000000"/>
              </w:rPr>
              <w:t>67</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1</w:t>
            </w:r>
            <w:r>
              <w:rPr>
                <w:color w:val="000000"/>
              </w:rPr>
              <w:t>.</w:t>
            </w:r>
            <w:r w:rsidRPr="003B7488">
              <w:rPr>
                <w:color w:val="000000"/>
              </w:rPr>
              <w:t>74</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60</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0</w:t>
            </w:r>
            <w:r>
              <w:rPr>
                <w:color w:val="000000"/>
              </w:rPr>
              <w:t>.</w:t>
            </w:r>
            <w:r w:rsidRPr="003B7488">
              <w:rPr>
                <w:color w:val="000000"/>
              </w:rPr>
              <w:t>50</w:t>
            </w:r>
          </w:p>
        </w:tc>
        <w:tc>
          <w:tcPr>
            <w:tcW w:w="760" w:type="dxa"/>
            <w:tcBorders>
              <w:top w:val="nil"/>
              <w:left w:val="nil"/>
              <w:bottom w:val="double" w:sz="6" w:space="0" w:color="auto"/>
              <w:right w:val="nil"/>
            </w:tcBorders>
            <w:shd w:val="clear" w:color="auto" w:fill="auto"/>
            <w:noWrap/>
            <w:vAlign w:val="bottom"/>
            <w:hideMark/>
          </w:tcPr>
          <w:p w:rsidR="003B7488" w:rsidRPr="003B7488" w:rsidRDefault="003B7488" w:rsidP="003B7488">
            <w:pPr>
              <w:overflowPunct/>
              <w:autoSpaceDE/>
              <w:autoSpaceDN/>
              <w:adjustRightInd/>
              <w:jc w:val="center"/>
              <w:textAlignment w:val="auto"/>
              <w:rPr>
                <w:color w:val="000000"/>
              </w:rPr>
            </w:pPr>
            <w:r w:rsidRPr="003B7488">
              <w:rPr>
                <w:color w:val="000000"/>
              </w:rPr>
              <w:t>1</w:t>
            </w:r>
            <w:r>
              <w:rPr>
                <w:color w:val="000000"/>
              </w:rPr>
              <w:t>.</w:t>
            </w:r>
            <w:r w:rsidRPr="003B7488">
              <w:rPr>
                <w:color w:val="000000"/>
              </w:rPr>
              <w:t>25</w:t>
            </w:r>
          </w:p>
        </w:tc>
      </w:tr>
    </w:tbl>
    <w:p w:rsidR="003B7488" w:rsidRDefault="003B7488" w:rsidP="003B7488">
      <w:pPr>
        <w:rPr>
          <w:lang w:eastAsia="sl-SI"/>
        </w:rPr>
      </w:pPr>
    </w:p>
    <w:p w:rsidR="000A36FF" w:rsidRDefault="000A36FF" w:rsidP="00D810B9">
      <w:pPr>
        <w:jc w:val="both"/>
      </w:pPr>
      <w:r>
        <w:t xml:space="preserve">FPE values of </w:t>
      </w:r>
      <w:r w:rsidR="00797379">
        <w:t xml:space="preserve">the </w:t>
      </w:r>
      <w:r w:rsidR="009E4AE3">
        <w:t>M</w:t>
      </w:r>
      <w:r>
        <w:t>IP-GC method</w:t>
      </w:r>
      <w:r w:rsidR="009E4AE3">
        <w:t xml:space="preserve"> </w:t>
      </w:r>
      <w:r>
        <w:t>obtained by optimizing</w:t>
      </w:r>
      <w:r w:rsidR="003D55CB">
        <w:t xml:space="preserve"> solely</w:t>
      </w:r>
      <w:r>
        <w:t xml:space="preserve"> rigid-body parameters were between 0.18 and 9.28 mm, while FPE values obtained by optimizing all parameters (rigid-body + </w:t>
      </w:r>
      <w:r w:rsidR="003D55CB">
        <w:t>C-arm pose</w:t>
      </w:r>
      <w:r>
        <w:t xml:space="preserve">) were between 0.14 and 0.69 mm. </w:t>
      </w:r>
      <w:r w:rsidR="00B26170">
        <w:t xml:space="preserve">The MIP-MI method obtained FPE values between 0.16 and 1.62 mm </w:t>
      </w:r>
      <w:r w:rsidR="003D55CB">
        <w:t>for optimizing</w:t>
      </w:r>
      <w:r w:rsidR="00B26170">
        <w:t xml:space="preserve"> rigid-body and FPE values between 0.18 and 0.84 </w:t>
      </w:r>
      <w:r w:rsidR="003D55CB">
        <w:t>for optimizing</w:t>
      </w:r>
      <w:r w:rsidR="00B26170">
        <w:t xml:space="preserve"> all</w:t>
      </w:r>
      <w:r w:rsidR="003D55CB">
        <w:t xml:space="preserve"> of the</w:t>
      </w:r>
      <w:r w:rsidR="00B26170">
        <w:t xml:space="preserve"> parameters. </w:t>
      </w:r>
      <w:r w:rsidR="00141BA5">
        <w:t xml:space="preserve">The BGB method was </w:t>
      </w:r>
      <w:r w:rsidR="003D55CB">
        <w:t xml:space="preserve">consistently </w:t>
      </w:r>
      <w:r w:rsidR="00141BA5">
        <w:t>less accurate</w:t>
      </w:r>
      <w:r w:rsidR="003D55CB">
        <w:t xml:space="preserve"> than the other two methods</w:t>
      </w:r>
      <w:r w:rsidR="00141BA5">
        <w:t xml:space="preserve"> with FPE values between 0.39 and 2.32 mm </w:t>
      </w:r>
      <w:r w:rsidR="003D55CB">
        <w:t xml:space="preserve">for </w:t>
      </w:r>
      <w:r w:rsidR="00141BA5">
        <w:t xml:space="preserve">optimizing rigid-body parameters and with FPE values between 0.41 and 3.44 mm </w:t>
      </w:r>
      <w:r w:rsidR="003D55CB">
        <w:t xml:space="preserve">for </w:t>
      </w:r>
      <w:r w:rsidR="00141BA5">
        <w:t>optimizing all parameters.</w:t>
      </w:r>
      <w:r w:rsidR="00B26170">
        <w:t xml:space="preserve">  </w:t>
      </w:r>
      <w:r>
        <w:t xml:space="preserve">     </w:t>
      </w:r>
    </w:p>
    <w:p w:rsidR="000A36FF" w:rsidRDefault="000A36FF" w:rsidP="00D810B9">
      <w:pPr>
        <w:jc w:val="both"/>
      </w:pPr>
    </w:p>
    <w:p w:rsidR="000A36FF" w:rsidRDefault="000761CD" w:rsidP="00D810B9">
      <w:pPr>
        <w:jc w:val="both"/>
      </w:pPr>
      <w:r>
        <w:t xml:space="preserve">FRE values </w:t>
      </w:r>
      <w:r w:rsidR="007705AA">
        <w:t>for</w:t>
      </w:r>
      <w:r>
        <w:t xml:space="preserve"> the MIP-GC method were between 0.2</w:t>
      </w:r>
      <w:r w:rsidR="003D55CB">
        <w:t>0</w:t>
      </w:r>
      <w:r>
        <w:t xml:space="preserve"> and 3.67 mm</w:t>
      </w:r>
      <w:r w:rsidR="007705AA">
        <w:t xml:space="preserve"> by optimizing solely rigid-body parameters</w:t>
      </w:r>
      <w:r>
        <w:t xml:space="preserve">, </w:t>
      </w:r>
      <w:r w:rsidR="007705AA">
        <w:t xml:space="preserve">and between 0.06 and 0.26 mm </w:t>
      </w:r>
      <w:r>
        <w:t>by optimizing all parameters. The MIP-MI method obtained F</w:t>
      </w:r>
      <w:r w:rsidR="008407EB">
        <w:t>R</w:t>
      </w:r>
      <w:r>
        <w:t>E values between 0.1</w:t>
      </w:r>
      <w:r w:rsidR="000D626A">
        <w:t>3</w:t>
      </w:r>
      <w:r>
        <w:t xml:space="preserve"> and </w:t>
      </w:r>
      <w:r w:rsidR="000D626A">
        <w:t>0.75</w:t>
      </w:r>
      <w:r>
        <w:t xml:space="preserve"> mm by optimizing rigid-body parameters and F</w:t>
      </w:r>
      <w:r w:rsidR="008407EB">
        <w:t>R</w:t>
      </w:r>
      <w:r>
        <w:t>E values between 0.</w:t>
      </w:r>
      <w:r w:rsidR="000D626A">
        <w:t>07</w:t>
      </w:r>
      <w:r>
        <w:t xml:space="preserve"> and 0.</w:t>
      </w:r>
      <w:r w:rsidR="000D626A">
        <w:t>34</w:t>
      </w:r>
      <w:r>
        <w:t xml:space="preserve"> by optimizing all parameters. </w:t>
      </w:r>
      <w:r w:rsidR="007705AA">
        <w:lastRenderedPageBreak/>
        <w:t>Similarly to FPE-based analysis the FRE values for t</w:t>
      </w:r>
      <w:r>
        <w:t>he BGB method w</w:t>
      </w:r>
      <w:r w:rsidR="007705AA">
        <w:t>ere</w:t>
      </w:r>
      <w:r>
        <w:t xml:space="preserve"> </w:t>
      </w:r>
      <w:r w:rsidR="007705AA">
        <w:t xml:space="preserve">consistently </w:t>
      </w:r>
      <w:r>
        <w:t>less accurate</w:t>
      </w:r>
      <w:r w:rsidR="007705AA">
        <w:t xml:space="preserve">, i.e. </w:t>
      </w:r>
      <w:r>
        <w:t>between 0.</w:t>
      </w:r>
      <w:r w:rsidR="00330A6D">
        <w:t>2</w:t>
      </w:r>
      <w:r>
        <w:t xml:space="preserve"> and </w:t>
      </w:r>
      <w:r w:rsidR="00330A6D">
        <w:t>1</w:t>
      </w:r>
      <w:r>
        <w:t>.</w:t>
      </w:r>
      <w:r w:rsidR="00330A6D">
        <w:t>53</w:t>
      </w:r>
      <w:r>
        <w:t xml:space="preserve"> mm by optimizing rigid-body parameters and between 0.</w:t>
      </w:r>
      <w:r w:rsidR="00330A6D">
        <w:t>5</w:t>
      </w:r>
      <w:r>
        <w:t xml:space="preserve"> and </w:t>
      </w:r>
      <w:r w:rsidR="00330A6D">
        <w:t>1</w:t>
      </w:r>
      <w:r>
        <w:t>.</w:t>
      </w:r>
      <w:r w:rsidR="00330A6D">
        <w:t>74</w:t>
      </w:r>
      <w:r>
        <w:t xml:space="preserve"> mm by optimizing all parameters.       </w:t>
      </w:r>
    </w:p>
    <w:p w:rsidR="00D86B10" w:rsidRDefault="00D86B10" w:rsidP="00D810B9">
      <w:pPr>
        <w:jc w:val="both"/>
      </w:pPr>
    </w:p>
    <w:p w:rsidR="00D86B10" w:rsidRPr="007F59C9" w:rsidRDefault="00D86B10" w:rsidP="00D86B10">
      <w:pPr>
        <w:pStyle w:val="Caption"/>
        <w:ind w:left="720" w:right="721" w:hanging="360"/>
        <w:jc w:val="both"/>
        <w:rPr>
          <w:b w:val="0"/>
          <w:color w:val="000000"/>
          <w:sz w:val="18"/>
          <w:szCs w:val="18"/>
        </w:rPr>
      </w:pPr>
      <w:r w:rsidRPr="007F59C9">
        <w:rPr>
          <w:b w:val="0"/>
          <w:color w:val="000000"/>
          <w:sz w:val="18"/>
          <w:szCs w:val="18"/>
        </w:rPr>
        <w:t xml:space="preserve">Table </w:t>
      </w:r>
      <w:r>
        <w:rPr>
          <w:b w:val="0"/>
          <w:color w:val="000000"/>
          <w:sz w:val="18"/>
          <w:szCs w:val="18"/>
        </w:rPr>
        <w:t>3</w:t>
      </w:r>
      <w:r w:rsidRPr="007F59C9">
        <w:rPr>
          <w:b w:val="0"/>
          <w:color w:val="000000"/>
          <w:sz w:val="18"/>
          <w:szCs w:val="18"/>
        </w:rPr>
        <w:t xml:space="preserve">. </w:t>
      </w:r>
      <w:r>
        <w:rPr>
          <w:b w:val="0"/>
          <w:color w:val="000000"/>
          <w:sz w:val="18"/>
          <w:szCs w:val="18"/>
        </w:rPr>
        <w:t xml:space="preserve">Maximal absolute differences of the rigid-body parameters </w:t>
      </w:r>
      <w:r w:rsidRPr="00835770">
        <w:rPr>
          <w:color w:val="000000"/>
          <w:sz w:val="18"/>
          <w:szCs w:val="18"/>
        </w:rPr>
        <w:t>q</w:t>
      </w:r>
      <w:r>
        <w:rPr>
          <w:color w:val="000000"/>
          <w:sz w:val="18"/>
          <w:szCs w:val="18"/>
        </w:rPr>
        <w:t xml:space="preserve"> </w:t>
      </w:r>
      <w:r w:rsidRPr="00835770">
        <w:rPr>
          <w:b w:val="0"/>
          <w:color w:val="000000"/>
          <w:sz w:val="18"/>
          <w:szCs w:val="18"/>
        </w:rPr>
        <w:t>= (</w:t>
      </w:r>
      <w:proofErr w:type="spellStart"/>
      <w:r w:rsidRPr="00835770">
        <w:rPr>
          <w:b w:val="0"/>
          <w:i/>
          <w:color w:val="000000"/>
          <w:sz w:val="18"/>
          <w:szCs w:val="18"/>
        </w:rPr>
        <w:t>t</w:t>
      </w:r>
      <w:r w:rsidRPr="00835770">
        <w:rPr>
          <w:b w:val="0"/>
          <w:i/>
          <w:color w:val="000000"/>
          <w:sz w:val="18"/>
          <w:szCs w:val="18"/>
          <w:vertAlign w:val="subscript"/>
        </w:rPr>
        <w:t>x</w:t>
      </w:r>
      <w:proofErr w:type="spellEnd"/>
      <w:r w:rsidRPr="00835770">
        <w:rPr>
          <w:b w:val="0"/>
          <w:color w:val="000000"/>
          <w:sz w:val="18"/>
          <w:szCs w:val="18"/>
        </w:rPr>
        <w:t xml:space="preserve">, </w:t>
      </w:r>
      <w:proofErr w:type="spellStart"/>
      <w:r w:rsidRPr="00835770">
        <w:rPr>
          <w:b w:val="0"/>
          <w:i/>
          <w:color w:val="000000"/>
          <w:sz w:val="18"/>
          <w:szCs w:val="18"/>
        </w:rPr>
        <w:t>t</w:t>
      </w:r>
      <w:r w:rsidRPr="00835770">
        <w:rPr>
          <w:b w:val="0"/>
          <w:i/>
          <w:color w:val="000000"/>
          <w:sz w:val="18"/>
          <w:szCs w:val="18"/>
          <w:vertAlign w:val="subscript"/>
        </w:rPr>
        <w:t>y</w:t>
      </w:r>
      <w:proofErr w:type="spellEnd"/>
      <w:r w:rsidRPr="00835770">
        <w:rPr>
          <w:b w:val="0"/>
          <w:color w:val="000000"/>
          <w:sz w:val="18"/>
          <w:szCs w:val="18"/>
        </w:rPr>
        <w:t xml:space="preserve">, </w:t>
      </w:r>
      <w:proofErr w:type="spellStart"/>
      <w:r w:rsidRPr="00835770">
        <w:rPr>
          <w:b w:val="0"/>
          <w:i/>
          <w:color w:val="000000"/>
          <w:sz w:val="18"/>
          <w:szCs w:val="18"/>
        </w:rPr>
        <w:t>t</w:t>
      </w:r>
      <w:r w:rsidRPr="00835770">
        <w:rPr>
          <w:b w:val="0"/>
          <w:i/>
          <w:color w:val="000000"/>
          <w:sz w:val="18"/>
          <w:szCs w:val="18"/>
          <w:vertAlign w:val="subscript"/>
        </w:rPr>
        <w:t>z</w:t>
      </w:r>
      <w:proofErr w:type="spellEnd"/>
      <w:r w:rsidRPr="00835770">
        <w:rPr>
          <w:b w:val="0"/>
          <w:color w:val="000000"/>
          <w:sz w:val="18"/>
          <w:szCs w:val="18"/>
        </w:rPr>
        <w:t xml:space="preserve">, </w:t>
      </w:r>
      <w:proofErr w:type="spellStart"/>
      <w:r w:rsidRPr="00835770">
        <w:rPr>
          <w:b w:val="0"/>
          <w:i/>
          <w:color w:val="000000"/>
          <w:sz w:val="18"/>
          <w:szCs w:val="18"/>
        </w:rPr>
        <w:t>ω</w:t>
      </w:r>
      <w:r w:rsidRPr="00835770">
        <w:rPr>
          <w:b w:val="0"/>
          <w:i/>
          <w:color w:val="000000"/>
          <w:sz w:val="18"/>
          <w:szCs w:val="18"/>
          <w:vertAlign w:val="subscript"/>
        </w:rPr>
        <w:t>x</w:t>
      </w:r>
      <w:proofErr w:type="spellEnd"/>
      <w:r w:rsidRPr="00835770">
        <w:rPr>
          <w:b w:val="0"/>
          <w:color w:val="000000"/>
          <w:sz w:val="18"/>
          <w:szCs w:val="18"/>
        </w:rPr>
        <w:t xml:space="preserve">, </w:t>
      </w:r>
      <w:proofErr w:type="spellStart"/>
      <w:r w:rsidRPr="00835770">
        <w:rPr>
          <w:b w:val="0"/>
          <w:i/>
          <w:color w:val="000000"/>
          <w:sz w:val="18"/>
          <w:szCs w:val="18"/>
        </w:rPr>
        <w:t>ω</w:t>
      </w:r>
      <w:r w:rsidRPr="00835770">
        <w:rPr>
          <w:b w:val="0"/>
          <w:i/>
          <w:color w:val="000000"/>
          <w:sz w:val="18"/>
          <w:szCs w:val="18"/>
          <w:vertAlign w:val="subscript"/>
        </w:rPr>
        <w:t>y</w:t>
      </w:r>
      <w:proofErr w:type="spellEnd"/>
      <w:r w:rsidRPr="00835770">
        <w:rPr>
          <w:b w:val="0"/>
          <w:color w:val="000000"/>
          <w:sz w:val="18"/>
          <w:szCs w:val="18"/>
        </w:rPr>
        <w:t xml:space="preserve">, </w:t>
      </w:r>
      <w:proofErr w:type="spellStart"/>
      <w:r w:rsidRPr="00835770">
        <w:rPr>
          <w:b w:val="0"/>
          <w:i/>
          <w:color w:val="000000"/>
          <w:sz w:val="18"/>
          <w:szCs w:val="18"/>
        </w:rPr>
        <w:t>ω</w:t>
      </w:r>
      <w:r w:rsidRPr="00835770">
        <w:rPr>
          <w:b w:val="0"/>
          <w:i/>
          <w:color w:val="000000"/>
          <w:sz w:val="18"/>
          <w:szCs w:val="18"/>
          <w:vertAlign w:val="subscript"/>
        </w:rPr>
        <w:t>z</w:t>
      </w:r>
      <w:proofErr w:type="spellEnd"/>
      <w:r w:rsidRPr="00835770">
        <w:rPr>
          <w:b w:val="0"/>
          <w:color w:val="000000"/>
          <w:sz w:val="18"/>
          <w:szCs w:val="18"/>
        </w:rPr>
        <w:t xml:space="preserve">) </w:t>
      </w:r>
      <w:r>
        <w:rPr>
          <w:b w:val="0"/>
          <w:color w:val="000000"/>
          <w:sz w:val="18"/>
          <w:szCs w:val="18"/>
        </w:rPr>
        <w:t>from the "gold standard" position to initial coarse and fine</w:t>
      </w:r>
      <w:r w:rsidR="002F5ACD">
        <w:rPr>
          <w:b w:val="0"/>
          <w:color w:val="000000"/>
          <w:sz w:val="18"/>
          <w:szCs w:val="18"/>
        </w:rPr>
        <w:t xml:space="preserve">, </w:t>
      </w:r>
      <w:r w:rsidR="002F5ACD" w:rsidRPr="002F5ACD">
        <w:rPr>
          <w:b w:val="0"/>
          <w:color w:val="000000"/>
          <w:sz w:val="18"/>
          <w:szCs w:val="18"/>
        </w:rPr>
        <w:t>and final MIP-GC, MIP-MI and BGB positions</w:t>
      </w:r>
      <w:r>
        <w:rPr>
          <w:b w:val="0"/>
          <w:color w:val="000000"/>
          <w:sz w:val="18"/>
          <w:szCs w:val="18"/>
        </w:rPr>
        <w:t xml:space="preserve"> for datasets with fiducial markers. Note that </w:t>
      </w:r>
      <w:proofErr w:type="spellStart"/>
      <w:r w:rsidRPr="00835770">
        <w:rPr>
          <w:b w:val="0"/>
          <w:i/>
          <w:color w:val="000000"/>
          <w:sz w:val="18"/>
          <w:szCs w:val="18"/>
        </w:rPr>
        <w:t>t</w:t>
      </w:r>
      <w:r w:rsidRPr="00835770">
        <w:rPr>
          <w:b w:val="0"/>
          <w:i/>
          <w:color w:val="000000"/>
          <w:sz w:val="18"/>
          <w:szCs w:val="18"/>
          <w:vertAlign w:val="subscript"/>
        </w:rPr>
        <w:t>x</w:t>
      </w:r>
      <w:proofErr w:type="spellEnd"/>
      <w:r w:rsidRPr="00835770">
        <w:rPr>
          <w:b w:val="0"/>
          <w:color w:val="000000"/>
          <w:sz w:val="18"/>
          <w:szCs w:val="18"/>
        </w:rPr>
        <w:t>,</w:t>
      </w:r>
      <w:r>
        <w:rPr>
          <w:b w:val="0"/>
          <w:color w:val="000000"/>
          <w:sz w:val="18"/>
          <w:szCs w:val="18"/>
        </w:rPr>
        <w:t xml:space="preserve"> </w:t>
      </w:r>
      <w:proofErr w:type="spellStart"/>
      <w:r w:rsidRPr="00835770">
        <w:rPr>
          <w:b w:val="0"/>
          <w:i/>
          <w:color w:val="000000"/>
          <w:sz w:val="18"/>
          <w:szCs w:val="18"/>
        </w:rPr>
        <w:t>t</w:t>
      </w:r>
      <w:r w:rsidRPr="00835770">
        <w:rPr>
          <w:b w:val="0"/>
          <w:i/>
          <w:color w:val="000000"/>
          <w:sz w:val="18"/>
          <w:szCs w:val="18"/>
          <w:vertAlign w:val="subscript"/>
        </w:rPr>
        <w:t>y</w:t>
      </w:r>
      <w:proofErr w:type="spellEnd"/>
      <w:r>
        <w:rPr>
          <w:b w:val="0"/>
          <w:color w:val="000000"/>
          <w:sz w:val="18"/>
          <w:szCs w:val="18"/>
        </w:rPr>
        <w:t xml:space="preserve"> and </w:t>
      </w:r>
      <w:proofErr w:type="spellStart"/>
      <w:r w:rsidRPr="00835770">
        <w:rPr>
          <w:b w:val="0"/>
          <w:i/>
          <w:color w:val="000000"/>
          <w:sz w:val="18"/>
          <w:szCs w:val="18"/>
        </w:rPr>
        <w:t>ω</w:t>
      </w:r>
      <w:r w:rsidRPr="00835770">
        <w:rPr>
          <w:b w:val="0"/>
          <w:i/>
          <w:color w:val="000000"/>
          <w:sz w:val="18"/>
          <w:szCs w:val="18"/>
          <w:vertAlign w:val="subscript"/>
        </w:rPr>
        <w:t>z</w:t>
      </w:r>
      <w:proofErr w:type="spellEnd"/>
      <w:r>
        <w:rPr>
          <w:b w:val="0"/>
          <w:color w:val="000000"/>
          <w:sz w:val="18"/>
          <w:szCs w:val="18"/>
        </w:rPr>
        <w:t xml:space="preserve"> denote the in-plane parameters, while </w:t>
      </w:r>
      <w:proofErr w:type="spellStart"/>
      <w:r w:rsidRPr="00835770">
        <w:rPr>
          <w:b w:val="0"/>
          <w:i/>
          <w:color w:val="000000"/>
          <w:sz w:val="18"/>
          <w:szCs w:val="18"/>
        </w:rPr>
        <w:t>t</w:t>
      </w:r>
      <w:r w:rsidRPr="00835770">
        <w:rPr>
          <w:b w:val="0"/>
          <w:i/>
          <w:color w:val="000000"/>
          <w:sz w:val="18"/>
          <w:szCs w:val="18"/>
          <w:vertAlign w:val="subscript"/>
        </w:rPr>
        <w:t>z</w:t>
      </w:r>
      <w:proofErr w:type="spellEnd"/>
      <w:r>
        <w:rPr>
          <w:b w:val="0"/>
          <w:color w:val="000000"/>
          <w:sz w:val="18"/>
          <w:szCs w:val="18"/>
        </w:rPr>
        <w:t xml:space="preserve">, </w:t>
      </w:r>
      <w:proofErr w:type="spellStart"/>
      <w:r w:rsidRPr="00835770">
        <w:rPr>
          <w:b w:val="0"/>
          <w:i/>
          <w:color w:val="000000"/>
          <w:sz w:val="18"/>
          <w:szCs w:val="18"/>
        </w:rPr>
        <w:t>ω</w:t>
      </w:r>
      <w:r w:rsidRPr="00835770">
        <w:rPr>
          <w:b w:val="0"/>
          <w:i/>
          <w:color w:val="000000"/>
          <w:sz w:val="18"/>
          <w:szCs w:val="18"/>
          <w:vertAlign w:val="subscript"/>
        </w:rPr>
        <w:t>x</w:t>
      </w:r>
      <w:proofErr w:type="spellEnd"/>
      <w:r>
        <w:rPr>
          <w:b w:val="0"/>
          <w:color w:val="000000"/>
          <w:sz w:val="18"/>
          <w:szCs w:val="18"/>
        </w:rPr>
        <w:t xml:space="preserve"> and </w:t>
      </w:r>
      <w:proofErr w:type="spellStart"/>
      <w:r w:rsidRPr="00835770">
        <w:rPr>
          <w:b w:val="0"/>
          <w:i/>
          <w:color w:val="000000"/>
          <w:sz w:val="18"/>
          <w:szCs w:val="18"/>
        </w:rPr>
        <w:t>ω</w:t>
      </w:r>
      <w:r w:rsidRPr="00835770">
        <w:rPr>
          <w:b w:val="0"/>
          <w:i/>
          <w:color w:val="000000"/>
          <w:sz w:val="18"/>
          <w:szCs w:val="18"/>
          <w:vertAlign w:val="subscript"/>
        </w:rPr>
        <w:t>y</w:t>
      </w:r>
      <w:proofErr w:type="spellEnd"/>
      <w:r>
        <w:rPr>
          <w:b w:val="0"/>
          <w:color w:val="000000"/>
          <w:sz w:val="18"/>
          <w:szCs w:val="18"/>
        </w:rPr>
        <w:t xml:space="preserve"> denote the out-of-plane parameters.</w:t>
      </w:r>
    </w:p>
    <w:p w:rsidR="00D86B10" w:rsidRDefault="00D86B10" w:rsidP="00D86B10">
      <w:pPr>
        <w:jc w:val="both"/>
        <w:rPr>
          <w:color w:val="000000"/>
        </w:rPr>
      </w:pPr>
    </w:p>
    <w:tbl>
      <w:tblPr>
        <w:tblW w:w="6900" w:type="dxa"/>
        <w:jc w:val="center"/>
        <w:tblLook w:val="04A0"/>
      </w:tblPr>
      <w:tblGrid>
        <w:gridCol w:w="1247"/>
        <w:gridCol w:w="271"/>
        <w:gridCol w:w="960"/>
        <w:gridCol w:w="960"/>
        <w:gridCol w:w="960"/>
        <w:gridCol w:w="960"/>
        <w:gridCol w:w="960"/>
        <w:gridCol w:w="960"/>
      </w:tblGrid>
      <w:tr w:rsidR="00D86B10" w:rsidRPr="00543174" w:rsidTr="00FF1D4C">
        <w:trPr>
          <w:trHeight w:val="345"/>
          <w:jc w:val="center"/>
        </w:trPr>
        <w:tc>
          <w:tcPr>
            <w:tcW w:w="1247" w:type="dxa"/>
            <w:tcBorders>
              <w:top w:val="double" w:sz="6"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rPr>
            </w:pPr>
            <w:r w:rsidRPr="00543174">
              <w:rPr>
                <w:color w:val="000000"/>
              </w:rPr>
              <w:t> </w:t>
            </w:r>
            <w:r>
              <w:rPr>
                <w:color w:val="000000"/>
              </w:rPr>
              <w:t>Method</w:t>
            </w:r>
          </w:p>
        </w:tc>
        <w:tc>
          <w:tcPr>
            <w:tcW w:w="160" w:type="dxa"/>
            <w:tcBorders>
              <w:top w:val="double" w:sz="6"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sz w:val="22"/>
                <w:szCs w:val="22"/>
              </w:rPr>
            </w:pPr>
            <w:r w:rsidRPr="00543174">
              <w:rPr>
                <w:color w:val="000000"/>
                <w:sz w:val="22"/>
                <w:szCs w:val="22"/>
              </w:rPr>
              <w:t> </w:t>
            </w:r>
          </w:p>
        </w:tc>
        <w:tc>
          <w:tcPr>
            <w:tcW w:w="960" w:type="dxa"/>
            <w:tcBorders>
              <w:top w:val="double" w:sz="6"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proofErr w:type="spellStart"/>
            <w:r w:rsidRPr="00543174">
              <w:rPr>
                <w:color w:val="000000"/>
              </w:rPr>
              <w:t>tx</w:t>
            </w:r>
            <w:proofErr w:type="spellEnd"/>
            <w:r w:rsidRPr="00543174">
              <w:rPr>
                <w:color w:val="000000"/>
              </w:rPr>
              <w:t xml:space="preserve"> [mm]</w:t>
            </w:r>
          </w:p>
        </w:tc>
        <w:tc>
          <w:tcPr>
            <w:tcW w:w="960" w:type="dxa"/>
            <w:tcBorders>
              <w:top w:val="double" w:sz="6"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proofErr w:type="spellStart"/>
            <w:r w:rsidRPr="00543174">
              <w:rPr>
                <w:color w:val="000000"/>
              </w:rPr>
              <w:t>ty</w:t>
            </w:r>
            <w:proofErr w:type="spellEnd"/>
            <w:r w:rsidRPr="00543174">
              <w:rPr>
                <w:color w:val="000000"/>
              </w:rPr>
              <w:t xml:space="preserve"> [mm]</w:t>
            </w:r>
          </w:p>
        </w:tc>
        <w:tc>
          <w:tcPr>
            <w:tcW w:w="960" w:type="dxa"/>
            <w:tcBorders>
              <w:top w:val="double" w:sz="6"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proofErr w:type="spellStart"/>
            <w:r w:rsidRPr="00543174">
              <w:rPr>
                <w:color w:val="000000"/>
              </w:rPr>
              <w:t>tz</w:t>
            </w:r>
            <w:proofErr w:type="spellEnd"/>
            <w:r w:rsidRPr="00543174">
              <w:rPr>
                <w:color w:val="000000"/>
              </w:rPr>
              <w:t xml:space="preserve"> [mm]</w:t>
            </w:r>
          </w:p>
        </w:tc>
        <w:tc>
          <w:tcPr>
            <w:tcW w:w="960" w:type="dxa"/>
            <w:tcBorders>
              <w:top w:val="double" w:sz="6"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proofErr w:type="spellStart"/>
            <w:r w:rsidRPr="00543174">
              <w:rPr>
                <w:color w:val="000000"/>
              </w:rPr>
              <w:t>wx</w:t>
            </w:r>
            <w:proofErr w:type="spellEnd"/>
            <w:r w:rsidRPr="00543174">
              <w:rPr>
                <w:color w:val="000000"/>
              </w:rPr>
              <w:t xml:space="preserve"> [</w:t>
            </w:r>
            <w:r w:rsidRPr="00543174">
              <w:rPr>
                <w:color w:val="000000"/>
                <w:vertAlign w:val="superscript"/>
              </w:rPr>
              <w:t>o</w:t>
            </w:r>
            <w:r w:rsidRPr="00543174">
              <w:rPr>
                <w:color w:val="000000"/>
              </w:rPr>
              <w:t>]</w:t>
            </w:r>
          </w:p>
        </w:tc>
        <w:tc>
          <w:tcPr>
            <w:tcW w:w="960" w:type="dxa"/>
            <w:tcBorders>
              <w:top w:val="double" w:sz="6"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proofErr w:type="spellStart"/>
            <w:r w:rsidRPr="00543174">
              <w:rPr>
                <w:color w:val="000000"/>
              </w:rPr>
              <w:t>wy</w:t>
            </w:r>
            <w:proofErr w:type="spellEnd"/>
            <w:r w:rsidRPr="00543174">
              <w:rPr>
                <w:color w:val="000000"/>
              </w:rPr>
              <w:t>[</w:t>
            </w:r>
            <w:r w:rsidRPr="00543174">
              <w:rPr>
                <w:color w:val="000000"/>
                <w:vertAlign w:val="superscript"/>
              </w:rPr>
              <w:t>o</w:t>
            </w:r>
            <w:r w:rsidRPr="00543174">
              <w:rPr>
                <w:color w:val="000000"/>
              </w:rPr>
              <w:t>]</w:t>
            </w:r>
          </w:p>
        </w:tc>
        <w:tc>
          <w:tcPr>
            <w:tcW w:w="960" w:type="dxa"/>
            <w:tcBorders>
              <w:top w:val="double" w:sz="6"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proofErr w:type="spellStart"/>
            <w:r w:rsidRPr="00543174">
              <w:rPr>
                <w:color w:val="000000"/>
              </w:rPr>
              <w:t>wz</w:t>
            </w:r>
            <w:proofErr w:type="spellEnd"/>
            <w:r w:rsidRPr="00543174">
              <w:rPr>
                <w:color w:val="000000"/>
              </w:rPr>
              <w:t xml:space="preserve"> [</w:t>
            </w:r>
            <w:r w:rsidRPr="00543174">
              <w:rPr>
                <w:color w:val="000000"/>
                <w:vertAlign w:val="superscript"/>
              </w:rPr>
              <w:t>o</w:t>
            </w:r>
            <w:r w:rsidRPr="00543174">
              <w:rPr>
                <w:color w:val="000000"/>
              </w:rPr>
              <w:t>]</w:t>
            </w:r>
          </w:p>
        </w:tc>
      </w:tr>
      <w:tr w:rsidR="00D86B10" w:rsidRPr="00543174" w:rsidTr="00FF1D4C">
        <w:trPr>
          <w:trHeight w:val="300"/>
          <w:jc w:val="center"/>
        </w:trPr>
        <w:tc>
          <w:tcPr>
            <w:tcW w:w="1247" w:type="dxa"/>
            <w:tcBorders>
              <w:top w:val="single" w:sz="4"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rPr>
            </w:pPr>
            <w:r>
              <w:rPr>
                <w:color w:val="000000"/>
              </w:rPr>
              <w:t xml:space="preserve">initial </w:t>
            </w:r>
            <w:r w:rsidRPr="00543174">
              <w:rPr>
                <w:color w:val="000000"/>
              </w:rPr>
              <w:t>coarse</w:t>
            </w:r>
          </w:p>
        </w:tc>
        <w:tc>
          <w:tcPr>
            <w:tcW w:w="1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sz w:val="22"/>
                <w:szCs w:val="22"/>
              </w:rPr>
            </w:pPr>
          </w:p>
        </w:tc>
        <w:tc>
          <w:tcPr>
            <w:tcW w:w="960" w:type="dxa"/>
            <w:tcBorders>
              <w:top w:val="single" w:sz="4"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8</w:t>
            </w:r>
            <w:r>
              <w:rPr>
                <w:color w:val="000000"/>
              </w:rPr>
              <w:t>.</w:t>
            </w:r>
            <w:r w:rsidRPr="00543174">
              <w:rPr>
                <w:color w:val="000000"/>
              </w:rPr>
              <w:t>61</w:t>
            </w:r>
          </w:p>
        </w:tc>
        <w:tc>
          <w:tcPr>
            <w:tcW w:w="960" w:type="dxa"/>
            <w:tcBorders>
              <w:top w:val="single" w:sz="4"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24</w:t>
            </w:r>
            <w:r>
              <w:rPr>
                <w:color w:val="000000"/>
              </w:rPr>
              <w:t>.</w:t>
            </w:r>
            <w:r w:rsidRPr="00543174">
              <w:rPr>
                <w:color w:val="000000"/>
              </w:rPr>
              <w:t>94</w:t>
            </w:r>
          </w:p>
        </w:tc>
        <w:tc>
          <w:tcPr>
            <w:tcW w:w="960" w:type="dxa"/>
            <w:tcBorders>
              <w:top w:val="single" w:sz="4"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58</w:t>
            </w:r>
            <w:r>
              <w:rPr>
                <w:color w:val="000000"/>
              </w:rPr>
              <w:t>.</w:t>
            </w:r>
            <w:r w:rsidRPr="00543174">
              <w:rPr>
                <w:color w:val="000000"/>
              </w:rPr>
              <w:t>36</w:t>
            </w:r>
          </w:p>
        </w:tc>
        <w:tc>
          <w:tcPr>
            <w:tcW w:w="960" w:type="dxa"/>
            <w:tcBorders>
              <w:top w:val="single" w:sz="4"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0</w:t>
            </w:r>
            <w:r>
              <w:rPr>
                <w:color w:val="000000"/>
              </w:rPr>
              <w:t>.</w:t>
            </w:r>
            <w:r w:rsidRPr="00543174">
              <w:rPr>
                <w:color w:val="000000"/>
              </w:rPr>
              <w:t>83</w:t>
            </w:r>
          </w:p>
        </w:tc>
        <w:tc>
          <w:tcPr>
            <w:tcW w:w="960" w:type="dxa"/>
            <w:tcBorders>
              <w:top w:val="single" w:sz="4"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0</w:t>
            </w:r>
            <w:r>
              <w:rPr>
                <w:color w:val="000000"/>
              </w:rPr>
              <w:t>.</w:t>
            </w:r>
            <w:r w:rsidRPr="00543174">
              <w:rPr>
                <w:color w:val="000000"/>
              </w:rPr>
              <w:t>56</w:t>
            </w:r>
          </w:p>
        </w:tc>
        <w:tc>
          <w:tcPr>
            <w:tcW w:w="960" w:type="dxa"/>
            <w:tcBorders>
              <w:top w:val="single" w:sz="4" w:space="0" w:color="auto"/>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0</w:t>
            </w:r>
            <w:r>
              <w:rPr>
                <w:color w:val="000000"/>
              </w:rPr>
              <w:t>.</w:t>
            </w:r>
            <w:r w:rsidRPr="00543174">
              <w:rPr>
                <w:color w:val="000000"/>
              </w:rPr>
              <w:t>57</w:t>
            </w:r>
          </w:p>
        </w:tc>
      </w:tr>
      <w:tr w:rsidR="00D86B10" w:rsidRPr="00543174" w:rsidTr="00FF1D4C">
        <w:trPr>
          <w:trHeight w:val="300"/>
          <w:jc w:val="center"/>
        </w:trPr>
        <w:tc>
          <w:tcPr>
            <w:tcW w:w="1247"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rPr>
            </w:pPr>
            <w:r>
              <w:rPr>
                <w:color w:val="000000"/>
              </w:rPr>
              <w:t>initial fine</w:t>
            </w:r>
          </w:p>
        </w:tc>
        <w:tc>
          <w:tcPr>
            <w:tcW w:w="1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sz w:val="22"/>
                <w:szCs w:val="22"/>
              </w:rPr>
            </w:pP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w:t>
            </w:r>
            <w:r>
              <w:rPr>
                <w:color w:val="000000"/>
              </w:rPr>
              <w:t>.</w:t>
            </w:r>
            <w:r w:rsidRPr="00543174">
              <w:rPr>
                <w:color w:val="000000"/>
              </w:rPr>
              <w:t>94</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w:t>
            </w:r>
            <w:r>
              <w:rPr>
                <w:color w:val="000000"/>
              </w:rPr>
              <w:t>.</w:t>
            </w:r>
            <w:r w:rsidRPr="00543174">
              <w:rPr>
                <w:color w:val="000000"/>
              </w:rPr>
              <w:t>42</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58</w:t>
            </w:r>
            <w:r>
              <w:rPr>
                <w:color w:val="000000"/>
              </w:rPr>
              <w:t>.</w:t>
            </w:r>
            <w:r w:rsidRPr="00543174">
              <w:rPr>
                <w:color w:val="000000"/>
              </w:rPr>
              <w:t>36</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0</w:t>
            </w:r>
            <w:r>
              <w:rPr>
                <w:color w:val="000000"/>
              </w:rPr>
              <w:t>.</w:t>
            </w:r>
            <w:r w:rsidRPr="00543174">
              <w:rPr>
                <w:color w:val="000000"/>
              </w:rPr>
              <w:t>83</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0</w:t>
            </w:r>
            <w:r>
              <w:rPr>
                <w:color w:val="000000"/>
              </w:rPr>
              <w:t>.</w:t>
            </w:r>
            <w:r w:rsidRPr="00543174">
              <w:rPr>
                <w:color w:val="000000"/>
              </w:rPr>
              <w:t>56</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0</w:t>
            </w:r>
            <w:r>
              <w:rPr>
                <w:color w:val="000000"/>
              </w:rPr>
              <w:t>.</w:t>
            </w:r>
            <w:r w:rsidRPr="00543174">
              <w:rPr>
                <w:color w:val="000000"/>
              </w:rPr>
              <w:t>57</w:t>
            </w:r>
          </w:p>
        </w:tc>
      </w:tr>
      <w:tr w:rsidR="00D86B10" w:rsidRPr="00543174" w:rsidTr="00FF1D4C">
        <w:trPr>
          <w:trHeight w:val="300"/>
          <w:jc w:val="center"/>
        </w:trPr>
        <w:tc>
          <w:tcPr>
            <w:tcW w:w="1247"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rPr>
            </w:pPr>
            <w:r w:rsidRPr="00543174">
              <w:rPr>
                <w:color w:val="000000"/>
              </w:rPr>
              <w:t>MIP-GC</w:t>
            </w:r>
          </w:p>
        </w:tc>
        <w:tc>
          <w:tcPr>
            <w:tcW w:w="1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sz w:val="22"/>
                <w:szCs w:val="22"/>
              </w:rPr>
            </w:pP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3</w:t>
            </w:r>
            <w:r>
              <w:rPr>
                <w:color w:val="000000"/>
              </w:rPr>
              <w:t>.</w:t>
            </w:r>
            <w:r w:rsidRPr="00543174">
              <w:rPr>
                <w:color w:val="000000"/>
              </w:rPr>
              <w:t>64</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0</w:t>
            </w:r>
            <w:r>
              <w:rPr>
                <w:color w:val="000000"/>
              </w:rPr>
              <w:t>.</w:t>
            </w:r>
            <w:r w:rsidRPr="00543174">
              <w:rPr>
                <w:color w:val="000000"/>
              </w:rPr>
              <w:t>42</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48</w:t>
            </w:r>
            <w:r>
              <w:rPr>
                <w:color w:val="000000"/>
              </w:rPr>
              <w:t>.</w:t>
            </w:r>
            <w:r w:rsidRPr="00543174">
              <w:rPr>
                <w:color w:val="000000"/>
              </w:rPr>
              <w:t>23</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5</w:t>
            </w:r>
            <w:r>
              <w:rPr>
                <w:color w:val="000000"/>
              </w:rPr>
              <w:t>.</w:t>
            </w:r>
            <w:r w:rsidRPr="00543174">
              <w:rPr>
                <w:color w:val="000000"/>
              </w:rPr>
              <w:t>18</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w:t>
            </w:r>
            <w:r>
              <w:rPr>
                <w:color w:val="000000"/>
              </w:rPr>
              <w:t>.</w:t>
            </w:r>
            <w:r w:rsidRPr="00543174">
              <w:rPr>
                <w:color w:val="000000"/>
              </w:rPr>
              <w:t>20</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w:t>
            </w:r>
            <w:r>
              <w:rPr>
                <w:color w:val="000000"/>
              </w:rPr>
              <w:t>.</w:t>
            </w:r>
            <w:r w:rsidRPr="00543174">
              <w:rPr>
                <w:color w:val="000000"/>
              </w:rPr>
              <w:t>26</w:t>
            </w:r>
          </w:p>
        </w:tc>
      </w:tr>
      <w:tr w:rsidR="00D86B10" w:rsidRPr="00543174" w:rsidTr="00FF1D4C">
        <w:trPr>
          <w:trHeight w:val="300"/>
          <w:jc w:val="center"/>
        </w:trPr>
        <w:tc>
          <w:tcPr>
            <w:tcW w:w="1247"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rPr>
            </w:pPr>
            <w:r w:rsidRPr="00543174">
              <w:rPr>
                <w:color w:val="000000"/>
              </w:rPr>
              <w:t>MIP-MI</w:t>
            </w:r>
          </w:p>
        </w:tc>
        <w:tc>
          <w:tcPr>
            <w:tcW w:w="1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sz w:val="22"/>
                <w:szCs w:val="22"/>
              </w:rPr>
            </w:pP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w:t>
            </w:r>
            <w:r>
              <w:rPr>
                <w:color w:val="000000"/>
              </w:rPr>
              <w:t>.</w:t>
            </w:r>
            <w:r w:rsidRPr="00543174">
              <w:rPr>
                <w:color w:val="000000"/>
              </w:rPr>
              <w:t>27</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w:t>
            </w:r>
            <w:r>
              <w:rPr>
                <w:color w:val="000000"/>
              </w:rPr>
              <w:t>.</w:t>
            </w:r>
            <w:r w:rsidRPr="00543174">
              <w:rPr>
                <w:color w:val="000000"/>
              </w:rPr>
              <w:t>62</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4</w:t>
            </w:r>
            <w:r>
              <w:rPr>
                <w:color w:val="000000"/>
              </w:rPr>
              <w:t>.</w:t>
            </w:r>
            <w:r w:rsidRPr="00543174">
              <w:rPr>
                <w:color w:val="000000"/>
              </w:rPr>
              <w:t>27</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0</w:t>
            </w:r>
            <w:r>
              <w:rPr>
                <w:color w:val="000000"/>
              </w:rPr>
              <w:t>.</w:t>
            </w:r>
            <w:r w:rsidRPr="00543174">
              <w:rPr>
                <w:color w:val="000000"/>
              </w:rPr>
              <w:t>78</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0</w:t>
            </w:r>
            <w:r>
              <w:rPr>
                <w:color w:val="000000"/>
              </w:rPr>
              <w:t>.</w:t>
            </w:r>
            <w:r w:rsidRPr="00543174">
              <w:rPr>
                <w:color w:val="000000"/>
              </w:rPr>
              <w:t>58</w:t>
            </w:r>
          </w:p>
        </w:tc>
        <w:tc>
          <w:tcPr>
            <w:tcW w:w="960" w:type="dxa"/>
            <w:tcBorders>
              <w:top w:val="nil"/>
              <w:left w:val="nil"/>
              <w:bottom w:val="nil"/>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0</w:t>
            </w:r>
            <w:r>
              <w:rPr>
                <w:color w:val="000000"/>
              </w:rPr>
              <w:t>.</w:t>
            </w:r>
            <w:r w:rsidRPr="00543174">
              <w:rPr>
                <w:color w:val="000000"/>
              </w:rPr>
              <w:t>58</w:t>
            </w:r>
          </w:p>
        </w:tc>
      </w:tr>
      <w:tr w:rsidR="00D86B10" w:rsidRPr="00543174" w:rsidTr="00FF1D4C">
        <w:trPr>
          <w:trHeight w:val="315"/>
          <w:jc w:val="center"/>
        </w:trPr>
        <w:tc>
          <w:tcPr>
            <w:tcW w:w="1247" w:type="dxa"/>
            <w:tcBorders>
              <w:top w:val="nil"/>
              <w:left w:val="nil"/>
              <w:bottom w:val="double" w:sz="6" w:space="0" w:color="auto"/>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rPr>
            </w:pPr>
            <w:r w:rsidRPr="00543174">
              <w:rPr>
                <w:color w:val="000000"/>
              </w:rPr>
              <w:t>BGB</w:t>
            </w:r>
          </w:p>
        </w:tc>
        <w:tc>
          <w:tcPr>
            <w:tcW w:w="160" w:type="dxa"/>
            <w:tcBorders>
              <w:top w:val="nil"/>
              <w:left w:val="nil"/>
              <w:bottom w:val="double" w:sz="6" w:space="0" w:color="auto"/>
              <w:right w:val="nil"/>
            </w:tcBorders>
            <w:shd w:val="clear" w:color="auto" w:fill="auto"/>
            <w:noWrap/>
            <w:vAlign w:val="bottom"/>
            <w:hideMark/>
          </w:tcPr>
          <w:p w:rsidR="00D86B10" w:rsidRPr="00543174" w:rsidRDefault="00D86B10" w:rsidP="00FF1D4C">
            <w:pPr>
              <w:overflowPunct/>
              <w:autoSpaceDE/>
              <w:autoSpaceDN/>
              <w:adjustRightInd/>
              <w:textAlignment w:val="auto"/>
              <w:rPr>
                <w:color w:val="000000"/>
                <w:sz w:val="22"/>
                <w:szCs w:val="22"/>
              </w:rPr>
            </w:pPr>
            <w:r w:rsidRPr="00543174">
              <w:rPr>
                <w:color w:val="000000"/>
                <w:sz w:val="22"/>
                <w:szCs w:val="22"/>
              </w:rPr>
              <w:t> </w:t>
            </w:r>
          </w:p>
        </w:tc>
        <w:tc>
          <w:tcPr>
            <w:tcW w:w="960" w:type="dxa"/>
            <w:tcBorders>
              <w:top w:val="nil"/>
              <w:left w:val="nil"/>
              <w:bottom w:val="double" w:sz="6" w:space="0" w:color="auto"/>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3</w:t>
            </w:r>
            <w:r>
              <w:rPr>
                <w:color w:val="000000"/>
              </w:rPr>
              <w:t>.</w:t>
            </w:r>
            <w:r w:rsidRPr="00543174">
              <w:rPr>
                <w:color w:val="000000"/>
              </w:rPr>
              <w:t>33</w:t>
            </w:r>
          </w:p>
        </w:tc>
        <w:tc>
          <w:tcPr>
            <w:tcW w:w="960" w:type="dxa"/>
            <w:tcBorders>
              <w:top w:val="nil"/>
              <w:left w:val="nil"/>
              <w:bottom w:val="double" w:sz="6" w:space="0" w:color="auto"/>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2</w:t>
            </w:r>
            <w:r>
              <w:rPr>
                <w:color w:val="000000"/>
              </w:rPr>
              <w:t>.</w:t>
            </w:r>
            <w:r w:rsidRPr="00543174">
              <w:rPr>
                <w:color w:val="000000"/>
              </w:rPr>
              <w:t>09</w:t>
            </w:r>
          </w:p>
        </w:tc>
        <w:tc>
          <w:tcPr>
            <w:tcW w:w="960" w:type="dxa"/>
            <w:tcBorders>
              <w:top w:val="nil"/>
              <w:left w:val="nil"/>
              <w:bottom w:val="double" w:sz="6" w:space="0" w:color="auto"/>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0</w:t>
            </w:r>
            <w:r>
              <w:rPr>
                <w:color w:val="000000"/>
              </w:rPr>
              <w:t>.</w:t>
            </w:r>
            <w:r w:rsidRPr="00543174">
              <w:rPr>
                <w:color w:val="000000"/>
              </w:rPr>
              <w:t>04</w:t>
            </w:r>
          </w:p>
        </w:tc>
        <w:tc>
          <w:tcPr>
            <w:tcW w:w="960" w:type="dxa"/>
            <w:tcBorders>
              <w:top w:val="nil"/>
              <w:left w:val="nil"/>
              <w:bottom w:val="double" w:sz="6" w:space="0" w:color="auto"/>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2</w:t>
            </w:r>
            <w:r>
              <w:rPr>
                <w:color w:val="000000"/>
              </w:rPr>
              <w:t>.</w:t>
            </w:r>
            <w:r w:rsidRPr="00543174">
              <w:rPr>
                <w:color w:val="000000"/>
              </w:rPr>
              <w:t>04</w:t>
            </w:r>
          </w:p>
        </w:tc>
        <w:tc>
          <w:tcPr>
            <w:tcW w:w="960" w:type="dxa"/>
            <w:tcBorders>
              <w:top w:val="nil"/>
              <w:left w:val="nil"/>
              <w:bottom w:val="double" w:sz="6" w:space="0" w:color="auto"/>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w:t>
            </w:r>
            <w:r>
              <w:rPr>
                <w:color w:val="000000"/>
              </w:rPr>
              <w:t>.</w:t>
            </w:r>
            <w:r w:rsidRPr="00543174">
              <w:rPr>
                <w:color w:val="000000"/>
              </w:rPr>
              <w:t>26</w:t>
            </w:r>
          </w:p>
        </w:tc>
        <w:tc>
          <w:tcPr>
            <w:tcW w:w="960" w:type="dxa"/>
            <w:tcBorders>
              <w:top w:val="nil"/>
              <w:left w:val="nil"/>
              <w:bottom w:val="double" w:sz="6" w:space="0" w:color="auto"/>
              <w:right w:val="nil"/>
            </w:tcBorders>
            <w:shd w:val="clear" w:color="auto" w:fill="auto"/>
            <w:noWrap/>
            <w:vAlign w:val="bottom"/>
            <w:hideMark/>
          </w:tcPr>
          <w:p w:rsidR="00D86B10" w:rsidRPr="00543174" w:rsidRDefault="00D86B10" w:rsidP="00FF1D4C">
            <w:pPr>
              <w:overflowPunct/>
              <w:autoSpaceDE/>
              <w:autoSpaceDN/>
              <w:adjustRightInd/>
              <w:jc w:val="center"/>
              <w:textAlignment w:val="auto"/>
              <w:rPr>
                <w:color w:val="000000"/>
              </w:rPr>
            </w:pPr>
            <w:r w:rsidRPr="00543174">
              <w:rPr>
                <w:color w:val="000000"/>
              </w:rPr>
              <w:t>10</w:t>
            </w:r>
            <w:r>
              <w:rPr>
                <w:color w:val="000000"/>
              </w:rPr>
              <w:t>.</w:t>
            </w:r>
            <w:r w:rsidRPr="00543174">
              <w:rPr>
                <w:color w:val="000000"/>
              </w:rPr>
              <w:t>98</w:t>
            </w:r>
          </w:p>
        </w:tc>
      </w:tr>
    </w:tbl>
    <w:p w:rsidR="003D20CE" w:rsidRDefault="003D20CE">
      <w:pPr>
        <w:jc w:val="both"/>
        <w:rPr>
          <w:b/>
        </w:rPr>
      </w:pPr>
    </w:p>
    <w:p w:rsidR="00531684" w:rsidRDefault="00324AE3" w:rsidP="00531684">
      <w:pPr>
        <w:jc w:val="both"/>
        <w:rPr>
          <w:b/>
        </w:rPr>
      </w:pPr>
      <w:r>
        <w:rPr>
          <w:b/>
        </w:rPr>
        <w:t xml:space="preserve">4.2 </w:t>
      </w:r>
      <w:r w:rsidR="00E37AF3">
        <w:rPr>
          <w:b/>
        </w:rPr>
        <w:t>Qualitative evaluation</w:t>
      </w:r>
    </w:p>
    <w:p w:rsidR="00324AE3" w:rsidRDefault="00324AE3" w:rsidP="00531684">
      <w:pPr>
        <w:jc w:val="both"/>
      </w:pPr>
    </w:p>
    <w:p w:rsidR="003F08B0" w:rsidRDefault="00FA1DDD" w:rsidP="00D3722F">
      <w:pPr>
        <w:jc w:val="both"/>
        <w:rPr>
          <w:color w:val="000000"/>
          <w:szCs w:val="22"/>
        </w:rPr>
      </w:pPr>
      <w:r>
        <w:rPr>
          <w:color w:val="000000"/>
          <w:szCs w:val="22"/>
        </w:rPr>
        <w:t xml:space="preserve">The </w:t>
      </w:r>
      <w:r w:rsidR="00377FE3">
        <w:rPr>
          <w:color w:val="000000"/>
          <w:szCs w:val="22"/>
        </w:rPr>
        <w:t xml:space="preserve">qualitative </w:t>
      </w:r>
      <w:r w:rsidR="00C85A51">
        <w:rPr>
          <w:color w:val="000000"/>
          <w:szCs w:val="22"/>
        </w:rPr>
        <w:t xml:space="preserve">evaluation </w:t>
      </w:r>
      <w:r w:rsidR="00377FE3">
        <w:rPr>
          <w:color w:val="000000"/>
          <w:szCs w:val="22"/>
        </w:rPr>
        <w:t xml:space="preserve">of the </w:t>
      </w:r>
      <w:r>
        <w:rPr>
          <w:color w:val="000000"/>
          <w:szCs w:val="22"/>
        </w:rPr>
        <w:t xml:space="preserve">3D-2D registration methods </w:t>
      </w:r>
      <w:r w:rsidR="00D14E9F">
        <w:rPr>
          <w:color w:val="000000"/>
          <w:szCs w:val="22"/>
        </w:rPr>
        <w:t xml:space="preserve">performed </w:t>
      </w:r>
      <w:r>
        <w:rPr>
          <w:color w:val="000000"/>
          <w:szCs w:val="22"/>
        </w:rPr>
        <w:t>by</w:t>
      </w:r>
      <w:r w:rsidR="00D14E9F">
        <w:rPr>
          <w:color w:val="000000"/>
          <w:szCs w:val="22"/>
        </w:rPr>
        <w:t xml:space="preserve"> </w:t>
      </w:r>
      <w:r w:rsidR="00C85A51">
        <w:rPr>
          <w:color w:val="000000"/>
          <w:szCs w:val="22"/>
        </w:rPr>
        <w:t>visual assessment is given in Tab. 4, both for</w:t>
      </w:r>
      <w:r>
        <w:rPr>
          <w:color w:val="000000"/>
          <w:szCs w:val="22"/>
        </w:rPr>
        <w:t xml:space="preserve"> optimizing</w:t>
      </w:r>
      <w:r w:rsidR="00C85A51">
        <w:rPr>
          <w:color w:val="000000"/>
          <w:szCs w:val="22"/>
        </w:rPr>
        <w:t xml:space="preserve"> solely</w:t>
      </w:r>
      <w:r>
        <w:rPr>
          <w:color w:val="000000"/>
          <w:szCs w:val="22"/>
        </w:rPr>
        <w:t xml:space="preserve"> rigid-body parameters or</w:t>
      </w:r>
      <w:r w:rsidR="00C85A51">
        <w:rPr>
          <w:color w:val="000000"/>
          <w:szCs w:val="22"/>
        </w:rPr>
        <w:t xml:space="preserve"> simultaneously the</w:t>
      </w:r>
      <w:r>
        <w:rPr>
          <w:color w:val="000000"/>
          <w:szCs w:val="22"/>
        </w:rPr>
        <w:t xml:space="preserve"> rigid-body and </w:t>
      </w:r>
      <w:r w:rsidR="00C85A51">
        <w:rPr>
          <w:color w:val="000000"/>
          <w:szCs w:val="22"/>
        </w:rPr>
        <w:t xml:space="preserve">the C-arm’s pose </w:t>
      </w:r>
      <w:r>
        <w:rPr>
          <w:color w:val="000000"/>
          <w:szCs w:val="22"/>
        </w:rPr>
        <w:t>parameters (All).</w:t>
      </w:r>
      <w:r w:rsidR="000A7AB3">
        <w:rPr>
          <w:color w:val="000000"/>
          <w:szCs w:val="22"/>
        </w:rPr>
        <w:t xml:space="preserve"> </w:t>
      </w:r>
      <w:r w:rsidR="00D3722F">
        <w:rPr>
          <w:color w:val="000000"/>
          <w:szCs w:val="22"/>
        </w:rPr>
        <w:t xml:space="preserve">The maximal absolute differences of rigid-body parameters </w:t>
      </w:r>
      <w:r w:rsidR="00D3722F" w:rsidRPr="002039A3">
        <w:rPr>
          <w:b/>
          <w:color w:val="000000"/>
          <w:szCs w:val="22"/>
        </w:rPr>
        <w:t>q</w:t>
      </w:r>
      <w:r w:rsidR="00D3722F">
        <w:rPr>
          <w:color w:val="000000"/>
          <w:szCs w:val="22"/>
        </w:rPr>
        <w:t xml:space="preserve"> </w:t>
      </w:r>
      <w:r w:rsidR="00C85A51">
        <w:rPr>
          <w:color w:val="000000"/>
          <w:szCs w:val="22"/>
        </w:rPr>
        <w:t xml:space="preserve">with respect to </w:t>
      </w:r>
      <w:r w:rsidR="00D3722F">
        <w:rPr>
          <w:color w:val="000000"/>
          <w:szCs w:val="22"/>
        </w:rPr>
        <w:t xml:space="preserve">the </w:t>
      </w:r>
      <w:r w:rsidR="00C85A51">
        <w:rPr>
          <w:color w:val="000000"/>
          <w:szCs w:val="22"/>
        </w:rPr>
        <w:t xml:space="preserve">final </w:t>
      </w:r>
      <w:r w:rsidR="00D3722F">
        <w:rPr>
          <w:color w:val="000000"/>
          <w:szCs w:val="22"/>
        </w:rPr>
        <w:t xml:space="preserve">position </w:t>
      </w:r>
      <w:r w:rsidR="00C85A51">
        <w:rPr>
          <w:color w:val="000000"/>
          <w:szCs w:val="22"/>
        </w:rPr>
        <w:t xml:space="preserve">obtained by </w:t>
      </w:r>
      <w:r w:rsidR="00D3722F">
        <w:rPr>
          <w:color w:val="000000"/>
          <w:szCs w:val="22"/>
        </w:rPr>
        <w:t>the MIP-MI method to</w:t>
      </w:r>
      <w:r w:rsidR="00C85A51">
        <w:rPr>
          <w:color w:val="000000"/>
          <w:szCs w:val="22"/>
        </w:rPr>
        <w:t xml:space="preserve"> initial</w:t>
      </w:r>
      <w:r w:rsidR="00D3722F">
        <w:rPr>
          <w:color w:val="000000"/>
          <w:szCs w:val="22"/>
        </w:rPr>
        <w:t xml:space="preserve"> coarse and </w:t>
      </w:r>
      <w:r w:rsidR="00C85A51">
        <w:rPr>
          <w:color w:val="000000"/>
          <w:szCs w:val="22"/>
        </w:rPr>
        <w:t xml:space="preserve">fine </w:t>
      </w:r>
      <w:r w:rsidR="00D3722F">
        <w:rPr>
          <w:color w:val="000000"/>
          <w:szCs w:val="22"/>
        </w:rPr>
        <w:t>positions</w:t>
      </w:r>
      <w:r w:rsidR="00C85A51">
        <w:rPr>
          <w:color w:val="000000"/>
          <w:szCs w:val="22"/>
        </w:rPr>
        <w:t>,</w:t>
      </w:r>
      <w:r w:rsidR="00C85A51" w:rsidRPr="00C85A51">
        <w:t xml:space="preserve"> </w:t>
      </w:r>
      <w:r w:rsidR="00C85A51" w:rsidRPr="00C85A51">
        <w:rPr>
          <w:color w:val="000000"/>
          <w:szCs w:val="22"/>
        </w:rPr>
        <w:t>and final MIP-GC and BGB positions</w:t>
      </w:r>
      <w:r w:rsidR="00D3722F">
        <w:rPr>
          <w:color w:val="000000"/>
          <w:szCs w:val="22"/>
        </w:rPr>
        <w:t xml:space="preserve"> are given in Tab. 5.</w:t>
      </w:r>
    </w:p>
    <w:p w:rsidR="00E22DC5" w:rsidRDefault="00E22DC5" w:rsidP="00E22DC5">
      <w:pPr>
        <w:jc w:val="center"/>
        <w:rPr>
          <w:color w:val="000000"/>
          <w:szCs w:val="22"/>
        </w:rPr>
      </w:pPr>
    </w:p>
    <w:p w:rsidR="00A731AB" w:rsidRDefault="00A731AB" w:rsidP="00A731AB">
      <w:pPr>
        <w:pStyle w:val="Caption"/>
        <w:ind w:left="720" w:right="721" w:hanging="360"/>
        <w:jc w:val="both"/>
        <w:rPr>
          <w:b w:val="0"/>
          <w:color w:val="000000"/>
          <w:sz w:val="18"/>
          <w:szCs w:val="18"/>
        </w:rPr>
      </w:pPr>
      <w:r w:rsidRPr="007F59C9">
        <w:rPr>
          <w:b w:val="0"/>
          <w:color w:val="000000"/>
          <w:sz w:val="18"/>
          <w:szCs w:val="18"/>
        </w:rPr>
        <w:t xml:space="preserve">Table </w:t>
      </w:r>
      <w:r w:rsidR="00D3722F">
        <w:rPr>
          <w:b w:val="0"/>
          <w:color w:val="000000"/>
          <w:sz w:val="18"/>
          <w:szCs w:val="18"/>
        </w:rPr>
        <w:t>4</w:t>
      </w:r>
      <w:r w:rsidRPr="007F59C9">
        <w:rPr>
          <w:b w:val="0"/>
          <w:color w:val="000000"/>
          <w:sz w:val="18"/>
          <w:szCs w:val="18"/>
        </w:rPr>
        <w:t xml:space="preserve">. </w:t>
      </w:r>
      <w:r w:rsidR="004A1B6B">
        <w:rPr>
          <w:b w:val="0"/>
          <w:color w:val="000000"/>
          <w:sz w:val="18"/>
          <w:szCs w:val="18"/>
        </w:rPr>
        <w:t>Evaluation</w:t>
      </w:r>
      <w:r w:rsidR="00B74850">
        <w:rPr>
          <w:b w:val="0"/>
          <w:color w:val="000000"/>
          <w:sz w:val="18"/>
          <w:szCs w:val="18"/>
        </w:rPr>
        <w:t xml:space="preserve"> of the 3D-2D registrations</w:t>
      </w:r>
      <w:r w:rsidR="007220DD">
        <w:rPr>
          <w:b w:val="0"/>
          <w:color w:val="000000"/>
          <w:sz w:val="18"/>
          <w:szCs w:val="18"/>
        </w:rPr>
        <w:t xml:space="preserve"> </w:t>
      </w:r>
      <w:r w:rsidR="0002294C">
        <w:rPr>
          <w:b w:val="0"/>
          <w:color w:val="000000"/>
          <w:sz w:val="18"/>
          <w:szCs w:val="18"/>
        </w:rPr>
        <w:t xml:space="preserve">obtained by </w:t>
      </w:r>
      <w:r w:rsidR="00B74850">
        <w:rPr>
          <w:b w:val="0"/>
          <w:color w:val="000000"/>
          <w:sz w:val="18"/>
          <w:szCs w:val="18"/>
        </w:rPr>
        <w:t xml:space="preserve">the MIP-GC, </w:t>
      </w:r>
      <w:r>
        <w:rPr>
          <w:b w:val="0"/>
          <w:color w:val="000000"/>
          <w:sz w:val="18"/>
          <w:szCs w:val="18"/>
        </w:rPr>
        <w:t xml:space="preserve">MIP-MI and BGB methods </w:t>
      </w:r>
      <w:r w:rsidR="00716B7C">
        <w:rPr>
          <w:b w:val="0"/>
          <w:color w:val="000000"/>
          <w:sz w:val="18"/>
          <w:szCs w:val="18"/>
        </w:rPr>
        <w:t>for</w:t>
      </w:r>
      <w:r w:rsidR="004A1B6B">
        <w:rPr>
          <w:b w:val="0"/>
          <w:color w:val="000000"/>
          <w:sz w:val="18"/>
          <w:szCs w:val="18"/>
        </w:rPr>
        <w:t xml:space="preserve"> 3D-DSA to LAT and AP 2D-DSA registration</w:t>
      </w:r>
      <w:r w:rsidR="00716B7C">
        <w:rPr>
          <w:b w:val="0"/>
          <w:color w:val="000000"/>
          <w:sz w:val="18"/>
          <w:szCs w:val="18"/>
        </w:rPr>
        <w:t>s</w:t>
      </w:r>
      <w:r w:rsidR="004A1B6B">
        <w:rPr>
          <w:b w:val="0"/>
          <w:color w:val="000000"/>
          <w:sz w:val="18"/>
          <w:szCs w:val="18"/>
        </w:rPr>
        <w:t xml:space="preserve"> of the ten image datasets used</w:t>
      </w:r>
      <w:r w:rsidR="007220DD">
        <w:rPr>
          <w:b w:val="0"/>
          <w:color w:val="000000"/>
          <w:sz w:val="18"/>
          <w:szCs w:val="18"/>
        </w:rPr>
        <w:t xml:space="preserve"> for qualitative evaluation</w:t>
      </w:r>
      <w:r>
        <w:rPr>
          <w:b w:val="0"/>
          <w:color w:val="000000"/>
          <w:sz w:val="18"/>
          <w:szCs w:val="18"/>
        </w:rPr>
        <w:t>. The</w:t>
      </w:r>
      <w:r w:rsidR="00CD3A21">
        <w:rPr>
          <w:b w:val="0"/>
          <w:color w:val="000000"/>
          <w:sz w:val="18"/>
          <w:szCs w:val="18"/>
        </w:rPr>
        <w:t xml:space="preserve"> </w:t>
      </w:r>
      <w:r w:rsidR="003B571C">
        <w:rPr>
          <w:b w:val="0"/>
          <w:color w:val="000000"/>
          <w:sz w:val="18"/>
          <w:szCs w:val="18"/>
        </w:rPr>
        <w:t xml:space="preserve">values "G", "F" and "B" in the table correspond to </w:t>
      </w:r>
      <w:r w:rsidR="00992D03">
        <w:rPr>
          <w:b w:val="0"/>
          <w:color w:val="000000"/>
          <w:sz w:val="18"/>
          <w:szCs w:val="18"/>
        </w:rPr>
        <w:t xml:space="preserve">visual </w:t>
      </w:r>
      <w:r w:rsidR="00AF54B6">
        <w:rPr>
          <w:b w:val="0"/>
          <w:color w:val="000000"/>
          <w:sz w:val="18"/>
          <w:szCs w:val="18"/>
        </w:rPr>
        <w:t xml:space="preserve">assessment of </w:t>
      </w:r>
      <w:r w:rsidR="003B571C">
        <w:rPr>
          <w:b w:val="0"/>
          <w:color w:val="000000"/>
          <w:sz w:val="18"/>
          <w:szCs w:val="18"/>
        </w:rPr>
        <w:t>registration</w:t>
      </w:r>
      <w:r w:rsidR="00CD3A21">
        <w:rPr>
          <w:b w:val="0"/>
          <w:color w:val="000000"/>
          <w:sz w:val="18"/>
          <w:szCs w:val="18"/>
        </w:rPr>
        <w:t xml:space="preserve"> as "</w:t>
      </w:r>
      <w:r w:rsidR="003B571C" w:rsidRPr="003B571C">
        <w:rPr>
          <w:b w:val="0"/>
          <w:color w:val="000000"/>
          <w:sz w:val="18"/>
          <w:szCs w:val="18"/>
        </w:rPr>
        <w:t>G</w:t>
      </w:r>
      <w:r w:rsidR="00CD3A21">
        <w:rPr>
          <w:b w:val="0"/>
          <w:color w:val="000000"/>
          <w:sz w:val="18"/>
          <w:szCs w:val="18"/>
        </w:rPr>
        <w:t>ood", "</w:t>
      </w:r>
      <w:r w:rsidR="003B571C">
        <w:rPr>
          <w:b w:val="0"/>
          <w:color w:val="000000"/>
          <w:sz w:val="18"/>
          <w:szCs w:val="18"/>
        </w:rPr>
        <w:t>F</w:t>
      </w:r>
      <w:r w:rsidR="00CD3A21">
        <w:rPr>
          <w:b w:val="0"/>
          <w:color w:val="000000"/>
          <w:sz w:val="18"/>
          <w:szCs w:val="18"/>
        </w:rPr>
        <w:t>air" and "Bad"</w:t>
      </w:r>
      <w:r>
        <w:rPr>
          <w:b w:val="0"/>
          <w:color w:val="000000"/>
          <w:sz w:val="18"/>
          <w:szCs w:val="18"/>
        </w:rPr>
        <w:t xml:space="preserve">.  </w:t>
      </w:r>
    </w:p>
    <w:p w:rsidR="009072B8" w:rsidRPr="009072B8" w:rsidRDefault="009072B8" w:rsidP="009072B8">
      <w:pPr>
        <w:rPr>
          <w:lang w:eastAsia="sl-SI"/>
        </w:rPr>
      </w:pPr>
    </w:p>
    <w:tbl>
      <w:tblPr>
        <w:tblW w:w="9480" w:type="dxa"/>
        <w:jc w:val="center"/>
        <w:tblInd w:w="95" w:type="dxa"/>
        <w:tblLook w:val="04A0"/>
      </w:tblPr>
      <w:tblGrid>
        <w:gridCol w:w="600"/>
        <w:gridCol w:w="266"/>
        <w:gridCol w:w="960"/>
        <w:gridCol w:w="266"/>
        <w:gridCol w:w="760"/>
        <w:gridCol w:w="760"/>
        <w:gridCol w:w="760"/>
        <w:gridCol w:w="760"/>
        <w:gridCol w:w="760"/>
        <w:gridCol w:w="760"/>
        <w:gridCol w:w="760"/>
        <w:gridCol w:w="760"/>
        <w:gridCol w:w="760"/>
        <w:gridCol w:w="760"/>
      </w:tblGrid>
      <w:tr w:rsidR="009072B8" w:rsidRPr="009072B8" w:rsidTr="00D94ED7">
        <w:trPr>
          <w:trHeight w:val="345"/>
          <w:jc w:val="center"/>
        </w:trPr>
        <w:tc>
          <w:tcPr>
            <w:tcW w:w="600" w:type="dxa"/>
            <w:vMerge w:val="restart"/>
            <w:tcBorders>
              <w:top w:val="double" w:sz="6" w:space="0" w:color="auto"/>
              <w:left w:val="nil"/>
              <w:bottom w:val="single" w:sz="4" w:space="0" w:color="000000"/>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Test</w:t>
            </w:r>
          </w:p>
        </w:tc>
        <w:tc>
          <w:tcPr>
            <w:tcW w:w="160" w:type="dxa"/>
            <w:tcBorders>
              <w:top w:val="double" w:sz="6"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r w:rsidRPr="009072B8">
              <w:rPr>
                <w:color w:val="000000"/>
              </w:rPr>
              <w:t> </w:t>
            </w:r>
          </w:p>
        </w:tc>
        <w:tc>
          <w:tcPr>
            <w:tcW w:w="960" w:type="dxa"/>
            <w:vMerge w:val="restart"/>
            <w:tcBorders>
              <w:top w:val="double" w:sz="6" w:space="0" w:color="auto"/>
              <w:left w:val="nil"/>
              <w:bottom w:val="single" w:sz="4" w:space="0" w:color="000000"/>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Method</w:t>
            </w:r>
          </w:p>
        </w:tc>
        <w:tc>
          <w:tcPr>
            <w:tcW w:w="160" w:type="dxa"/>
            <w:tcBorders>
              <w:top w:val="double" w:sz="6"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r w:rsidRPr="009072B8">
              <w:rPr>
                <w:color w:val="000000"/>
              </w:rPr>
              <w:t> </w:t>
            </w:r>
          </w:p>
        </w:tc>
        <w:tc>
          <w:tcPr>
            <w:tcW w:w="7600" w:type="dxa"/>
            <w:gridSpan w:val="10"/>
            <w:tcBorders>
              <w:top w:val="double" w:sz="6"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Dataset</w:t>
            </w:r>
          </w:p>
        </w:tc>
      </w:tr>
      <w:tr w:rsidR="009072B8" w:rsidRPr="009072B8" w:rsidTr="00D94ED7">
        <w:trPr>
          <w:trHeight w:val="300"/>
          <w:jc w:val="center"/>
        </w:trPr>
        <w:tc>
          <w:tcPr>
            <w:tcW w:w="600" w:type="dxa"/>
            <w:vMerge/>
            <w:tcBorders>
              <w:top w:val="double" w:sz="6" w:space="0" w:color="auto"/>
              <w:left w:val="nil"/>
              <w:bottom w:val="single" w:sz="4"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tcBorders>
              <w:top w:val="double" w:sz="6" w:space="0" w:color="auto"/>
              <w:left w:val="nil"/>
              <w:bottom w:val="single" w:sz="4"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11</w:t>
            </w: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12</w:t>
            </w: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13</w:t>
            </w: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14</w:t>
            </w: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15</w:t>
            </w: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16</w:t>
            </w: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17</w:t>
            </w: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18</w:t>
            </w: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19</w:t>
            </w:r>
          </w:p>
        </w:tc>
        <w:tc>
          <w:tcPr>
            <w:tcW w:w="760" w:type="dxa"/>
            <w:tcBorders>
              <w:top w:val="single" w:sz="4" w:space="0" w:color="auto"/>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sidRPr="009072B8">
              <w:rPr>
                <w:color w:val="000000"/>
              </w:rPr>
              <w:t>20</w:t>
            </w:r>
          </w:p>
        </w:tc>
      </w:tr>
      <w:tr w:rsidR="009072B8" w:rsidRPr="009072B8" w:rsidTr="00D94ED7">
        <w:trPr>
          <w:trHeight w:val="315"/>
          <w:jc w:val="center"/>
        </w:trPr>
        <w:tc>
          <w:tcPr>
            <w:tcW w:w="600" w:type="dxa"/>
            <w:vMerge w:val="restart"/>
            <w:tcBorders>
              <w:top w:val="nil"/>
              <w:left w:val="nil"/>
              <w:bottom w:val="single" w:sz="4" w:space="0" w:color="000000"/>
              <w:right w:val="nil"/>
            </w:tcBorders>
            <w:shd w:val="clear" w:color="auto" w:fill="auto"/>
            <w:noWrap/>
            <w:textDirection w:val="btLr"/>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Rigid-body</w:t>
            </w: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val="restart"/>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MIP-GC</w:t>
            </w: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15"/>
          <w:jc w:val="center"/>
        </w:trPr>
        <w:tc>
          <w:tcPr>
            <w:tcW w:w="600" w:type="dxa"/>
            <w:vMerge/>
            <w:tcBorders>
              <w:top w:val="nil"/>
              <w:left w:val="nil"/>
              <w:bottom w:val="single" w:sz="4"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tcBorders>
              <w:top w:val="nil"/>
              <w:left w:val="nil"/>
              <w:bottom w:val="nil"/>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00"/>
          <w:jc w:val="center"/>
        </w:trPr>
        <w:tc>
          <w:tcPr>
            <w:tcW w:w="600" w:type="dxa"/>
            <w:vMerge/>
            <w:tcBorders>
              <w:top w:val="nil"/>
              <w:left w:val="nil"/>
              <w:bottom w:val="single" w:sz="4"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val="restart"/>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MIP-MI</w:t>
            </w: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00"/>
          <w:jc w:val="center"/>
        </w:trPr>
        <w:tc>
          <w:tcPr>
            <w:tcW w:w="600" w:type="dxa"/>
            <w:vMerge/>
            <w:tcBorders>
              <w:top w:val="nil"/>
              <w:left w:val="nil"/>
              <w:bottom w:val="single" w:sz="4"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tcBorders>
              <w:top w:val="nil"/>
              <w:left w:val="nil"/>
              <w:bottom w:val="nil"/>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00"/>
          <w:jc w:val="center"/>
        </w:trPr>
        <w:tc>
          <w:tcPr>
            <w:tcW w:w="600" w:type="dxa"/>
            <w:vMerge/>
            <w:tcBorders>
              <w:top w:val="nil"/>
              <w:left w:val="nil"/>
              <w:bottom w:val="single" w:sz="4"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val="restart"/>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BGB</w:t>
            </w: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00"/>
          <w:jc w:val="center"/>
        </w:trPr>
        <w:tc>
          <w:tcPr>
            <w:tcW w:w="600" w:type="dxa"/>
            <w:vMerge/>
            <w:tcBorders>
              <w:top w:val="nil"/>
              <w:left w:val="nil"/>
              <w:bottom w:val="single" w:sz="4"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r w:rsidRPr="009072B8">
              <w:rPr>
                <w:color w:val="000000"/>
              </w:rPr>
              <w:t> </w:t>
            </w:r>
          </w:p>
        </w:tc>
        <w:tc>
          <w:tcPr>
            <w:tcW w:w="960" w:type="dxa"/>
            <w:vMerge/>
            <w:tcBorders>
              <w:top w:val="nil"/>
              <w:left w:val="nil"/>
              <w:bottom w:val="nil"/>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single" w:sz="4"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00"/>
          <w:jc w:val="center"/>
        </w:trPr>
        <w:tc>
          <w:tcPr>
            <w:tcW w:w="600" w:type="dxa"/>
            <w:vMerge w:val="restart"/>
            <w:tcBorders>
              <w:top w:val="nil"/>
              <w:left w:val="nil"/>
              <w:bottom w:val="double" w:sz="6" w:space="0" w:color="000000"/>
              <w:right w:val="nil"/>
            </w:tcBorders>
            <w:shd w:val="clear" w:color="auto" w:fill="auto"/>
            <w:noWrap/>
            <w:textDirection w:val="btLr"/>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All</w:t>
            </w: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val="restart"/>
            <w:tcBorders>
              <w:top w:val="single" w:sz="4" w:space="0" w:color="auto"/>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MIP-GC</w:t>
            </w:r>
          </w:p>
        </w:tc>
        <w:tc>
          <w:tcPr>
            <w:tcW w:w="160" w:type="dxa"/>
            <w:tcBorders>
              <w:top w:val="single" w:sz="4" w:space="0" w:color="auto"/>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 </w:t>
            </w:r>
          </w:p>
        </w:tc>
        <w:tc>
          <w:tcPr>
            <w:tcW w:w="760" w:type="dxa"/>
            <w:tcBorders>
              <w:top w:val="single" w:sz="4"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single" w:sz="4"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single" w:sz="4" w:space="0" w:color="auto"/>
              <w:left w:val="nil"/>
              <w:bottom w:val="nil"/>
              <w:right w:val="nil"/>
            </w:tcBorders>
            <w:shd w:val="clear" w:color="000000" w:fill="FFFFFF" w:themeFill="background1"/>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single" w:sz="4"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single" w:sz="4"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single" w:sz="4"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single" w:sz="4"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single" w:sz="4"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single" w:sz="4" w:space="0" w:color="auto"/>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single" w:sz="4" w:space="0" w:color="auto"/>
              <w:left w:val="nil"/>
              <w:bottom w:val="nil"/>
              <w:right w:val="nil"/>
            </w:tcBorders>
            <w:shd w:val="clear" w:color="000000"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00"/>
          <w:jc w:val="center"/>
        </w:trPr>
        <w:tc>
          <w:tcPr>
            <w:tcW w:w="600" w:type="dxa"/>
            <w:vMerge/>
            <w:tcBorders>
              <w:top w:val="nil"/>
              <w:left w:val="nil"/>
              <w:bottom w:val="double" w:sz="6"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tcBorders>
              <w:top w:val="single" w:sz="4" w:space="0" w:color="auto"/>
              <w:left w:val="nil"/>
              <w:bottom w:val="nil"/>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00"/>
          <w:jc w:val="center"/>
        </w:trPr>
        <w:tc>
          <w:tcPr>
            <w:tcW w:w="600" w:type="dxa"/>
            <w:vMerge/>
            <w:tcBorders>
              <w:top w:val="nil"/>
              <w:left w:val="nil"/>
              <w:bottom w:val="double" w:sz="6"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val="restart"/>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MIP-MI</w:t>
            </w: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00"/>
          <w:jc w:val="center"/>
        </w:trPr>
        <w:tc>
          <w:tcPr>
            <w:tcW w:w="600" w:type="dxa"/>
            <w:vMerge/>
            <w:tcBorders>
              <w:top w:val="nil"/>
              <w:left w:val="nil"/>
              <w:bottom w:val="double" w:sz="6"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tcBorders>
              <w:top w:val="nil"/>
              <w:left w:val="nil"/>
              <w:bottom w:val="nil"/>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00"/>
          <w:jc w:val="center"/>
        </w:trPr>
        <w:tc>
          <w:tcPr>
            <w:tcW w:w="600" w:type="dxa"/>
            <w:vMerge/>
            <w:tcBorders>
              <w:top w:val="nil"/>
              <w:left w:val="nil"/>
              <w:bottom w:val="double" w:sz="6"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p>
        </w:tc>
        <w:tc>
          <w:tcPr>
            <w:tcW w:w="960" w:type="dxa"/>
            <w:vMerge w:val="restart"/>
            <w:tcBorders>
              <w:top w:val="nil"/>
              <w:left w:val="nil"/>
              <w:bottom w:val="double" w:sz="6" w:space="0" w:color="000000"/>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BGB</w:t>
            </w:r>
          </w:p>
        </w:tc>
        <w:tc>
          <w:tcPr>
            <w:tcW w:w="160" w:type="dxa"/>
            <w:tcBorders>
              <w:top w:val="nil"/>
              <w:left w:val="nil"/>
              <w:bottom w:val="nil"/>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nil"/>
              <w:right w:val="nil"/>
            </w:tcBorders>
            <w:shd w:val="clear" w:color="000000" w:fill="FFFFFF" w:themeFill="background1"/>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F</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nil"/>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r w:rsidR="009072B8" w:rsidRPr="009072B8" w:rsidTr="00D94ED7">
        <w:trPr>
          <w:trHeight w:val="315"/>
          <w:jc w:val="center"/>
        </w:trPr>
        <w:tc>
          <w:tcPr>
            <w:tcW w:w="600" w:type="dxa"/>
            <w:vMerge/>
            <w:tcBorders>
              <w:top w:val="nil"/>
              <w:left w:val="nil"/>
              <w:bottom w:val="double" w:sz="6"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textAlignment w:val="auto"/>
              <w:rPr>
                <w:color w:val="000000"/>
              </w:rPr>
            </w:pPr>
            <w:r w:rsidRPr="009072B8">
              <w:rPr>
                <w:color w:val="000000"/>
              </w:rPr>
              <w:t> </w:t>
            </w:r>
          </w:p>
        </w:tc>
        <w:tc>
          <w:tcPr>
            <w:tcW w:w="960" w:type="dxa"/>
            <w:vMerge/>
            <w:tcBorders>
              <w:top w:val="nil"/>
              <w:left w:val="nil"/>
              <w:bottom w:val="double" w:sz="6" w:space="0" w:color="000000"/>
              <w:right w:val="nil"/>
            </w:tcBorders>
            <w:vAlign w:val="center"/>
            <w:hideMark/>
          </w:tcPr>
          <w:p w:rsidR="009072B8" w:rsidRPr="009072B8" w:rsidRDefault="009072B8" w:rsidP="009072B8">
            <w:pPr>
              <w:overflowPunct/>
              <w:autoSpaceDE/>
              <w:autoSpaceDN/>
              <w:adjustRightInd/>
              <w:textAlignment w:val="auto"/>
              <w:rPr>
                <w:color w:val="000000"/>
              </w:rPr>
            </w:pPr>
          </w:p>
        </w:tc>
        <w:tc>
          <w:tcPr>
            <w:tcW w:w="160" w:type="dxa"/>
            <w:tcBorders>
              <w:top w:val="nil"/>
              <w:left w:val="nil"/>
              <w:bottom w:val="double" w:sz="6" w:space="0" w:color="auto"/>
              <w:right w:val="nil"/>
            </w:tcBorders>
            <w:shd w:val="clear" w:color="auto" w:fill="auto"/>
            <w:noWrap/>
            <w:vAlign w:val="center"/>
            <w:hideMark/>
          </w:tcPr>
          <w:p w:rsidR="009072B8" w:rsidRPr="009072B8" w:rsidRDefault="009072B8" w:rsidP="009072B8">
            <w:pPr>
              <w:overflowPunct/>
              <w:autoSpaceDE/>
              <w:autoSpaceDN/>
              <w:adjustRightInd/>
              <w:jc w:val="center"/>
              <w:textAlignment w:val="auto"/>
              <w:rPr>
                <w:color w:val="000000"/>
              </w:rPr>
            </w:pPr>
            <w:r w:rsidRPr="009072B8">
              <w:rPr>
                <w:color w:val="000000"/>
              </w:rPr>
              <w:t> </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B</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c>
          <w:tcPr>
            <w:tcW w:w="760" w:type="dxa"/>
            <w:tcBorders>
              <w:top w:val="nil"/>
              <w:left w:val="nil"/>
              <w:bottom w:val="double" w:sz="6" w:space="0" w:color="auto"/>
              <w:right w:val="nil"/>
            </w:tcBorders>
            <w:shd w:val="clear" w:color="auto" w:fill="auto"/>
            <w:noWrap/>
            <w:vAlign w:val="bottom"/>
            <w:hideMark/>
          </w:tcPr>
          <w:p w:rsidR="009072B8" w:rsidRPr="009072B8" w:rsidRDefault="009072B8" w:rsidP="009072B8">
            <w:pPr>
              <w:overflowPunct/>
              <w:autoSpaceDE/>
              <w:autoSpaceDN/>
              <w:adjustRightInd/>
              <w:jc w:val="center"/>
              <w:textAlignment w:val="auto"/>
              <w:rPr>
                <w:color w:val="000000"/>
              </w:rPr>
            </w:pPr>
            <w:r>
              <w:rPr>
                <w:color w:val="000000"/>
              </w:rPr>
              <w:t>G</w:t>
            </w:r>
          </w:p>
        </w:tc>
      </w:tr>
    </w:tbl>
    <w:p w:rsidR="003F08B0" w:rsidRDefault="003F08B0" w:rsidP="009072B8">
      <w:pPr>
        <w:jc w:val="center"/>
        <w:rPr>
          <w:color w:val="000000"/>
          <w:szCs w:val="22"/>
        </w:rPr>
      </w:pPr>
    </w:p>
    <w:p w:rsidR="00D86B10" w:rsidRDefault="00D86B10" w:rsidP="009072B8">
      <w:pPr>
        <w:jc w:val="center"/>
        <w:rPr>
          <w:color w:val="000000"/>
          <w:szCs w:val="22"/>
        </w:rPr>
      </w:pPr>
    </w:p>
    <w:p w:rsidR="00D86B10" w:rsidRDefault="00D86B10" w:rsidP="009072B8">
      <w:pPr>
        <w:jc w:val="center"/>
        <w:rPr>
          <w:color w:val="000000"/>
          <w:szCs w:val="22"/>
        </w:rPr>
      </w:pPr>
    </w:p>
    <w:p w:rsidR="00D86B10" w:rsidRDefault="00D86B10" w:rsidP="009072B8">
      <w:pPr>
        <w:jc w:val="center"/>
        <w:rPr>
          <w:color w:val="000000"/>
          <w:szCs w:val="22"/>
        </w:rPr>
      </w:pPr>
    </w:p>
    <w:p w:rsidR="00D86B10" w:rsidRDefault="00D86B10" w:rsidP="009072B8">
      <w:pPr>
        <w:jc w:val="center"/>
        <w:rPr>
          <w:color w:val="000000"/>
          <w:szCs w:val="22"/>
        </w:rPr>
      </w:pPr>
    </w:p>
    <w:p w:rsidR="0005211D" w:rsidRDefault="0005211D" w:rsidP="009072B8">
      <w:pPr>
        <w:jc w:val="center"/>
        <w:rPr>
          <w:color w:val="000000"/>
          <w:szCs w:val="22"/>
        </w:rPr>
      </w:pPr>
    </w:p>
    <w:p w:rsidR="0005211D" w:rsidRDefault="0005211D" w:rsidP="0005211D">
      <w:pPr>
        <w:pStyle w:val="Caption"/>
        <w:ind w:left="720" w:right="721" w:hanging="360"/>
        <w:jc w:val="both"/>
        <w:rPr>
          <w:b w:val="0"/>
          <w:color w:val="000000"/>
          <w:sz w:val="18"/>
          <w:szCs w:val="18"/>
        </w:rPr>
      </w:pPr>
      <w:r w:rsidRPr="007F59C9">
        <w:rPr>
          <w:b w:val="0"/>
          <w:color w:val="000000"/>
          <w:sz w:val="18"/>
          <w:szCs w:val="18"/>
        </w:rPr>
        <w:lastRenderedPageBreak/>
        <w:t xml:space="preserve">Table </w:t>
      </w:r>
      <w:r w:rsidR="00D3722F">
        <w:rPr>
          <w:b w:val="0"/>
          <w:color w:val="000000"/>
          <w:sz w:val="18"/>
          <w:szCs w:val="18"/>
        </w:rPr>
        <w:t>5</w:t>
      </w:r>
      <w:r w:rsidRPr="007F59C9">
        <w:rPr>
          <w:b w:val="0"/>
          <w:color w:val="000000"/>
          <w:sz w:val="18"/>
          <w:szCs w:val="18"/>
        </w:rPr>
        <w:t xml:space="preserve">. </w:t>
      </w:r>
      <w:r w:rsidR="00716B7C">
        <w:rPr>
          <w:b w:val="0"/>
          <w:color w:val="000000"/>
          <w:sz w:val="18"/>
          <w:szCs w:val="18"/>
        </w:rPr>
        <w:t>M</w:t>
      </w:r>
      <w:r>
        <w:rPr>
          <w:b w:val="0"/>
          <w:color w:val="000000"/>
          <w:sz w:val="18"/>
          <w:szCs w:val="18"/>
        </w:rPr>
        <w:t xml:space="preserve">aximal absolute differences of rigid-body parameters </w:t>
      </w:r>
      <w:r w:rsidRPr="00835770">
        <w:rPr>
          <w:color w:val="000000"/>
          <w:sz w:val="18"/>
          <w:szCs w:val="18"/>
        </w:rPr>
        <w:t>q</w:t>
      </w:r>
      <w:r>
        <w:rPr>
          <w:color w:val="000000"/>
          <w:sz w:val="18"/>
          <w:szCs w:val="18"/>
        </w:rPr>
        <w:t xml:space="preserve"> </w:t>
      </w:r>
      <w:r w:rsidRPr="00835770">
        <w:rPr>
          <w:b w:val="0"/>
          <w:color w:val="000000"/>
          <w:sz w:val="18"/>
          <w:szCs w:val="18"/>
        </w:rPr>
        <w:t>= (</w:t>
      </w:r>
      <w:proofErr w:type="spellStart"/>
      <w:r w:rsidRPr="00835770">
        <w:rPr>
          <w:b w:val="0"/>
          <w:i/>
          <w:color w:val="000000"/>
          <w:sz w:val="18"/>
          <w:szCs w:val="18"/>
        </w:rPr>
        <w:t>t</w:t>
      </w:r>
      <w:r w:rsidRPr="00835770">
        <w:rPr>
          <w:b w:val="0"/>
          <w:i/>
          <w:color w:val="000000"/>
          <w:sz w:val="18"/>
          <w:szCs w:val="18"/>
          <w:vertAlign w:val="subscript"/>
        </w:rPr>
        <w:t>x</w:t>
      </w:r>
      <w:proofErr w:type="spellEnd"/>
      <w:r w:rsidRPr="00835770">
        <w:rPr>
          <w:b w:val="0"/>
          <w:color w:val="000000"/>
          <w:sz w:val="18"/>
          <w:szCs w:val="18"/>
        </w:rPr>
        <w:t xml:space="preserve">, </w:t>
      </w:r>
      <w:proofErr w:type="spellStart"/>
      <w:r w:rsidRPr="00835770">
        <w:rPr>
          <w:b w:val="0"/>
          <w:i/>
          <w:color w:val="000000"/>
          <w:sz w:val="18"/>
          <w:szCs w:val="18"/>
        </w:rPr>
        <w:t>t</w:t>
      </w:r>
      <w:r w:rsidRPr="00835770">
        <w:rPr>
          <w:b w:val="0"/>
          <w:i/>
          <w:color w:val="000000"/>
          <w:sz w:val="18"/>
          <w:szCs w:val="18"/>
          <w:vertAlign w:val="subscript"/>
        </w:rPr>
        <w:t>y</w:t>
      </w:r>
      <w:proofErr w:type="spellEnd"/>
      <w:r w:rsidRPr="00835770">
        <w:rPr>
          <w:b w:val="0"/>
          <w:color w:val="000000"/>
          <w:sz w:val="18"/>
          <w:szCs w:val="18"/>
        </w:rPr>
        <w:t xml:space="preserve">, </w:t>
      </w:r>
      <w:proofErr w:type="spellStart"/>
      <w:r w:rsidRPr="00835770">
        <w:rPr>
          <w:b w:val="0"/>
          <w:i/>
          <w:color w:val="000000"/>
          <w:sz w:val="18"/>
          <w:szCs w:val="18"/>
        </w:rPr>
        <w:t>t</w:t>
      </w:r>
      <w:r w:rsidRPr="00835770">
        <w:rPr>
          <w:b w:val="0"/>
          <w:i/>
          <w:color w:val="000000"/>
          <w:sz w:val="18"/>
          <w:szCs w:val="18"/>
          <w:vertAlign w:val="subscript"/>
        </w:rPr>
        <w:t>z</w:t>
      </w:r>
      <w:proofErr w:type="spellEnd"/>
      <w:r w:rsidRPr="00835770">
        <w:rPr>
          <w:b w:val="0"/>
          <w:color w:val="000000"/>
          <w:sz w:val="18"/>
          <w:szCs w:val="18"/>
        </w:rPr>
        <w:t xml:space="preserve">, </w:t>
      </w:r>
      <w:proofErr w:type="spellStart"/>
      <w:r w:rsidRPr="00835770">
        <w:rPr>
          <w:b w:val="0"/>
          <w:i/>
          <w:color w:val="000000"/>
          <w:sz w:val="18"/>
          <w:szCs w:val="18"/>
        </w:rPr>
        <w:t>ω</w:t>
      </w:r>
      <w:r w:rsidRPr="00835770">
        <w:rPr>
          <w:b w:val="0"/>
          <w:i/>
          <w:color w:val="000000"/>
          <w:sz w:val="18"/>
          <w:szCs w:val="18"/>
          <w:vertAlign w:val="subscript"/>
        </w:rPr>
        <w:t>x</w:t>
      </w:r>
      <w:proofErr w:type="spellEnd"/>
      <w:r w:rsidRPr="00835770">
        <w:rPr>
          <w:b w:val="0"/>
          <w:color w:val="000000"/>
          <w:sz w:val="18"/>
          <w:szCs w:val="18"/>
        </w:rPr>
        <w:t xml:space="preserve">, </w:t>
      </w:r>
      <w:proofErr w:type="spellStart"/>
      <w:r w:rsidRPr="00835770">
        <w:rPr>
          <w:b w:val="0"/>
          <w:i/>
          <w:color w:val="000000"/>
          <w:sz w:val="18"/>
          <w:szCs w:val="18"/>
        </w:rPr>
        <w:t>ω</w:t>
      </w:r>
      <w:r w:rsidRPr="00835770">
        <w:rPr>
          <w:b w:val="0"/>
          <w:i/>
          <w:color w:val="000000"/>
          <w:sz w:val="18"/>
          <w:szCs w:val="18"/>
          <w:vertAlign w:val="subscript"/>
        </w:rPr>
        <w:t>y</w:t>
      </w:r>
      <w:proofErr w:type="spellEnd"/>
      <w:r w:rsidRPr="00835770">
        <w:rPr>
          <w:b w:val="0"/>
          <w:color w:val="000000"/>
          <w:sz w:val="18"/>
          <w:szCs w:val="18"/>
        </w:rPr>
        <w:t xml:space="preserve">, </w:t>
      </w:r>
      <w:proofErr w:type="spellStart"/>
      <w:r w:rsidRPr="00835770">
        <w:rPr>
          <w:b w:val="0"/>
          <w:i/>
          <w:color w:val="000000"/>
          <w:sz w:val="18"/>
          <w:szCs w:val="18"/>
        </w:rPr>
        <w:t>ω</w:t>
      </w:r>
      <w:r w:rsidRPr="00835770">
        <w:rPr>
          <w:b w:val="0"/>
          <w:i/>
          <w:color w:val="000000"/>
          <w:sz w:val="18"/>
          <w:szCs w:val="18"/>
          <w:vertAlign w:val="subscript"/>
        </w:rPr>
        <w:t>z</w:t>
      </w:r>
      <w:proofErr w:type="spellEnd"/>
      <w:r w:rsidRPr="00835770">
        <w:rPr>
          <w:b w:val="0"/>
          <w:color w:val="000000"/>
          <w:sz w:val="18"/>
          <w:szCs w:val="18"/>
        </w:rPr>
        <w:t xml:space="preserve">) </w:t>
      </w:r>
      <w:r>
        <w:rPr>
          <w:b w:val="0"/>
          <w:color w:val="000000"/>
          <w:sz w:val="18"/>
          <w:szCs w:val="18"/>
        </w:rPr>
        <w:t>from the</w:t>
      </w:r>
      <w:r w:rsidR="00716B7C">
        <w:rPr>
          <w:b w:val="0"/>
          <w:color w:val="000000"/>
          <w:sz w:val="18"/>
          <w:szCs w:val="18"/>
        </w:rPr>
        <w:t xml:space="preserve"> final</w:t>
      </w:r>
      <w:r>
        <w:rPr>
          <w:b w:val="0"/>
          <w:color w:val="000000"/>
          <w:sz w:val="18"/>
          <w:szCs w:val="18"/>
        </w:rPr>
        <w:t xml:space="preserve"> position </w:t>
      </w:r>
      <w:r w:rsidR="00716B7C">
        <w:rPr>
          <w:b w:val="0"/>
          <w:color w:val="000000"/>
          <w:sz w:val="18"/>
          <w:szCs w:val="18"/>
        </w:rPr>
        <w:t xml:space="preserve">obtained by the </w:t>
      </w:r>
      <w:r>
        <w:rPr>
          <w:b w:val="0"/>
          <w:color w:val="000000"/>
          <w:sz w:val="18"/>
          <w:szCs w:val="18"/>
        </w:rPr>
        <w:t>MIP-MI method to</w:t>
      </w:r>
      <w:r w:rsidR="00716B7C">
        <w:rPr>
          <w:b w:val="0"/>
          <w:color w:val="000000"/>
          <w:sz w:val="18"/>
          <w:szCs w:val="18"/>
        </w:rPr>
        <w:t xml:space="preserve"> initial</w:t>
      </w:r>
      <w:r>
        <w:rPr>
          <w:b w:val="0"/>
          <w:color w:val="000000"/>
          <w:sz w:val="18"/>
          <w:szCs w:val="18"/>
        </w:rPr>
        <w:t xml:space="preserve"> coarse and </w:t>
      </w:r>
      <w:r w:rsidR="00716B7C">
        <w:rPr>
          <w:b w:val="0"/>
          <w:color w:val="000000"/>
          <w:sz w:val="18"/>
          <w:szCs w:val="18"/>
        </w:rPr>
        <w:t>fine, and</w:t>
      </w:r>
      <w:r w:rsidR="003C5CAB">
        <w:rPr>
          <w:b w:val="0"/>
          <w:color w:val="000000"/>
          <w:sz w:val="18"/>
          <w:szCs w:val="18"/>
        </w:rPr>
        <w:t xml:space="preserve"> final</w:t>
      </w:r>
      <w:r w:rsidR="00716B7C">
        <w:rPr>
          <w:b w:val="0"/>
          <w:color w:val="000000"/>
          <w:sz w:val="18"/>
          <w:szCs w:val="18"/>
        </w:rPr>
        <w:t xml:space="preserve"> MIP-GC and BGB </w:t>
      </w:r>
      <w:r>
        <w:rPr>
          <w:b w:val="0"/>
          <w:color w:val="000000"/>
          <w:sz w:val="18"/>
          <w:szCs w:val="18"/>
        </w:rPr>
        <w:t xml:space="preserve">positions </w:t>
      </w:r>
      <w:r w:rsidRPr="00A35C76">
        <w:rPr>
          <w:b w:val="0"/>
          <w:color w:val="000000"/>
          <w:sz w:val="18"/>
          <w:szCs w:val="18"/>
        </w:rPr>
        <w:t>for datasets used for qualitative evaluation</w:t>
      </w:r>
      <w:r>
        <w:rPr>
          <w:b w:val="0"/>
          <w:color w:val="000000"/>
          <w:sz w:val="18"/>
          <w:szCs w:val="18"/>
        </w:rPr>
        <w:t xml:space="preserve">. Note that </w:t>
      </w:r>
      <w:proofErr w:type="spellStart"/>
      <w:r w:rsidRPr="00835770">
        <w:rPr>
          <w:b w:val="0"/>
          <w:i/>
          <w:color w:val="000000"/>
          <w:sz w:val="18"/>
          <w:szCs w:val="18"/>
        </w:rPr>
        <w:t>t</w:t>
      </w:r>
      <w:r w:rsidRPr="00835770">
        <w:rPr>
          <w:b w:val="0"/>
          <w:i/>
          <w:color w:val="000000"/>
          <w:sz w:val="18"/>
          <w:szCs w:val="18"/>
          <w:vertAlign w:val="subscript"/>
        </w:rPr>
        <w:t>x</w:t>
      </w:r>
      <w:proofErr w:type="spellEnd"/>
      <w:r w:rsidRPr="00835770">
        <w:rPr>
          <w:b w:val="0"/>
          <w:color w:val="000000"/>
          <w:sz w:val="18"/>
          <w:szCs w:val="18"/>
        </w:rPr>
        <w:t>,</w:t>
      </w:r>
      <w:r>
        <w:rPr>
          <w:b w:val="0"/>
          <w:color w:val="000000"/>
          <w:sz w:val="18"/>
          <w:szCs w:val="18"/>
        </w:rPr>
        <w:t xml:space="preserve"> </w:t>
      </w:r>
      <w:proofErr w:type="spellStart"/>
      <w:r w:rsidRPr="00835770">
        <w:rPr>
          <w:b w:val="0"/>
          <w:i/>
          <w:color w:val="000000"/>
          <w:sz w:val="18"/>
          <w:szCs w:val="18"/>
        </w:rPr>
        <w:t>t</w:t>
      </w:r>
      <w:r w:rsidRPr="00835770">
        <w:rPr>
          <w:b w:val="0"/>
          <w:i/>
          <w:color w:val="000000"/>
          <w:sz w:val="18"/>
          <w:szCs w:val="18"/>
          <w:vertAlign w:val="subscript"/>
        </w:rPr>
        <w:t>y</w:t>
      </w:r>
      <w:proofErr w:type="spellEnd"/>
      <w:r>
        <w:rPr>
          <w:b w:val="0"/>
          <w:color w:val="000000"/>
          <w:sz w:val="18"/>
          <w:szCs w:val="18"/>
        </w:rPr>
        <w:t xml:space="preserve"> and </w:t>
      </w:r>
      <w:proofErr w:type="spellStart"/>
      <w:r w:rsidRPr="00835770">
        <w:rPr>
          <w:b w:val="0"/>
          <w:i/>
          <w:color w:val="000000"/>
          <w:sz w:val="18"/>
          <w:szCs w:val="18"/>
        </w:rPr>
        <w:t>ω</w:t>
      </w:r>
      <w:r w:rsidRPr="00835770">
        <w:rPr>
          <w:b w:val="0"/>
          <w:i/>
          <w:color w:val="000000"/>
          <w:sz w:val="18"/>
          <w:szCs w:val="18"/>
          <w:vertAlign w:val="subscript"/>
        </w:rPr>
        <w:t>z</w:t>
      </w:r>
      <w:proofErr w:type="spellEnd"/>
      <w:r>
        <w:rPr>
          <w:b w:val="0"/>
          <w:color w:val="000000"/>
          <w:sz w:val="18"/>
          <w:szCs w:val="18"/>
        </w:rPr>
        <w:t xml:space="preserve"> denote the in-plane parameters, while </w:t>
      </w:r>
      <w:proofErr w:type="spellStart"/>
      <w:r w:rsidRPr="00835770">
        <w:rPr>
          <w:b w:val="0"/>
          <w:i/>
          <w:color w:val="000000"/>
          <w:sz w:val="18"/>
          <w:szCs w:val="18"/>
        </w:rPr>
        <w:t>t</w:t>
      </w:r>
      <w:r w:rsidRPr="00835770">
        <w:rPr>
          <w:b w:val="0"/>
          <w:i/>
          <w:color w:val="000000"/>
          <w:sz w:val="18"/>
          <w:szCs w:val="18"/>
          <w:vertAlign w:val="subscript"/>
        </w:rPr>
        <w:t>z</w:t>
      </w:r>
      <w:proofErr w:type="spellEnd"/>
      <w:r>
        <w:rPr>
          <w:b w:val="0"/>
          <w:color w:val="000000"/>
          <w:sz w:val="18"/>
          <w:szCs w:val="18"/>
        </w:rPr>
        <w:t xml:space="preserve">, </w:t>
      </w:r>
      <w:proofErr w:type="spellStart"/>
      <w:r w:rsidRPr="00835770">
        <w:rPr>
          <w:b w:val="0"/>
          <w:i/>
          <w:color w:val="000000"/>
          <w:sz w:val="18"/>
          <w:szCs w:val="18"/>
        </w:rPr>
        <w:t>ω</w:t>
      </w:r>
      <w:r w:rsidRPr="00835770">
        <w:rPr>
          <w:b w:val="0"/>
          <w:i/>
          <w:color w:val="000000"/>
          <w:sz w:val="18"/>
          <w:szCs w:val="18"/>
          <w:vertAlign w:val="subscript"/>
        </w:rPr>
        <w:t>x</w:t>
      </w:r>
      <w:proofErr w:type="spellEnd"/>
      <w:r>
        <w:rPr>
          <w:b w:val="0"/>
          <w:color w:val="000000"/>
          <w:sz w:val="18"/>
          <w:szCs w:val="18"/>
        </w:rPr>
        <w:t xml:space="preserve"> and </w:t>
      </w:r>
      <w:proofErr w:type="spellStart"/>
      <w:r w:rsidRPr="00835770">
        <w:rPr>
          <w:b w:val="0"/>
          <w:i/>
          <w:color w:val="000000"/>
          <w:sz w:val="18"/>
          <w:szCs w:val="18"/>
        </w:rPr>
        <w:t>ω</w:t>
      </w:r>
      <w:r w:rsidRPr="00835770">
        <w:rPr>
          <w:b w:val="0"/>
          <w:i/>
          <w:color w:val="000000"/>
          <w:sz w:val="18"/>
          <w:szCs w:val="18"/>
          <w:vertAlign w:val="subscript"/>
        </w:rPr>
        <w:t>y</w:t>
      </w:r>
      <w:proofErr w:type="spellEnd"/>
      <w:r>
        <w:rPr>
          <w:b w:val="0"/>
          <w:color w:val="000000"/>
          <w:sz w:val="18"/>
          <w:szCs w:val="18"/>
        </w:rPr>
        <w:t xml:space="preserve"> denote </w:t>
      </w:r>
      <w:r w:rsidR="00C00F2F">
        <w:rPr>
          <w:b w:val="0"/>
          <w:color w:val="000000"/>
          <w:sz w:val="18"/>
          <w:szCs w:val="18"/>
        </w:rPr>
        <w:t xml:space="preserve">the </w:t>
      </w:r>
      <w:r>
        <w:rPr>
          <w:b w:val="0"/>
          <w:color w:val="000000"/>
          <w:sz w:val="18"/>
          <w:szCs w:val="18"/>
        </w:rPr>
        <w:t>out-of-plane parameters.</w:t>
      </w:r>
    </w:p>
    <w:p w:rsidR="0005211D" w:rsidRDefault="0005211D" w:rsidP="0005211D">
      <w:pPr>
        <w:rPr>
          <w:lang w:eastAsia="sl-SI"/>
        </w:rPr>
      </w:pPr>
    </w:p>
    <w:tbl>
      <w:tblPr>
        <w:tblW w:w="6900" w:type="dxa"/>
        <w:jc w:val="center"/>
        <w:tblLook w:val="04A0"/>
      </w:tblPr>
      <w:tblGrid>
        <w:gridCol w:w="1247"/>
        <w:gridCol w:w="271"/>
        <w:gridCol w:w="960"/>
        <w:gridCol w:w="960"/>
        <w:gridCol w:w="960"/>
        <w:gridCol w:w="960"/>
        <w:gridCol w:w="960"/>
        <w:gridCol w:w="960"/>
      </w:tblGrid>
      <w:tr w:rsidR="00992D03" w:rsidRPr="0000605A" w:rsidTr="00716B7C">
        <w:trPr>
          <w:trHeight w:val="345"/>
          <w:jc w:val="center"/>
        </w:trPr>
        <w:tc>
          <w:tcPr>
            <w:tcW w:w="1247" w:type="dxa"/>
            <w:tcBorders>
              <w:top w:val="double" w:sz="6"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rPr>
            </w:pPr>
            <w:r w:rsidRPr="0000605A">
              <w:rPr>
                <w:color w:val="000000"/>
              </w:rPr>
              <w:t> </w:t>
            </w:r>
            <w:r>
              <w:rPr>
                <w:color w:val="000000"/>
              </w:rPr>
              <w:t>Method</w:t>
            </w:r>
          </w:p>
        </w:tc>
        <w:tc>
          <w:tcPr>
            <w:tcW w:w="160" w:type="dxa"/>
            <w:tcBorders>
              <w:top w:val="double" w:sz="6"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sz w:val="22"/>
                <w:szCs w:val="22"/>
              </w:rPr>
            </w:pPr>
            <w:r w:rsidRPr="0000605A">
              <w:rPr>
                <w:color w:val="000000"/>
                <w:sz w:val="22"/>
                <w:szCs w:val="22"/>
              </w:rPr>
              <w:t> </w:t>
            </w:r>
          </w:p>
        </w:tc>
        <w:tc>
          <w:tcPr>
            <w:tcW w:w="960" w:type="dxa"/>
            <w:tcBorders>
              <w:top w:val="double" w:sz="6"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proofErr w:type="spellStart"/>
            <w:r w:rsidRPr="0000605A">
              <w:rPr>
                <w:color w:val="000000"/>
              </w:rPr>
              <w:t>tx</w:t>
            </w:r>
            <w:proofErr w:type="spellEnd"/>
            <w:r w:rsidRPr="0000605A">
              <w:rPr>
                <w:color w:val="000000"/>
              </w:rPr>
              <w:t xml:space="preserve"> [mm]</w:t>
            </w:r>
          </w:p>
        </w:tc>
        <w:tc>
          <w:tcPr>
            <w:tcW w:w="960" w:type="dxa"/>
            <w:tcBorders>
              <w:top w:val="double" w:sz="6"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proofErr w:type="spellStart"/>
            <w:r w:rsidRPr="0000605A">
              <w:rPr>
                <w:color w:val="000000"/>
              </w:rPr>
              <w:t>ty</w:t>
            </w:r>
            <w:proofErr w:type="spellEnd"/>
            <w:r w:rsidRPr="0000605A">
              <w:rPr>
                <w:color w:val="000000"/>
              </w:rPr>
              <w:t xml:space="preserve"> [mm]</w:t>
            </w:r>
          </w:p>
        </w:tc>
        <w:tc>
          <w:tcPr>
            <w:tcW w:w="960" w:type="dxa"/>
            <w:tcBorders>
              <w:top w:val="double" w:sz="6"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proofErr w:type="spellStart"/>
            <w:r w:rsidRPr="0000605A">
              <w:rPr>
                <w:color w:val="000000"/>
              </w:rPr>
              <w:t>tz</w:t>
            </w:r>
            <w:proofErr w:type="spellEnd"/>
            <w:r w:rsidRPr="0000605A">
              <w:rPr>
                <w:color w:val="000000"/>
              </w:rPr>
              <w:t xml:space="preserve"> [mm]</w:t>
            </w:r>
          </w:p>
        </w:tc>
        <w:tc>
          <w:tcPr>
            <w:tcW w:w="960" w:type="dxa"/>
            <w:tcBorders>
              <w:top w:val="double" w:sz="6"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proofErr w:type="spellStart"/>
            <w:r w:rsidRPr="0000605A">
              <w:rPr>
                <w:color w:val="000000"/>
              </w:rPr>
              <w:t>wx</w:t>
            </w:r>
            <w:proofErr w:type="spellEnd"/>
            <w:r w:rsidRPr="0000605A">
              <w:rPr>
                <w:color w:val="000000"/>
              </w:rPr>
              <w:t xml:space="preserve"> [</w:t>
            </w:r>
            <w:r w:rsidRPr="0000605A">
              <w:rPr>
                <w:color w:val="000000"/>
                <w:vertAlign w:val="superscript"/>
              </w:rPr>
              <w:t>o</w:t>
            </w:r>
            <w:r w:rsidRPr="0000605A">
              <w:rPr>
                <w:color w:val="000000"/>
              </w:rPr>
              <w:t>]</w:t>
            </w:r>
          </w:p>
        </w:tc>
        <w:tc>
          <w:tcPr>
            <w:tcW w:w="960" w:type="dxa"/>
            <w:tcBorders>
              <w:top w:val="double" w:sz="6"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proofErr w:type="spellStart"/>
            <w:r w:rsidRPr="0000605A">
              <w:rPr>
                <w:color w:val="000000"/>
              </w:rPr>
              <w:t>wy</w:t>
            </w:r>
            <w:proofErr w:type="spellEnd"/>
            <w:r w:rsidRPr="0000605A">
              <w:rPr>
                <w:color w:val="000000"/>
              </w:rPr>
              <w:t>[</w:t>
            </w:r>
            <w:r w:rsidRPr="0000605A">
              <w:rPr>
                <w:color w:val="000000"/>
                <w:vertAlign w:val="superscript"/>
              </w:rPr>
              <w:t>o</w:t>
            </w:r>
            <w:r w:rsidRPr="0000605A">
              <w:rPr>
                <w:color w:val="000000"/>
              </w:rPr>
              <w:t>]</w:t>
            </w:r>
          </w:p>
        </w:tc>
        <w:tc>
          <w:tcPr>
            <w:tcW w:w="960" w:type="dxa"/>
            <w:tcBorders>
              <w:top w:val="double" w:sz="6"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proofErr w:type="spellStart"/>
            <w:r w:rsidRPr="0000605A">
              <w:rPr>
                <w:color w:val="000000"/>
              </w:rPr>
              <w:t>wz</w:t>
            </w:r>
            <w:proofErr w:type="spellEnd"/>
            <w:r w:rsidRPr="0000605A">
              <w:rPr>
                <w:color w:val="000000"/>
              </w:rPr>
              <w:t xml:space="preserve"> [</w:t>
            </w:r>
            <w:r w:rsidRPr="0000605A">
              <w:rPr>
                <w:color w:val="000000"/>
                <w:vertAlign w:val="superscript"/>
              </w:rPr>
              <w:t>o</w:t>
            </w:r>
            <w:r w:rsidRPr="0000605A">
              <w:rPr>
                <w:color w:val="000000"/>
              </w:rPr>
              <w:t>]</w:t>
            </w:r>
          </w:p>
        </w:tc>
      </w:tr>
      <w:tr w:rsidR="00992D03" w:rsidRPr="0000605A" w:rsidTr="00716B7C">
        <w:trPr>
          <w:trHeight w:val="300"/>
          <w:jc w:val="center"/>
        </w:trPr>
        <w:tc>
          <w:tcPr>
            <w:tcW w:w="1247" w:type="dxa"/>
            <w:tcBorders>
              <w:top w:val="single" w:sz="4" w:space="0" w:color="auto"/>
              <w:left w:val="nil"/>
              <w:bottom w:val="nil"/>
              <w:right w:val="nil"/>
            </w:tcBorders>
            <w:shd w:val="clear" w:color="auto" w:fill="auto"/>
            <w:noWrap/>
            <w:vAlign w:val="bottom"/>
            <w:hideMark/>
          </w:tcPr>
          <w:p w:rsidR="00992D03" w:rsidRPr="0000605A" w:rsidRDefault="00716B7C" w:rsidP="00A872C1">
            <w:pPr>
              <w:overflowPunct/>
              <w:autoSpaceDE/>
              <w:autoSpaceDN/>
              <w:adjustRightInd/>
              <w:textAlignment w:val="auto"/>
              <w:rPr>
                <w:color w:val="000000"/>
              </w:rPr>
            </w:pPr>
            <w:r>
              <w:rPr>
                <w:color w:val="000000"/>
              </w:rPr>
              <w:t xml:space="preserve">initial </w:t>
            </w:r>
            <w:r w:rsidR="00992D03" w:rsidRPr="0000605A">
              <w:rPr>
                <w:color w:val="000000"/>
              </w:rPr>
              <w:t>coarse</w:t>
            </w:r>
          </w:p>
        </w:tc>
        <w:tc>
          <w:tcPr>
            <w:tcW w:w="1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sz w:val="22"/>
                <w:szCs w:val="22"/>
              </w:rPr>
            </w:pPr>
          </w:p>
        </w:tc>
        <w:tc>
          <w:tcPr>
            <w:tcW w:w="960" w:type="dxa"/>
            <w:tcBorders>
              <w:top w:val="single" w:sz="4"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41</w:t>
            </w:r>
            <w:r>
              <w:rPr>
                <w:color w:val="000000"/>
              </w:rPr>
              <w:t>.</w:t>
            </w:r>
            <w:r w:rsidRPr="0000605A">
              <w:rPr>
                <w:color w:val="000000"/>
              </w:rPr>
              <w:t>03</w:t>
            </w:r>
          </w:p>
        </w:tc>
        <w:tc>
          <w:tcPr>
            <w:tcW w:w="960" w:type="dxa"/>
            <w:tcBorders>
              <w:top w:val="single" w:sz="4"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36</w:t>
            </w:r>
            <w:r>
              <w:rPr>
                <w:color w:val="000000"/>
              </w:rPr>
              <w:t>.</w:t>
            </w:r>
            <w:r w:rsidRPr="0000605A">
              <w:rPr>
                <w:color w:val="000000"/>
              </w:rPr>
              <w:t>87</w:t>
            </w:r>
          </w:p>
        </w:tc>
        <w:tc>
          <w:tcPr>
            <w:tcW w:w="960" w:type="dxa"/>
            <w:tcBorders>
              <w:top w:val="single" w:sz="4"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48</w:t>
            </w:r>
            <w:r>
              <w:rPr>
                <w:color w:val="000000"/>
              </w:rPr>
              <w:t>.</w:t>
            </w:r>
            <w:r w:rsidRPr="0000605A">
              <w:rPr>
                <w:color w:val="000000"/>
              </w:rPr>
              <w:t>08</w:t>
            </w:r>
          </w:p>
        </w:tc>
        <w:tc>
          <w:tcPr>
            <w:tcW w:w="960" w:type="dxa"/>
            <w:tcBorders>
              <w:top w:val="single" w:sz="4"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4</w:t>
            </w:r>
            <w:r>
              <w:rPr>
                <w:color w:val="000000"/>
              </w:rPr>
              <w:t>.</w:t>
            </w:r>
            <w:r w:rsidRPr="0000605A">
              <w:rPr>
                <w:color w:val="000000"/>
              </w:rPr>
              <w:t>81</w:t>
            </w:r>
          </w:p>
        </w:tc>
        <w:tc>
          <w:tcPr>
            <w:tcW w:w="960" w:type="dxa"/>
            <w:tcBorders>
              <w:top w:val="single" w:sz="4"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7</w:t>
            </w:r>
            <w:r>
              <w:rPr>
                <w:color w:val="000000"/>
              </w:rPr>
              <w:t>.</w:t>
            </w:r>
            <w:r w:rsidRPr="0000605A">
              <w:rPr>
                <w:color w:val="000000"/>
              </w:rPr>
              <w:t>63</w:t>
            </w:r>
          </w:p>
        </w:tc>
        <w:tc>
          <w:tcPr>
            <w:tcW w:w="960" w:type="dxa"/>
            <w:tcBorders>
              <w:top w:val="single" w:sz="4" w:space="0" w:color="auto"/>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7</w:t>
            </w:r>
            <w:r>
              <w:rPr>
                <w:color w:val="000000"/>
              </w:rPr>
              <w:t>.</w:t>
            </w:r>
            <w:r w:rsidRPr="0000605A">
              <w:rPr>
                <w:color w:val="000000"/>
              </w:rPr>
              <w:t>08</w:t>
            </w:r>
          </w:p>
        </w:tc>
      </w:tr>
      <w:tr w:rsidR="00992D03" w:rsidRPr="0000605A" w:rsidTr="00716B7C">
        <w:trPr>
          <w:trHeight w:val="315"/>
          <w:jc w:val="center"/>
        </w:trPr>
        <w:tc>
          <w:tcPr>
            <w:tcW w:w="1247" w:type="dxa"/>
            <w:tcBorders>
              <w:top w:val="nil"/>
              <w:left w:val="nil"/>
              <w:bottom w:val="nil"/>
              <w:right w:val="nil"/>
            </w:tcBorders>
            <w:shd w:val="clear" w:color="auto" w:fill="auto"/>
            <w:noWrap/>
            <w:vAlign w:val="bottom"/>
            <w:hideMark/>
          </w:tcPr>
          <w:p w:rsidR="00992D03" w:rsidRPr="0000605A" w:rsidRDefault="00716B7C" w:rsidP="00A872C1">
            <w:pPr>
              <w:overflowPunct/>
              <w:autoSpaceDE/>
              <w:autoSpaceDN/>
              <w:adjustRightInd/>
              <w:textAlignment w:val="auto"/>
              <w:rPr>
                <w:color w:val="000000"/>
              </w:rPr>
            </w:pPr>
            <w:r>
              <w:rPr>
                <w:color w:val="000000"/>
              </w:rPr>
              <w:t>initial fine</w:t>
            </w:r>
          </w:p>
        </w:tc>
        <w:tc>
          <w:tcPr>
            <w:tcW w:w="1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sz w:val="22"/>
                <w:szCs w:val="22"/>
              </w:rPr>
            </w:pP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3</w:t>
            </w:r>
            <w:r>
              <w:rPr>
                <w:color w:val="000000"/>
              </w:rPr>
              <w:t>.</w:t>
            </w:r>
            <w:r w:rsidRPr="0000605A">
              <w:rPr>
                <w:color w:val="000000"/>
              </w:rPr>
              <w:t>67</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3</w:t>
            </w:r>
            <w:r>
              <w:rPr>
                <w:color w:val="000000"/>
              </w:rPr>
              <w:t>.</w:t>
            </w:r>
            <w:r w:rsidRPr="0000605A">
              <w:rPr>
                <w:color w:val="000000"/>
              </w:rPr>
              <w:t>70</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48</w:t>
            </w:r>
            <w:r>
              <w:rPr>
                <w:color w:val="000000"/>
              </w:rPr>
              <w:t>.</w:t>
            </w:r>
            <w:r w:rsidRPr="0000605A">
              <w:rPr>
                <w:color w:val="000000"/>
              </w:rPr>
              <w:t>08</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4</w:t>
            </w:r>
            <w:r>
              <w:rPr>
                <w:color w:val="000000"/>
              </w:rPr>
              <w:t>.</w:t>
            </w:r>
            <w:r w:rsidRPr="0000605A">
              <w:rPr>
                <w:color w:val="000000"/>
              </w:rPr>
              <w:t>81</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7</w:t>
            </w:r>
            <w:r>
              <w:rPr>
                <w:color w:val="000000"/>
              </w:rPr>
              <w:t>.</w:t>
            </w:r>
            <w:r w:rsidRPr="0000605A">
              <w:rPr>
                <w:color w:val="000000"/>
              </w:rPr>
              <w:t>63</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7</w:t>
            </w:r>
            <w:r>
              <w:rPr>
                <w:color w:val="000000"/>
              </w:rPr>
              <w:t>.</w:t>
            </w:r>
            <w:r w:rsidRPr="0000605A">
              <w:rPr>
                <w:color w:val="000000"/>
              </w:rPr>
              <w:t>08</w:t>
            </w:r>
          </w:p>
        </w:tc>
      </w:tr>
      <w:tr w:rsidR="00992D03" w:rsidRPr="0000605A" w:rsidTr="00716B7C">
        <w:trPr>
          <w:trHeight w:val="300"/>
          <w:jc w:val="center"/>
        </w:trPr>
        <w:tc>
          <w:tcPr>
            <w:tcW w:w="1247"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rPr>
            </w:pPr>
            <w:r w:rsidRPr="0000605A">
              <w:rPr>
                <w:color w:val="000000"/>
              </w:rPr>
              <w:t>MIP-GC</w:t>
            </w:r>
          </w:p>
        </w:tc>
        <w:tc>
          <w:tcPr>
            <w:tcW w:w="1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sz w:val="22"/>
                <w:szCs w:val="22"/>
              </w:rPr>
            </w:pP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16</w:t>
            </w:r>
            <w:r>
              <w:rPr>
                <w:color w:val="000000"/>
              </w:rPr>
              <w:t>.</w:t>
            </w:r>
            <w:r w:rsidRPr="0000605A">
              <w:rPr>
                <w:color w:val="000000"/>
              </w:rPr>
              <w:t>96</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4</w:t>
            </w:r>
            <w:r>
              <w:rPr>
                <w:color w:val="000000"/>
              </w:rPr>
              <w:t>.</w:t>
            </w:r>
            <w:r w:rsidRPr="0000605A">
              <w:rPr>
                <w:color w:val="000000"/>
              </w:rPr>
              <w:t>74</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43</w:t>
            </w:r>
            <w:r>
              <w:rPr>
                <w:color w:val="000000"/>
              </w:rPr>
              <w:t>.</w:t>
            </w:r>
            <w:r w:rsidRPr="0000605A">
              <w:rPr>
                <w:color w:val="000000"/>
              </w:rPr>
              <w:t>53</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1</w:t>
            </w:r>
            <w:r>
              <w:rPr>
                <w:color w:val="000000"/>
              </w:rPr>
              <w:t>.</w:t>
            </w:r>
            <w:r w:rsidRPr="0000605A">
              <w:rPr>
                <w:color w:val="000000"/>
              </w:rPr>
              <w:t>44</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7</w:t>
            </w:r>
            <w:r>
              <w:rPr>
                <w:color w:val="000000"/>
              </w:rPr>
              <w:t>.</w:t>
            </w:r>
            <w:r w:rsidRPr="0000605A">
              <w:rPr>
                <w:color w:val="000000"/>
              </w:rPr>
              <w:t>69</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3</w:t>
            </w:r>
            <w:r>
              <w:rPr>
                <w:color w:val="000000"/>
              </w:rPr>
              <w:t>.</w:t>
            </w:r>
            <w:r w:rsidRPr="0000605A">
              <w:rPr>
                <w:color w:val="000000"/>
              </w:rPr>
              <w:t>59</w:t>
            </w:r>
          </w:p>
        </w:tc>
      </w:tr>
      <w:tr w:rsidR="00992D03" w:rsidRPr="0000605A" w:rsidTr="00716B7C">
        <w:trPr>
          <w:trHeight w:val="300"/>
          <w:jc w:val="center"/>
        </w:trPr>
        <w:tc>
          <w:tcPr>
            <w:tcW w:w="1247"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rPr>
            </w:pPr>
            <w:r w:rsidRPr="0000605A">
              <w:rPr>
                <w:color w:val="000000"/>
              </w:rPr>
              <w:t>MIP-MI</w:t>
            </w:r>
          </w:p>
        </w:tc>
        <w:tc>
          <w:tcPr>
            <w:tcW w:w="1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sz w:val="22"/>
                <w:szCs w:val="22"/>
              </w:rPr>
            </w:pP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0</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0</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0</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0</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0</w:t>
            </w:r>
          </w:p>
        </w:tc>
        <w:tc>
          <w:tcPr>
            <w:tcW w:w="960" w:type="dxa"/>
            <w:tcBorders>
              <w:top w:val="nil"/>
              <w:left w:val="nil"/>
              <w:bottom w:val="nil"/>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0</w:t>
            </w:r>
          </w:p>
        </w:tc>
      </w:tr>
      <w:tr w:rsidR="00992D03" w:rsidRPr="0000605A" w:rsidTr="00716B7C">
        <w:trPr>
          <w:trHeight w:val="315"/>
          <w:jc w:val="center"/>
        </w:trPr>
        <w:tc>
          <w:tcPr>
            <w:tcW w:w="1247" w:type="dxa"/>
            <w:tcBorders>
              <w:top w:val="nil"/>
              <w:left w:val="nil"/>
              <w:bottom w:val="double" w:sz="6" w:space="0" w:color="auto"/>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rPr>
            </w:pPr>
            <w:r w:rsidRPr="0000605A">
              <w:rPr>
                <w:color w:val="000000"/>
              </w:rPr>
              <w:t>BGB</w:t>
            </w:r>
          </w:p>
        </w:tc>
        <w:tc>
          <w:tcPr>
            <w:tcW w:w="160" w:type="dxa"/>
            <w:tcBorders>
              <w:top w:val="nil"/>
              <w:left w:val="nil"/>
              <w:bottom w:val="double" w:sz="6" w:space="0" w:color="auto"/>
              <w:right w:val="nil"/>
            </w:tcBorders>
            <w:shd w:val="clear" w:color="auto" w:fill="auto"/>
            <w:noWrap/>
            <w:vAlign w:val="bottom"/>
            <w:hideMark/>
          </w:tcPr>
          <w:p w:rsidR="00992D03" w:rsidRPr="0000605A" w:rsidRDefault="00992D03" w:rsidP="00A872C1">
            <w:pPr>
              <w:overflowPunct/>
              <w:autoSpaceDE/>
              <w:autoSpaceDN/>
              <w:adjustRightInd/>
              <w:textAlignment w:val="auto"/>
              <w:rPr>
                <w:color w:val="000000"/>
                <w:sz w:val="22"/>
                <w:szCs w:val="22"/>
              </w:rPr>
            </w:pPr>
            <w:r w:rsidRPr="0000605A">
              <w:rPr>
                <w:color w:val="000000"/>
                <w:sz w:val="22"/>
                <w:szCs w:val="22"/>
              </w:rPr>
              <w:t> </w:t>
            </w:r>
          </w:p>
        </w:tc>
        <w:tc>
          <w:tcPr>
            <w:tcW w:w="960" w:type="dxa"/>
            <w:tcBorders>
              <w:top w:val="nil"/>
              <w:left w:val="nil"/>
              <w:bottom w:val="double" w:sz="6" w:space="0" w:color="auto"/>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12</w:t>
            </w:r>
            <w:r>
              <w:rPr>
                <w:color w:val="000000"/>
              </w:rPr>
              <w:t>.</w:t>
            </w:r>
            <w:r w:rsidRPr="0000605A">
              <w:rPr>
                <w:color w:val="000000"/>
              </w:rPr>
              <w:t>57</w:t>
            </w:r>
          </w:p>
        </w:tc>
        <w:tc>
          <w:tcPr>
            <w:tcW w:w="960" w:type="dxa"/>
            <w:tcBorders>
              <w:top w:val="nil"/>
              <w:left w:val="nil"/>
              <w:bottom w:val="double" w:sz="6" w:space="0" w:color="auto"/>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10</w:t>
            </w:r>
            <w:r>
              <w:rPr>
                <w:color w:val="000000"/>
              </w:rPr>
              <w:t>.</w:t>
            </w:r>
            <w:r w:rsidRPr="0000605A">
              <w:rPr>
                <w:color w:val="000000"/>
              </w:rPr>
              <w:t>57</w:t>
            </w:r>
          </w:p>
        </w:tc>
        <w:tc>
          <w:tcPr>
            <w:tcW w:w="960" w:type="dxa"/>
            <w:tcBorders>
              <w:top w:val="nil"/>
              <w:left w:val="nil"/>
              <w:bottom w:val="double" w:sz="6" w:space="0" w:color="auto"/>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65</w:t>
            </w:r>
            <w:r>
              <w:rPr>
                <w:color w:val="000000"/>
              </w:rPr>
              <w:t>.</w:t>
            </w:r>
            <w:r w:rsidRPr="0000605A">
              <w:rPr>
                <w:color w:val="000000"/>
              </w:rPr>
              <w:t>66</w:t>
            </w:r>
          </w:p>
        </w:tc>
        <w:tc>
          <w:tcPr>
            <w:tcW w:w="960" w:type="dxa"/>
            <w:tcBorders>
              <w:top w:val="nil"/>
              <w:left w:val="nil"/>
              <w:bottom w:val="double" w:sz="6" w:space="0" w:color="auto"/>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3</w:t>
            </w:r>
            <w:r>
              <w:rPr>
                <w:color w:val="000000"/>
              </w:rPr>
              <w:t>.</w:t>
            </w:r>
            <w:r w:rsidRPr="0000605A">
              <w:rPr>
                <w:color w:val="000000"/>
              </w:rPr>
              <w:t>17</w:t>
            </w:r>
          </w:p>
        </w:tc>
        <w:tc>
          <w:tcPr>
            <w:tcW w:w="960" w:type="dxa"/>
            <w:tcBorders>
              <w:top w:val="nil"/>
              <w:left w:val="nil"/>
              <w:bottom w:val="double" w:sz="6" w:space="0" w:color="auto"/>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3</w:t>
            </w:r>
            <w:r>
              <w:rPr>
                <w:color w:val="000000"/>
              </w:rPr>
              <w:t>.</w:t>
            </w:r>
            <w:r w:rsidRPr="0000605A">
              <w:rPr>
                <w:color w:val="000000"/>
              </w:rPr>
              <w:t>77</w:t>
            </w:r>
          </w:p>
        </w:tc>
        <w:tc>
          <w:tcPr>
            <w:tcW w:w="960" w:type="dxa"/>
            <w:tcBorders>
              <w:top w:val="nil"/>
              <w:left w:val="nil"/>
              <w:bottom w:val="double" w:sz="6" w:space="0" w:color="auto"/>
              <w:right w:val="nil"/>
            </w:tcBorders>
            <w:shd w:val="clear" w:color="auto" w:fill="auto"/>
            <w:noWrap/>
            <w:vAlign w:val="bottom"/>
            <w:hideMark/>
          </w:tcPr>
          <w:p w:rsidR="00992D03" w:rsidRPr="0000605A" w:rsidRDefault="00992D03" w:rsidP="00A872C1">
            <w:pPr>
              <w:overflowPunct/>
              <w:autoSpaceDE/>
              <w:autoSpaceDN/>
              <w:adjustRightInd/>
              <w:jc w:val="center"/>
              <w:textAlignment w:val="auto"/>
              <w:rPr>
                <w:color w:val="000000"/>
              </w:rPr>
            </w:pPr>
            <w:r w:rsidRPr="0000605A">
              <w:rPr>
                <w:color w:val="000000"/>
              </w:rPr>
              <w:t>3</w:t>
            </w:r>
            <w:r>
              <w:rPr>
                <w:color w:val="000000"/>
              </w:rPr>
              <w:t>.</w:t>
            </w:r>
            <w:r w:rsidRPr="0000605A">
              <w:rPr>
                <w:color w:val="000000"/>
              </w:rPr>
              <w:t>44</w:t>
            </w:r>
          </w:p>
        </w:tc>
      </w:tr>
    </w:tbl>
    <w:p w:rsidR="00992D03" w:rsidRDefault="00992D03" w:rsidP="0005211D">
      <w:pPr>
        <w:rPr>
          <w:lang w:eastAsia="sl-SI"/>
        </w:rPr>
      </w:pPr>
    </w:p>
    <w:p w:rsidR="00266848" w:rsidRPr="00E57E2F" w:rsidRDefault="00C85A51" w:rsidP="00531684">
      <w:pPr>
        <w:jc w:val="both"/>
      </w:pPr>
      <w:r>
        <w:t>When</w:t>
      </w:r>
      <w:r w:rsidR="00E57E2F">
        <w:t xml:space="preserve"> optimizin</w:t>
      </w:r>
      <w:r>
        <w:t>g solely</w:t>
      </w:r>
      <w:r w:rsidR="00E57E2F">
        <w:t xml:space="preserve"> rigid-body parameters the MIP-GC method </w:t>
      </w:r>
      <w:r>
        <w:t>achieved</w:t>
      </w:r>
      <w:r w:rsidR="00E57E2F">
        <w:t xml:space="preserve"> </w:t>
      </w:r>
      <w:r>
        <w:t>75% "Good"</w:t>
      </w:r>
      <w:r w:rsidR="00EC3A5F">
        <w:t>, 5</w:t>
      </w:r>
      <w:r w:rsidR="0076791B">
        <w:t>% "Fair"</w:t>
      </w:r>
      <w:r w:rsidR="00EC3A5F">
        <w:t xml:space="preserve"> and </w:t>
      </w:r>
      <w:r>
        <w:t xml:space="preserve">20% "Bad" </w:t>
      </w:r>
      <w:r w:rsidR="00EC3A5F">
        <w:t xml:space="preserve">registrations. The MIP-MI method </w:t>
      </w:r>
      <w:r>
        <w:t xml:space="preserve">seemed to be </w:t>
      </w:r>
      <w:r w:rsidR="00F4375D">
        <w:t xml:space="preserve">more </w:t>
      </w:r>
      <w:r>
        <w:t xml:space="preserve">successful </w:t>
      </w:r>
      <w:r w:rsidR="00EC3A5F">
        <w:t>with</w:t>
      </w:r>
      <w:r w:rsidR="00A01403">
        <w:t xml:space="preserve"> </w:t>
      </w:r>
      <w:r>
        <w:t>8</w:t>
      </w:r>
      <w:r w:rsidR="00A01403">
        <w:t>5</w:t>
      </w:r>
      <w:r>
        <w:t>%</w:t>
      </w:r>
      <w:r w:rsidR="00A01403">
        <w:t>, 10</w:t>
      </w:r>
      <w:r>
        <w:t>%</w:t>
      </w:r>
      <w:r w:rsidR="00A01403">
        <w:t xml:space="preserve"> and 5% </w:t>
      </w:r>
      <w:r w:rsidR="0020353F">
        <w:t xml:space="preserve">registrations </w:t>
      </w:r>
      <w:r w:rsidR="00EF4E4C">
        <w:t>marked as</w:t>
      </w:r>
      <w:r w:rsidR="00A01403">
        <w:t xml:space="preserve"> "</w:t>
      </w:r>
      <w:r>
        <w:t>Good</w:t>
      </w:r>
      <w:r w:rsidR="00A01403">
        <w:t>", "Fair" and "</w:t>
      </w:r>
      <w:r>
        <w:t>Bad</w:t>
      </w:r>
      <w:r w:rsidR="00A01403">
        <w:t>", respectively.</w:t>
      </w:r>
      <w:r w:rsidR="0020353F">
        <w:t xml:space="preserve"> The least </w:t>
      </w:r>
      <w:r>
        <w:t xml:space="preserve">successful </w:t>
      </w:r>
      <w:r w:rsidR="0020353F">
        <w:t>was the BGB method for which 5</w:t>
      </w:r>
      <w:r>
        <w:t>0%</w:t>
      </w:r>
      <w:r w:rsidR="0020353F">
        <w:t>, 35</w:t>
      </w:r>
      <w:r>
        <w:t>%</w:t>
      </w:r>
      <w:r w:rsidR="0020353F">
        <w:t xml:space="preserve"> and </w:t>
      </w:r>
      <w:r>
        <w:t>1</w:t>
      </w:r>
      <w:r w:rsidR="0020353F">
        <w:t>5% of registrations were marked as "</w:t>
      </w:r>
      <w:r>
        <w:t>Good</w:t>
      </w:r>
      <w:r w:rsidR="0020353F">
        <w:t>", "Fair" and "</w:t>
      </w:r>
      <w:r>
        <w:t>Bad</w:t>
      </w:r>
      <w:r w:rsidR="0020353F">
        <w:t>", respectively</w:t>
      </w:r>
      <w:r w:rsidR="00900FAE">
        <w:t>.</w:t>
      </w:r>
      <w:r w:rsidR="0020353F">
        <w:t xml:space="preserve"> </w:t>
      </w:r>
    </w:p>
    <w:p w:rsidR="00CB5AB9" w:rsidRDefault="00CB5AB9" w:rsidP="00531684">
      <w:pPr>
        <w:jc w:val="both"/>
        <w:rPr>
          <w:b/>
        </w:rPr>
      </w:pPr>
    </w:p>
    <w:p w:rsidR="00CB5AB9" w:rsidRDefault="00A730CE" w:rsidP="00531684">
      <w:pPr>
        <w:jc w:val="both"/>
      </w:pPr>
      <w:r>
        <w:t>W</w:t>
      </w:r>
      <w:r w:rsidR="004A5FC8">
        <w:t>hen all parameters</w:t>
      </w:r>
      <w:r w:rsidR="00DB59A1">
        <w:t xml:space="preserve"> were optimized</w:t>
      </w:r>
      <w:r>
        <w:t xml:space="preserve"> simultaneously</w:t>
      </w:r>
      <w:r w:rsidR="004A5FC8">
        <w:t>,</w:t>
      </w:r>
      <w:r>
        <w:t xml:space="preserve"> the</w:t>
      </w:r>
      <w:r w:rsidR="004A5FC8">
        <w:t xml:space="preserve"> </w:t>
      </w:r>
      <w:r w:rsidR="00DB59A1">
        <w:t>MIP-GC and</w:t>
      </w:r>
      <w:r>
        <w:t xml:space="preserve"> the</w:t>
      </w:r>
      <w:r w:rsidR="00DB59A1">
        <w:t xml:space="preserve"> MIP-MI</w:t>
      </w:r>
      <w:r>
        <w:t xml:space="preserve"> methods</w:t>
      </w:r>
      <w:r w:rsidR="00DB59A1">
        <w:t xml:space="preserve"> </w:t>
      </w:r>
      <w:r>
        <w:t>were also more successful than</w:t>
      </w:r>
      <w:r w:rsidR="00DB59A1">
        <w:t xml:space="preserve"> </w:t>
      </w:r>
      <w:r>
        <w:t xml:space="preserve">the </w:t>
      </w:r>
      <w:r w:rsidR="00DB59A1">
        <w:t xml:space="preserve">BGB </w:t>
      </w:r>
      <w:r>
        <w:t>method</w:t>
      </w:r>
      <w:r w:rsidR="004A5FC8">
        <w:t xml:space="preserve">. </w:t>
      </w:r>
      <w:r w:rsidR="00E40D1A">
        <w:t>The MIP-GC method had</w:t>
      </w:r>
      <w:r w:rsidR="00DB3B88">
        <w:t xml:space="preserve"> </w:t>
      </w:r>
      <w:r>
        <w:t>80%</w:t>
      </w:r>
      <w:r w:rsidR="00DB3B88">
        <w:t>, 5</w:t>
      </w:r>
      <w:r>
        <w:t>%</w:t>
      </w:r>
      <w:r w:rsidR="00DB3B88">
        <w:t xml:space="preserve"> and </w:t>
      </w:r>
      <w:r>
        <w:t>15</w:t>
      </w:r>
      <w:r w:rsidR="00DB3B88">
        <w:t>% marked registrations as "</w:t>
      </w:r>
      <w:r>
        <w:t>Good</w:t>
      </w:r>
      <w:r w:rsidR="00DB3B88">
        <w:t>", "Fair" and "</w:t>
      </w:r>
      <w:r>
        <w:t>Bad</w:t>
      </w:r>
      <w:r w:rsidR="00DB3B88">
        <w:t>"</w:t>
      </w:r>
      <w:r w:rsidR="00C23586">
        <w:t>, respectively, while</w:t>
      </w:r>
      <w:r>
        <w:t xml:space="preserve"> for</w:t>
      </w:r>
      <w:r w:rsidR="00C23586">
        <w:t xml:space="preserve"> </w:t>
      </w:r>
      <w:r>
        <w:t xml:space="preserve">the </w:t>
      </w:r>
      <w:r w:rsidR="00C23586">
        <w:t>MIP-MI</w:t>
      </w:r>
      <w:r>
        <w:t xml:space="preserve"> method all registration were labeled as "Good". </w:t>
      </w:r>
      <w:r w:rsidR="007F7A98">
        <w:t>T</w:t>
      </w:r>
      <w:r w:rsidR="00C23586">
        <w:t xml:space="preserve">he </w:t>
      </w:r>
      <w:r w:rsidR="00DB59A1">
        <w:t>BGB method</w:t>
      </w:r>
      <w:r w:rsidR="00C17032">
        <w:t xml:space="preserve"> </w:t>
      </w:r>
      <w:r w:rsidR="007F7A98">
        <w:t>had</w:t>
      </w:r>
      <w:r w:rsidR="00C17032">
        <w:t xml:space="preserve"> </w:t>
      </w:r>
      <w:r>
        <w:t>70</w:t>
      </w:r>
      <w:r w:rsidR="00C17032">
        <w:t>% "</w:t>
      </w:r>
      <w:r>
        <w:t>Good</w:t>
      </w:r>
      <w:r w:rsidR="00C17032">
        <w:t xml:space="preserve">", 5% "Fair" and </w:t>
      </w:r>
      <w:r w:rsidR="007F7A98">
        <w:t>25</w:t>
      </w:r>
      <w:r w:rsidR="00C17032">
        <w:t>% "</w:t>
      </w:r>
      <w:r>
        <w:t>Bad</w:t>
      </w:r>
      <w:r w:rsidR="00C17032">
        <w:t>" registrations</w:t>
      </w:r>
      <w:r w:rsidR="007F7A98">
        <w:t>.</w:t>
      </w:r>
      <w:r w:rsidR="00DD3CCC">
        <w:t xml:space="preserve"> </w:t>
      </w:r>
      <w:r w:rsidR="00DB59A1">
        <w:t xml:space="preserve"> </w:t>
      </w:r>
    </w:p>
    <w:p w:rsidR="00C23586" w:rsidRDefault="00C23586" w:rsidP="00531684">
      <w:pPr>
        <w:jc w:val="both"/>
        <w:rPr>
          <w:b/>
        </w:rPr>
      </w:pPr>
    </w:p>
    <w:p w:rsidR="003A0F2F" w:rsidRDefault="003A0F2F" w:rsidP="00531684">
      <w:pPr>
        <w:jc w:val="both"/>
        <w:rPr>
          <w:b/>
        </w:rPr>
      </w:pPr>
    </w:p>
    <w:p w:rsidR="00C50A65" w:rsidRPr="00E356CE" w:rsidRDefault="00E356CE" w:rsidP="001F65C4">
      <w:pPr>
        <w:numPr>
          <w:ilvl w:val="0"/>
          <w:numId w:val="22"/>
        </w:numPr>
        <w:jc w:val="center"/>
        <w:rPr>
          <w:b/>
          <w:sz w:val="22"/>
          <w:szCs w:val="22"/>
        </w:rPr>
      </w:pPr>
      <w:r>
        <w:rPr>
          <w:b/>
          <w:sz w:val="22"/>
          <w:szCs w:val="22"/>
        </w:rPr>
        <w:t>DISCUSSION &amp; CONCLUSION</w:t>
      </w:r>
    </w:p>
    <w:p w:rsidR="00292513" w:rsidRDefault="00292513" w:rsidP="00942A59">
      <w:pPr>
        <w:jc w:val="both"/>
      </w:pPr>
    </w:p>
    <w:p w:rsidR="006944B6" w:rsidRDefault="00B1762E" w:rsidP="00E85E30">
      <w:pPr>
        <w:jc w:val="both"/>
        <w:rPr>
          <w:color w:val="000000"/>
          <w:szCs w:val="22"/>
        </w:rPr>
      </w:pPr>
      <w:r>
        <w:rPr>
          <w:color w:val="000000"/>
          <w:szCs w:val="22"/>
        </w:rPr>
        <w:t>In the last decade</w:t>
      </w:r>
      <w:r w:rsidR="006945C0">
        <w:rPr>
          <w:color w:val="000000"/>
          <w:szCs w:val="22"/>
        </w:rPr>
        <w:t xml:space="preserve">, a number of </w:t>
      </w:r>
      <w:r w:rsidR="008437D1">
        <w:rPr>
          <w:color w:val="000000"/>
          <w:szCs w:val="22"/>
        </w:rPr>
        <w:t xml:space="preserve">3D-2D registration </w:t>
      </w:r>
      <w:r w:rsidR="006945C0">
        <w:rPr>
          <w:color w:val="000000"/>
          <w:szCs w:val="22"/>
        </w:rPr>
        <w:t xml:space="preserve">methods were proposed </w:t>
      </w:r>
      <w:r w:rsidR="00A872C1">
        <w:rPr>
          <w:color w:val="000000"/>
          <w:szCs w:val="22"/>
        </w:rPr>
        <w:t>particularly for the application in</w:t>
      </w:r>
      <w:r w:rsidR="006945C0">
        <w:rPr>
          <w:color w:val="000000"/>
          <w:szCs w:val="22"/>
        </w:rPr>
        <w:t xml:space="preserve"> cerebral-EIGI. </w:t>
      </w:r>
      <w:r w:rsidR="00A872C1">
        <w:rPr>
          <w:color w:val="000000"/>
          <w:szCs w:val="22"/>
        </w:rPr>
        <w:t>In general</w:t>
      </w:r>
      <w:r w:rsidR="00932580">
        <w:rPr>
          <w:color w:val="000000"/>
          <w:szCs w:val="22"/>
        </w:rPr>
        <w:t xml:space="preserve">, </w:t>
      </w:r>
      <w:r w:rsidR="008437D1">
        <w:rPr>
          <w:color w:val="000000"/>
          <w:szCs w:val="22"/>
        </w:rPr>
        <w:t>these</w:t>
      </w:r>
      <w:r w:rsidR="00D02879">
        <w:rPr>
          <w:color w:val="000000"/>
          <w:szCs w:val="22"/>
        </w:rPr>
        <w:t xml:space="preserve"> methods </w:t>
      </w:r>
      <w:r w:rsidR="006944B6">
        <w:rPr>
          <w:color w:val="000000"/>
          <w:szCs w:val="22"/>
        </w:rPr>
        <w:t xml:space="preserve">are </w:t>
      </w:r>
      <w:r w:rsidR="00A872C1">
        <w:t>concerned with finding</w:t>
      </w:r>
      <w:r w:rsidR="00D02879">
        <w:rPr>
          <w:color w:val="000000"/>
          <w:szCs w:val="22"/>
        </w:rPr>
        <w:t xml:space="preserve"> six rigid-body parameters of the</w:t>
      </w:r>
      <w:r w:rsidR="00A872C1">
        <w:rPr>
          <w:color w:val="000000"/>
          <w:szCs w:val="22"/>
        </w:rPr>
        <w:t xml:space="preserve"> pre-EIGI</w:t>
      </w:r>
      <w:r w:rsidR="00D02879">
        <w:rPr>
          <w:color w:val="000000"/>
          <w:szCs w:val="22"/>
        </w:rPr>
        <w:t xml:space="preserve"> 3D image, while assuming </w:t>
      </w:r>
      <w:r w:rsidR="006944B6">
        <w:rPr>
          <w:color w:val="000000"/>
          <w:szCs w:val="22"/>
        </w:rPr>
        <w:t xml:space="preserve">that </w:t>
      </w:r>
      <w:r w:rsidR="00D02879">
        <w:rPr>
          <w:color w:val="000000"/>
          <w:szCs w:val="22"/>
        </w:rPr>
        <w:t>the</w:t>
      </w:r>
      <w:r w:rsidR="00A872C1">
        <w:rPr>
          <w:color w:val="000000"/>
          <w:szCs w:val="22"/>
        </w:rPr>
        <w:t xml:space="preserve"> pose of the</w:t>
      </w:r>
      <w:r w:rsidR="00D02879">
        <w:rPr>
          <w:color w:val="000000"/>
          <w:szCs w:val="22"/>
        </w:rPr>
        <w:t xml:space="preserve"> </w:t>
      </w:r>
      <w:r w:rsidR="000D43BF">
        <w:rPr>
          <w:color w:val="000000"/>
          <w:szCs w:val="22"/>
        </w:rPr>
        <w:t>C-arm</w:t>
      </w:r>
      <w:r w:rsidR="00A872C1">
        <w:rPr>
          <w:color w:val="000000"/>
          <w:szCs w:val="22"/>
        </w:rPr>
        <w:t xml:space="preserve"> imaging</w:t>
      </w:r>
      <w:r w:rsidR="000D43BF">
        <w:rPr>
          <w:color w:val="000000"/>
          <w:szCs w:val="22"/>
        </w:rPr>
        <w:t xml:space="preserve"> system</w:t>
      </w:r>
      <w:r w:rsidR="00D02879">
        <w:rPr>
          <w:color w:val="000000"/>
          <w:szCs w:val="22"/>
        </w:rPr>
        <w:t xml:space="preserve"> is</w:t>
      </w:r>
      <w:r w:rsidR="00A872C1">
        <w:rPr>
          <w:color w:val="000000"/>
          <w:szCs w:val="22"/>
        </w:rPr>
        <w:t xml:space="preserve"> known and follows from the C-arm</w:t>
      </w:r>
      <w:r w:rsidR="00D02879">
        <w:rPr>
          <w:color w:val="000000"/>
          <w:szCs w:val="22"/>
        </w:rPr>
        <w:t xml:space="preserve"> calibrat</w:t>
      </w:r>
      <w:r w:rsidR="00A872C1">
        <w:rPr>
          <w:color w:val="000000"/>
          <w:szCs w:val="22"/>
        </w:rPr>
        <w:t>ion</w:t>
      </w:r>
      <w:r w:rsidR="00D02879">
        <w:rPr>
          <w:color w:val="000000"/>
          <w:szCs w:val="22"/>
        </w:rPr>
        <w:t>.</w:t>
      </w:r>
      <w:r w:rsidR="00E85E30">
        <w:rPr>
          <w:color w:val="000000"/>
          <w:szCs w:val="22"/>
        </w:rPr>
        <w:t xml:space="preserve"> </w:t>
      </w:r>
      <w:r w:rsidR="00A872C1">
        <w:rPr>
          <w:color w:val="000000"/>
          <w:szCs w:val="22"/>
        </w:rPr>
        <w:t>E</w:t>
      </w:r>
      <w:r w:rsidR="00E85E30">
        <w:rPr>
          <w:color w:val="000000"/>
          <w:szCs w:val="22"/>
        </w:rPr>
        <w:t>val</w:t>
      </w:r>
      <w:r w:rsidR="009243F7">
        <w:rPr>
          <w:color w:val="000000"/>
          <w:szCs w:val="22"/>
        </w:rPr>
        <w:t>uation of the</w:t>
      </w:r>
      <w:r w:rsidR="00A872C1">
        <w:rPr>
          <w:color w:val="000000"/>
          <w:szCs w:val="22"/>
        </w:rPr>
        <w:t xml:space="preserve"> 3D-2D registration</w:t>
      </w:r>
      <w:r w:rsidR="009243F7">
        <w:rPr>
          <w:color w:val="000000"/>
          <w:szCs w:val="22"/>
        </w:rPr>
        <w:t xml:space="preserve"> methods usually</w:t>
      </w:r>
      <w:r w:rsidR="00E85E30">
        <w:rPr>
          <w:color w:val="000000"/>
          <w:szCs w:val="22"/>
        </w:rPr>
        <w:t xml:space="preserve"> requires some reference or "gold standard" registrations</w:t>
      </w:r>
      <w:r w:rsidR="00A872C1">
        <w:rPr>
          <w:color w:val="000000"/>
          <w:szCs w:val="22"/>
        </w:rPr>
        <w:t>,</w:t>
      </w:r>
      <w:r w:rsidR="003D20CE">
        <w:rPr>
          <w:color w:val="000000"/>
          <w:szCs w:val="22"/>
        </w:rPr>
        <w:fldChar w:fldCharType="begin"/>
      </w:r>
      <w:r w:rsidR="00A01498">
        <w:rPr>
          <w:color w:val="000000"/>
          <w:szCs w:val="22"/>
        </w:rPr>
        <w:instrText xml:space="preserve"> ADDIN ZOTERO_ITEM CSL_CITATION {"citationID":"1117s7440h","properties":{"formattedCitation":"{\\rtf \\super 31\\nosupersub{},\\super 32\\nosupersub{}}","plainCitation":"31,32"},"citationItems":[{"id":13,"uris":["http://zotero.org/users/local/N117UFDD/items/UNSTIZTH"],"uri":["http://zotero.org/users/local/N117UFDD/items/UNSTIZTH"],"itemData":{"id":13,"type":"article-journal","title":"Standardized evaluation methodology for 2-D-3-D registration","container-title":"IEEE Transactions on Medical Imaging","page":"1177-1189","volume":"24","issue":"9","source":"ISI Web of Knowledge","abstract":"In the past few years, a number of two-dimensional (2-D) to   three-dimensional (3-D) (2-D-3-D) registration algorithms have been   introduced. However, these methods have been developed and evaluated for   specific applications, and have not been directly compared.   Understanding and evaluating their performance is therefore an open and   important issue. To address this challenge we introduce a standardized   evaluation methodology, which can be used for all types of 2-D-3-D   registration methods and for different applications and anatomies. Our   evaluation methodology uses the calibrated geometry of a 3-D rotational   X-ray (3DRX) imaging system (Philips Medical Systems, Best, The   Netherlands) in combination with image-based 3-D-3-D registration for   attaining a highly accurate gold standard for 2-D X-ray to 3-D   MR/CT/3DRX registration. Furthermore, we propose standardized starting   positions and failure criteria to allow future researchers to directly   compare their methods. As an illustration, the proposed methodology has   been used to evaluate the performance of two 2-D-3-D registration   techniques, viz. a gradient-based and an intensity-based method, for   images of the spine. The data and gold standard transformations are   available on the internet (http://www.isi.uu.nl/Research/Databases/).","DOI":"10.1109/TMI.2005.853240","ISSN":"0278-0062","note":"WOS:000231636400008","journalAbbreviation":"IEEE Trans. Med. Imag.","language":"English","author":[{"family":"van de Kraats","given":"EB"},{"family":"Penney","given":"GP"},{"family":"Tomaževič","given":"Dejan"},{"family":"van Walsum","given":"T"},{"family":"Niessen","given":"WJ"}],"issued":{"date-parts":[["2005",9]]}}},{"id":7,"uris":["http://zotero.org/users/local/N117UFDD/items/ZNV396AK"],"uri":["http://zotero.org/users/local/N117UFDD/items/ZNV396AK"],"itemData":{"id":7,"type":"article-journal","title":"Standardized evaluation methodology for 3D/2D registration based on the Visible Human data set","container-title":"Medical Physics","page":"4643-4647","volume":"37","issue":"9","source":"ISI Web of Knowledge","abstract":"Purpose: A new image database with a reference-based standardized   evaluation methodology for objective evaluation and comparison of   three-dimensional/two-dimensional (3D/2D) registration methods has been   introduced.   Methods: Computed tomography (CT) images of a male and female from the   Visible Human Project were used and 16 subvolumes, each containing one   of vertebrae T3-T12 and L1-L5 and the pelvis, were defined from the CTs.   Six pairs of 2D fluoroscopic x-ray images from different views, showing   the thoracic, lumbar, and pelvic regions, were rendered from the CT data   using a ray-casting algorithm with an energy conversion function.   Furthermore, a single 13-gauge needle was analytically simulated and   projected onto the 2D images. By the novel standardized evaluation   methodology, a 3D/2D registration method is evaluated by four evaluation   criteria: Accuracy, reliability, robustness, and algorithm complexity.   Results: To demonstrate the usefulness of the proposed data set and the   standardized evaluation methodology, a part of the data set was used in   an evaluation study of two gradient-based 3D/2D registration methods. It   was shown that the use of a failure criterion to calculate the   registration accuracy and reliability is not required, since all the   information about a registration method can be determined from the   estimated distribution of registration errors.   Conclusions: The proposed simulated image data set with quite realistic   synthetic 2D images, depicting soft tissues and outliers, is especially   suitable for preliminary testing of 3D/2D registration algorithms. Since   the aim of this article is to provide objective comparison and unbiased   evaluation of 3D/2D registration methods, the standardized evaluation   methodology is available upon request from the authors. (c) 2010   American Association of Physicists in Medicine. [DOI: 10.1118/1.3476414]","DOI":"10.1118/1.3476414","ISSN":"0094-2405","note":"WOS:000281906000015","journalAbbreviation":"Med. Phys.","language":"English","author":[{"family":"Markelj","given":"Primož"},{"family":"Likar","given":"Bostjan"},{"family":"Pernuš","given":"Franjo"}],"issued":{"date-parts":[["2010",9]]}}}],"schema":"https://github.com/citation-style-language/schema/raw/master/csl-citation.json"} </w:instrText>
      </w:r>
      <w:r w:rsidR="003D20CE">
        <w:rPr>
          <w:color w:val="000000"/>
          <w:szCs w:val="22"/>
        </w:rPr>
        <w:fldChar w:fldCharType="separate"/>
      </w:r>
      <w:r w:rsidR="009243F7" w:rsidRPr="009243F7">
        <w:rPr>
          <w:szCs w:val="24"/>
          <w:vertAlign w:val="superscript"/>
        </w:rPr>
        <w:t>31</w:t>
      </w:r>
      <w:r w:rsidR="009243F7">
        <w:rPr>
          <w:szCs w:val="24"/>
          <w:vertAlign w:val="superscript"/>
        </w:rPr>
        <w:t>,</w:t>
      </w:r>
      <w:r w:rsidR="009243F7" w:rsidRPr="009243F7">
        <w:rPr>
          <w:szCs w:val="24"/>
          <w:vertAlign w:val="superscript"/>
        </w:rPr>
        <w:t>32</w:t>
      </w:r>
      <w:r w:rsidR="003D20CE">
        <w:rPr>
          <w:color w:val="000000"/>
          <w:szCs w:val="22"/>
        </w:rPr>
        <w:fldChar w:fldCharType="end"/>
      </w:r>
      <w:r w:rsidR="00E85E30">
        <w:rPr>
          <w:color w:val="000000"/>
          <w:szCs w:val="22"/>
        </w:rPr>
        <w:t xml:space="preserve"> </w:t>
      </w:r>
      <w:r w:rsidR="00A872C1">
        <w:rPr>
          <w:color w:val="000000"/>
          <w:szCs w:val="22"/>
        </w:rPr>
        <w:t xml:space="preserve">about which a set of </w:t>
      </w:r>
      <w:r w:rsidR="00163945">
        <w:rPr>
          <w:color w:val="000000"/>
          <w:szCs w:val="22"/>
        </w:rPr>
        <w:t xml:space="preserve">random </w:t>
      </w:r>
      <w:r w:rsidR="00A872C1">
        <w:rPr>
          <w:color w:val="000000"/>
          <w:szCs w:val="22"/>
        </w:rPr>
        <w:t xml:space="preserve">rigid-body displacements of </w:t>
      </w:r>
      <w:r w:rsidR="00163945">
        <w:rPr>
          <w:color w:val="000000"/>
          <w:szCs w:val="22"/>
        </w:rPr>
        <w:t>the</w:t>
      </w:r>
      <w:r w:rsidR="00A872C1">
        <w:rPr>
          <w:color w:val="000000"/>
          <w:szCs w:val="22"/>
        </w:rPr>
        <w:t xml:space="preserve"> pre-EIGI</w:t>
      </w:r>
      <w:r w:rsidR="00163945">
        <w:rPr>
          <w:color w:val="000000"/>
          <w:szCs w:val="22"/>
        </w:rPr>
        <w:t xml:space="preserve"> 3D </w:t>
      </w:r>
      <w:r w:rsidR="00E85E30">
        <w:rPr>
          <w:color w:val="000000"/>
          <w:szCs w:val="22"/>
        </w:rPr>
        <w:t xml:space="preserve">image </w:t>
      </w:r>
      <w:r w:rsidR="00A872C1">
        <w:rPr>
          <w:color w:val="000000"/>
          <w:szCs w:val="22"/>
        </w:rPr>
        <w:t>are generated. Then the 3D-2D registration is run repeatedly, each time using as initialization one random rigid-body displacement from the set.</w:t>
      </w:r>
      <w:r w:rsidR="00E85E30">
        <w:rPr>
          <w:color w:val="000000"/>
          <w:szCs w:val="22"/>
        </w:rPr>
        <w:t xml:space="preserve"> </w:t>
      </w:r>
      <w:r w:rsidR="00A872C1">
        <w:rPr>
          <w:color w:val="000000"/>
          <w:szCs w:val="22"/>
        </w:rPr>
        <w:t>Based on the final displacement from the "gold standard" registrations, the registration</w:t>
      </w:r>
      <w:r w:rsidR="00E85E30">
        <w:rPr>
          <w:color w:val="000000"/>
          <w:szCs w:val="22"/>
        </w:rPr>
        <w:t xml:space="preserve"> accuracy, capture range and success rate are computed.</w:t>
      </w:r>
      <w:r w:rsidR="004155ED">
        <w:rPr>
          <w:color w:val="000000"/>
          <w:szCs w:val="22"/>
        </w:rPr>
        <w:t xml:space="preserve"> </w:t>
      </w:r>
      <w:r w:rsidR="00A872C1">
        <w:rPr>
          <w:color w:val="000000"/>
          <w:szCs w:val="22"/>
        </w:rPr>
        <w:t>This scenario, h</w:t>
      </w:r>
      <w:r w:rsidR="00735050">
        <w:rPr>
          <w:color w:val="000000"/>
          <w:szCs w:val="22"/>
        </w:rPr>
        <w:t xml:space="preserve">owever, </w:t>
      </w:r>
      <w:r w:rsidR="00A872C1">
        <w:rPr>
          <w:color w:val="000000"/>
          <w:szCs w:val="22"/>
        </w:rPr>
        <w:t>does not mimic the real initial conditions seen in practice</w:t>
      </w:r>
      <w:r w:rsidR="006944B6">
        <w:rPr>
          <w:color w:val="000000"/>
          <w:szCs w:val="22"/>
        </w:rPr>
        <w:t xml:space="preserve"> for two reasons</w:t>
      </w:r>
      <w:r w:rsidR="00A872C1">
        <w:rPr>
          <w:color w:val="000000"/>
          <w:szCs w:val="22"/>
        </w:rPr>
        <w:t xml:space="preserve">. </w:t>
      </w:r>
      <w:r w:rsidR="006944B6">
        <w:rPr>
          <w:color w:val="000000"/>
          <w:szCs w:val="22"/>
        </w:rPr>
        <w:t>F</w:t>
      </w:r>
      <w:r w:rsidR="00735050">
        <w:rPr>
          <w:color w:val="000000"/>
          <w:szCs w:val="22"/>
        </w:rPr>
        <w:t>irst</w:t>
      </w:r>
      <w:r w:rsidR="006944B6">
        <w:rPr>
          <w:color w:val="000000"/>
          <w:szCs w:val="22"/>
        </w:rPr>
        <w:t>,</w:t>
      </w:r>
      <w:r w:rsidR="00735050">
        <w:rPr>
          <w:color w:val="000000"/>
          <w:szCs w:val="22"/>
        </w:rPr>
        <w:t xml:space="preserve"> the </w:t>
      </w:r>
      <w:r w:rsidR="006944B6">
        <w:rPr>
          <w:color w:val="000000"/>
          <w:szCs w:val="22"/>
        </w:rPr>
        <w:t xml:space="preserve">C-arm’s pose </w:t>
      </w:r>
      <w:r w:rsidR="00735050">
        <w:rPr>
          <w:color w:val="000000"/>
          <w:szCs w:val="22"/>
        </w:rPr>
        <w:t xml:space="preserve">parameters are usually not accurately known, because the </w:t>
      </w:r>
      <w:r w:rsidR="006944B6">
        <w:rPr>
          <w:color w:val="000000"/>
          <w:szCs w:val="22"/>
        </w:rPr>
        <w:t xml:space="preserve">imaged </w:t>
      </w:r>
      <w:r w:rsidR="00735050">
        <w:rPr>
          <w:color w:val="000000"/>
          <w:szCs w:val="22"/>
        </w:rPr>
        <w:t xml:space="preserve">object may not </w:t>
      </w:r>
      <w:r w:rsidR="006944B6">
        <w:rPr>
          <w:color w:val="000000"/>
          <w:szCs w:val="22"/>
        </w:rPr>
        <w:t>n</w:t>
      </w:r>
      <w:r w:rsidR="00735050">
        <w:rPr>
          <w:color w:val="000000"/>
          <w:szCs w:val="22"/>
        </w:rPr>
        <w:t>ecessarily</w:t>
      </w:r>
      <w:r w:rsidR="006944B6">
        <w:rPr>
          <w:color w:val="000000"/>
          <w:szCs w:val="22"/>
        </w:rPr>
        <w:t xml:space="preserve"> be</w:t>
      </w:r>
      <w:r w:rsidR="00735050">
        <w:rPr>
          <w:color w:val="000000"/>
          <w:szCs w:val="22"/>
        </w:rPr>
        <w:t xml:space="preserve"> in the isocenter of the C-arm, and second, </w:t>
      </w:r>
      <w:r w:rsidR="00B85943">
        <w:rPr>
          <w:color w:val="000000"/>
          <w:szCs w:val="22"/>
        </w:rPr>
        <w:t xml:space="preserve">the </w:t>
      </w:r>
      <w:r w:rsidR="00830A4E">
        <w:rPr>
          <w:color w:val="000000"/>
          <w:szCs w:val="22"/>
        </w:rPr>
        <w:t>displacement</w:t>
      </w:r>
      <w:r w:rsidR="001F4160">
        <w:rPr>
          <w:color w:val="000000"/>
          <w:szCs w:val="22"/>
        </w:rPr>
        <w:t xml:space="preserve"> of the 3D image</w:t>
      </w:r>
      <w:r w:rsidR="00830A4E">
        <w:rPr>
          <w:color w:val="000000"/>
          <w:szCs w:val="22"/>
        </w:rPr>
        <w:t xml:space="preserve"> </w:t>
      </w:r>
      <w:r w:rsidR="00863200">
        <w:rPr>
          <w:color w:val="000000"/>
          <w:szCs w:val="22"/>
        </w:rPr>
        <w:t xml:space="preserve">from the </w:t>
      </w:r>
      <w:r w:rsidR="00B85943">
        <w:rPr>
          <w:color w:val="000000"/>
          <w:szCs w:val="22"/>
        </w:rPr>
        <w:t>"gold standard" is not</w:t>
      </w:r>
      <w:r w:rsidR="00863200">
        <w:rPr>
          <w:color w:val="000000"/>
          <w:szCs w:val="22"/>
        </w:rPr>
        <w:t xml:space="preserve"> known</w:t>
      </w:r>
      <w:r w:rsidR="00353A81">
        <w:rPr>
          <w:color w:val="000000"/>
          <w:szCs w:val="22"/>
        </w:rPr>
        <w:t xml:space="preserve"> </w:t>
      </w:r>
      <w:r w:rsidR="006944B6">
        <w:rPr>
          <w:color w:val="000000"/>
          <w:szCs w:val="22"/>
        </w:rPr>
        <w:t>a</w:t>
      </w:r>
      <w:r w:rsidR="009C72C7">
        <w:rPr>
          <w:color w:val="000000"/>
          <w:szCs w:val="22"/>
        </w:rPr>
        <w:t xml:space="preserve"> </w:t>
      </w:r>
      <w:r w:rsidR="006944B6">
        <w:rPr>
          <w:color w:val="000000"/>
          <w:szCs w:val="22"/>
        </w:rPr>
        <w:t>priori and can far exceed the capture range of the 3D-2D registration method</w:t>
      </w:r>
      <w:r w:rsidR="00863200">
        <w:rPr>
          <w:color w:val="000000"/>
          <w:szCs w:val="22"/>
        </w:rPr>
        <w:t>.</w:t>
      </w:r>
      <w:r w:rsidR="000F29ED">
        <w:rPr>
          <w:color w:val="000000"/>
          <w:szCs w:val="22"/>
        </w:rPr>
        <w:t xml:space="preserve"> </w:t>
      </w:r>
      <w:r w:rsidR="0077495B">
        <w:rPr>
          <w:color w:val="000000"/>
          <w:szCs w:val="22"/>
        </w:rPr>
        <w:t>Initial rigid-body parameters and the C-arm’s pose parameters obtained from the DICOM header may lead to initial displacements from the actual "gold standard" position up to 40 mm for in-plane translations and up to 7</w:t>
      </w:r>
      <w:r w:rsidR="0077495B" w:rsidRPr="00AC5262">
        <w:rPr>
          <w:color w:val="000000"/>
          <w:szCs w:val="22"/>
          <w:vertAlign w:val="superscript"/>
        </w:rPr>
        <w:t>o</w:t>
      </w:r>
      <w:r w:rsidR="0077495B">
        <w:rPr>
          <w:color w:val="000000"/>
          <w:szCs w:val="22"/>
        </w:rPr>
        <w:t xml:space="preserve"> for in-plane rotations (Tabs. 3 and 5). Such a large initial displacement is beyond the capture range of all of the tested state-of-the-art 3D-2D registration methods. Therefore, we proposed an approach to refine the initial rigid-body and the C-arm’s pose parameters that reduced the error of the in-plane translations below 4 mm, which should be sufficient in most cases to obtain a successful 3D-2D registration. Using the initial coarse and fine positions</w:t>
      </w:r>
      <w:r w:rsidR="006944B6">
        <w:rPr>
          <w:color w:val="000000"/>
          <w:szCs w:val="22"/>
        </w:rPr>
        <w:t>,</w:t>
      </w:r>
      <w:r w:rsidR="00541F4F">
        <w:rPr>
          <w:color w:val="000000"/>
          <w:szCs w:val="22"/>
        </w:rPr>
        <w:t xml:space="preserve"> we analyzed</w:t>
      </w:r>
      <w:r w:rsidR="006944B6">
        <w:rPr>
          <w:color w:val="000000"/>
          <w:szCs w:val="22"/>
        </w:rPr>
        <w:t xml:space="preserve"> the performances of three state-of-the-art 3D-2D registration methods</w:t>
      </w:r>
      <w:r w:rsidR="00541F4F">
        <w:rPr>
          <w:color w:val="000000"/>
          <w:szCs w:val="22"/>
        </w:rPr>
        <w:t xml:space="preserve"> </w:t>
      </w:r>
      <w:r w:rsidR="006944B6">
        <w:rPr>
          <w:color w:val="000000"/>
          <w:szCs w:val="22"/>
        </w:rPr>
        <w:t>under real conditions, using twenty real clinical image datasets. Furthermore, we demonstrated that besides the rigid-body parameters of the pre-EIGI 3D image the C-arm’s pose parameters also need to be optimized to achieve high registration success rates.</w:t>
      </w:r>
    </w:p>
    <w:p w:rsidR="006944B6" w:rsidRDefault="006944B6" w:rsidP="00E85E30">
      <w:pPr>
        <w:jc w:val="both"/>
        <w:rPr>
          <w:color w:val="000000"/>
          <w:szCs w:val="22"/>
        </w:rPr>
      </w:pPr>
    </w:p>
    <w:p w:rsidR="004B7F2F" w:rsidRPr="00FF1D4C" w:rsidRDefault="0077495B" w:rsidP="004B7F2F">
      <w:pPr>
        <w:jc w:val="both"/>
        <w:rPr>
          <w:color w:val="000000"/>
          <w:szCs w:val="22"/>
        </w:rPr>
      </w:pPr>
      <w:r>
        <w:rPr>
          <w:color w:val="000000"/>
          <w:szCs w:val="22"/>
        </w:rPr>
        <w:t>Among the twenty real clinical image datasets, the first ten datasets contained images with fiducial markers acquired at the start of the cerebral-EIGI, which were then used to measure the actual accuracy of the registration methods, i.e. quantitative analysis. The last ten datasets contained the images of different cerebral-EIGI scenarios, which were used to measure the robustness of the registration methods to various registration-hampering phenomena. In these case</w:t>
      </w:r>
      <w:r w:rsidR="004B7F2F">
        <w:rPr>
          <w:color w:val="000000"/>
          <w:szCs w:val="22"/>
        </w:rPr>
        <w:t>s</w:t>
      </w:r>
      <w:r>
        <w:rPr>
          <w:color w:val="000000"/>
          <w:szCs w:val="22"/>
        </w:rPr>
        <w:t xml:space="preserve">, the final alignment of the 3D-DSA and corresponding 2D-DSA images was visually assessed, i.e. qualitative analysis. </w:t>
      </w:r>
      <w:r w:rsidR="004B7F2F">
        <w:rPr>
          <w:color w:val="000000"/>
          <w:szCs w:val="22"/>
        </w:rPr>
        <w:t>The i</w:t>
      </w:r>
      <w:r>
        <w:t>mage database</w:t>
      </w:r>
      <w:r w:rsidR="004B7F2F">
        <w:t xml:space="preserve"> of twenty patients undergoing cerebral aneurysm or </w:t>
      </w:r>
      <w:r w:rsidR="004B7F2F" w:rsidRPr="00E10257">
        <w:t>arteriovenous</w:t>
      </w:r>
      <w:r w:rsidR="004B7F2F">
        <w:t xml:space="preserve"> malformation treatment, containing </w:t>
      </w:r>
      <w:r w:rsidR="004B7F2F">
        <w:lastRenderedPageBreak/>
        <w:t>pathologies of various degrees</w:t>
      </w:r>
      <w:r w:rsidR="004B7F2F">
        <w:rPr>
          <w:color w:val="000000"/>
          <w:szCs w:val="22"/>
        </w:rPr>
        <w:t xml:space="preserve"> </w:t>
      </w:r>
      <w:r w:rsidR="004B7F2F">
        <w:t xml:space="preserve">and the 2D+t images </w:t>
      </w:r>
      <w:r>
        <w:t>acquired in different phases of the EIGI</w:t>
      </w:r>
      <w:r w:rsidR="004B7F2F">
        <w:t xml:space="preserve"> that</w:t>
      </w:r>
      <w:r>
        <w:t xml:space="preserve"> differ in sizes, gantry orientations and magnification factors</w:t>
      </w:r>
      <w:r w:rsidR="004B7F2F">
        <w:t xml:space="preserve">, while some even contain interventional tools, seem to be representative of the real clinical situation and enables a thorough evaluation of the performances of the 3D-2D registration methods, from which  </w:t>
      </w:r>
    </w:p>
    <w:p w:rsidR="0077495B" w:rsidRDefault="004B7F2F" w:rsidP="00E85E30">
      <w:pPr>
        <w:jc w:val="both"/>
      </w:pPr>
      <w:r>
        <w:t>reliable conclusions can be drawn.</w:t>
      </w:r>
    </w:p>
    <w:p w:rsidR="004B7F2F" w:rsidRDefault="004B7F2F" w:rsidP="00E85E30">
      <w:pPr>
        <w:jc w:val="both"/>
        <w:rPr>
          <w:color w:val="000000"/>
          <w:szCs w:val="22"/>
        </w:rPr>
      </w:pPr>
    </w:p>
    <w:p w:rsidR="00F279DB" w:rsidRDefault="007100E6" w:rsidP="00755446">
      <w:pPr>
        <w:jc w:val="both"/>
      </w:pPr>
      <w:r>
        <w:rPr>
          <w:color w:val="000000"/>
          <w:szCs w:val="22"/>
        </w:rPr>
        <w:t>T</w:t>
      </w:r>
      <w:r w:rsidR="004B7F2F">
        <w:rPr>
          <w:color w:val="000000"/>
          <w:szCs w:val="22"/>
        </w:rPr>
        <w:t>hree state-of-the-art</w:t>
      </w:r>
      <w:r>
        <w:rPr>
          <w:color w:val="000000"/>
          <w:szCs w:val="22"/>
        </w:rPr>
        <w:t xml:space="preserve"> </w:t>
      </w:r>
      <w:r w:rsidR="004B7F2F">
        <w:rPr>
          <w:color w:val="000000"/>
          <w:szCs w:val="22"/>
        </w:rPr>
        <w:t xml:space="preserve">intrinsic image-based </w:t>
      </w:r>
      <w:r>
        <w:rPr>
          <w:color w:val="000000"/>
          <w:szCs w:val="22"/>
        </w:rPr>
        <w:t>methods</w:t>
      </w:r>
      <w:r w:rsidR="004B7F2F">
        <w:rPr>
          <w:color w:val="000000"/>
          <w:szCs w:val="22"/>
        </w:rPr>
        <w:t xml:space="preserve">, namely the intensity-based MIP-MI and MIP-GC and the gradient-based BGB </w:t>
      </w:r>
      <w:r>
        <w:rPr>
          <w:color w:val="000000"/>
          <w:szCs w:val="22"/>
        </w:rPr>
        <w:t>were tested in two</w:t>
      </w:r>
      <w:r w:rsidR="004B7F2F">
        <w:rPr>
          <w:color w:val="000000"/>
          <w:szCs w:val="22"/>
        </w:rPr>
        <w:t xml:space="preserve"> different</w:t>
      </w:r>
      <w:r>
        <w:rPr>
          <w:color w:val="000000"/>
          <w:szCs w:val="22"/>
        </w:rPr>
        <w:t xml:space="preserve"> </w:t>
      </w:r>
      <w:r w:rsidR="004B7F2F">
        <w:rPr>
          <w:color w:val="000000"/>
          <w:szCs w:val="22"/>
        </w:rPr>
        <w:t xml:space="preserve">settings. </w:t>
      </w:r>
      <w:r w:rsidR="004B7F2F">
        <w:t>In the first setting</w:t>
      </w:r>
      <w:r>
        <w:t xml:space="preserve"> </w:t>
      </w:r>
      <w:r w:rsidR="004B7F2F">
        <w:t xml:space="preserve">all the methods were run optimizing solely </w:t>
      </w:r>
      <w:r>
        <w:t>rigid-body parameters</w:t>
      </w:r>
      <w:r w:rsidR="004B7F2F">
        <w:t xml:space="preserve"> of the pre-EIGI 3D image, while in the second setting the rigid-body and the C-arm’s pose parameters </w:t>
      </w:r>
      <w:r>
        <w:t>were optimized simultaneously.</w:t>
      </w:r>
      <w:r w:rsidR="005839E7">
        <w:t xml:space="preserve"> Based on</w:t>
      </w:r>
      <w:r w:rsidR="00080681">
        <w:t xml:space="preserve"> obtained</w:t>
      </w:r>
      <w:r w:rsidR="005839E7">
        <w:t xml:space="preserve"> results, t</w:t>
      </w:r>
      <w:r w:rsidR="006C7AE5">
        <w:t xml:space="preserve">he two intensity-based methods performed </w:t>
      </w:r>
      <w:r w:rsidR="00080681">
        <w:t>best both</w:t>
      </w:r>
      <w:r w:rsidR="006C7AE5">
        <w:t xml:space="preserve"> </w:t>
      </w:r>
      <w:r w:rsidR="00A83E0A">
        <w:t xml:space="preserve">in terms of accuracy and </w:t>
      </w:r>
      <w:r w:rsidR="00080681">
        <w:t xml:space="preserve">success rate </w:t>
      </w:r>
      <w:r w:rsidR="006C7AE5">
        <w:t>when all</w:t>
      </w:r>
      <w:r w:rsidR="00080681">
        <w:t xml:space="preserve"> the</w:t>
      </w:r>
      <w:r w:rsidR="006C7AE5">
        <w:t xml:space="preserve"> parameters were optimized</w:t>
      </w:r>
      <w:r w:rsidR="00080681">
        <w:t xml:space="preserve"> simultaneously.</w:t>
      </w:r>
      <w:r w:rsidR="006C7AE5">
        <w:t xml:space="preserve"> </w:t>
      </w:r>
      <w:r w:rsidR="00080681">
        <w:t>Regardless of the setting t</w:t>
      </w:r>
      <w:r w:rsidR="006C7AE5">
        <w:t xml:space="preserve">he </w:t>
      </w:r>
      <w:r w:rsidR="0065230F">
        <w:t xml:space="preserve">BGB method </w:t>
      </w:r>
      <w:r w:rsidR="005839E7">
        <w:t>was</w:t>
      </w:r>
      <w:r w:rsidR="00080681">
        <w:t xml:space="preserve"> consistently</w:t>
      </w:r>
      <w:r w:rsidR="005839E7">
        <w:t xml:space="preserve"> </w:t>
      </w:r>
      <w:r w:rsidR="00A83E0A">
        <w:t xml:space="preserve">less accurate </w:t>
      </w:r>
      <w:r w:rsidR="00080681">
        <w:t>and generally less successful; for 3D-DSA to LAT 2D-DSA registration in patient 2 and 6 it was more successful than the MIP-GC (cf. Tab. 2)</w:t>
      </w:r>
      <w:r w:rsidR="006C7AE5">
        <w:t>.</w:t>
      </w:r>
      <w:r w:rsidR="002745E3">
        <w:t xml:space="preserve"> </w:t>
      </w:r>
      <w:r w:rsidR="00080681">
        <w:t>Overall</w:t>
      </w:r>
      <w:r w:rsidR="002745E3">
        <w:t>, the MIP-MI</w:t>
      </w:r>
      <w:r w:rsidR="00CF4EEE">
        <w:t xml:space="preserve"> method</w:t>
      </w:r>
      <w:r w:rsidR="002745E3">
        <w:t xml:space="preserve"> </w:t>
      </w:r>
      <w:r w:rsidR="00F279DB">
        <w:t xml:space="preserve">seems to </w:t>
      </w:r>
      <w:r w:rsidR="00C25A13">
        <w:t>significantly outperform</w:t>
      </w:r>
      <w:r w:rsidR="00F279DB">
        <w:t xml:space="preserve"> the</w:t>
      </w:r>
      <w:r w:rsidR="00C25A13">
        <w:t xml:space="preserve"> other methods in terms of </w:t>
      </w:r>
      <w:r w:rsidR="00F279DB">
        <w:t>success rate as it</w:t>
      </w:r>
      <w:r w:rsidR="00C25A13">
        <w:t xml:space="preserve"> </w:t>
      </w:r>
      <w:r w:rsidR="006B1811">
        <w:t>successful</w:t>
      </w:r>
      <w:r w:rsidR="00C25A13">
        <w:t>ly register</w:t>
      </w:r>
      <w:r w:rsidR="00F279DB">
        <w:t>ed</w:t>
      </w:r>
      <w:r w:rsidR="00C25A13">
        <w:t xml:space="preserve"> all 3D-DSA </w:t>
      </w:r>
      <w:r w:rsidR="00F279DB">
        <w:t xml:space="preserve">to the </w:t>
      </w:r>
      <w:r w:rsidR="00C25A13">
        <w:t xml:space="preserve">corresponding </w:t>
      </w:r>
      <w:r w:rsidR="00D719BF">
        <w:t xml:space="preserve">2D-DSA </w:t>
      </w:r>
      <w:r w:rsidR="00C25A13">
        <w:t>images</w:t>
      </w:r>
      <w:r w:rsidR="00F279DB">
        <w:t>.</w:t>
      </w:r>
      <w:r w:rsidR="008F4340">
        <w:t xml:space="preserve"> </w:t>
      </w:r>
      <w:r w:rsidR="00F279DB">
        <w:t>Mean</w:t>
      </w:r>
      <w:r w:rsidR="008F4340">
        <w:t>while</w:t>
      </w:r>
      <w:r w:rsidR="00F279DB">
        <w:t xml:space="preserve"> the</w:t>
      </w:r>
      <w:r w:rsidR="008F4340">
        <w:t xml:space="preserve"> MIP-GC and</w:t>
      </w:r>
      <w:r w:rsidR="00F279DB">
        <w:t xml:space="preserve"> the</w:t>
      </w:r>
      <w:r w:rsidR="008F4340">
        <w:t xml:space="preserve"> BGB </w:t>
      </w:r>
      <w:r w:rsidR="00F279DB">
        <w:t xml:space="preserve">methods </w:t>
      </w:r>
      <w:r w:rsidR="008F4340">
        <w:t xml:space="preserve">had 80 and 70% of successful registrations, respectively. </w:t>
      </w:r>
      <w:r w:rsidR="003E04C4">
        <w:t xml:space="preserve">On the other hand, </w:t>
      </w:r>
      <w:r w:rsidR="006E602D">
        <w:t xml:space="preserve">when the initialization was within the capture range of </w:t>
      </w:r>
      <w:r w:rsidR="003E04C4">
        <w:t>t</w:t>
      </w:r>
      <w:r w:rsidR="0053450F">
        <w:t>h</w:t>
      </w:r>
      <w:r w:rsidR="00565916">
        <w:t>e MIP-GC method</w:t>
      </w:r>
      <w:r w:rsidR="006E602D">
        <w:t>,</w:t>
      </w:r>
      <w:r w:rsidR="00565916">
        <w:t xml:space="preserve"> </w:t>
      </w:r>
      <w:r w:rsidR="006E602D">
        <w:t xml:space="preserve">it </w:t>
      </w:r>
      <w:r w:rsidR="00F279DB">
        <w:t>turned out to be the</w:t>
      </w:r>
      <w:r w:rsidR="006E602D">
        <w:t xml:space="preserve"> </w:t>
      </w:r>
      <w:r w:rsidR="00565916">
        <w:t>most accurate with m</w:t>
      </w:r>
      <w:r w:rsidR="00D05C13">
        <w:t>aximal</w:t>
      </w:r>
      <w:r w:rsidR="00565916">
        <w:t xml:space="preserve"> FPE and FRE of </w:t>
      </w:r>
      <w:r w:rsidR="000D24A7">
        <w:t>0.69</w:t>
      </w:r>
      <w:r w:rsidR="00565916">
        <w:t xml:space="preserve"> </w:t>
      </w:r>
      <w:r w:rsidR="00D05C13">
        <w:t>and</w:t>
      </w:r>
      <w:r w:rsidR="00290A2E">
        <w:t xml:space="preserve"> </w:t>
      </w:r>
      <w:r w:rsidR="00D05C13">
        <w:t>0.26 mm</w:t>
      </w:r>
      <w:r w:rsidR="000D24A7">
        <w:t xml:space="preserve">. </w:t>
      </w:r>
      <w:r w:rsidR="003665CF">
        <w:t>The MIP-MI w</w:t>
      </w:r>
      <w:r w:rsidR="00F279DB">
        <w:t>ere</w:t>
      </w:r>
      <w:r w:rsidR="003665CF">
        <w:t xml:space="preserve"> somewhat less accurate with maximal FPE and FRE of </w:t>
      </w:r>
      <w:r w:rsidR="00E02235">
        <w:t xml:space="preserve">0.84 </w:t>
      </w:r>
      <w:r w:rsidR="003665CF">
        <w:t>and 0.34 mm</w:t>
      </w:r>
      <w:r w:rsidR="00636FC8">
        <w:t>, while</w:t>
      </w:r>
      <w:r w:rsidR="00676433">
        <w:t xml:space="preserve"> </w:t>
      </w:r>
      <w:r w:rsidR="00636FC8">
        <w:t>t</w:t>
      </w:r>
      <w:r w:rsidR="00676433">
        <w:t xml:space="preserve">he BGB method </w:t>
      </w:r>
      <w:r w:rsidR="002A00DF">
        <w:t>was the least accurate with maximal FPE and FRE of 2.32 and 1.53 mm</w:t>
      </w:r>
      <w:r w:rsidR="00676433">
        <w:t>.</w:t>
      </w:r>
      <w:r w:rsidR="00F279DB">
        <w:t xml:space="preserve"> Most importantly, t</w:t>
      </w:r>
      <w:r w:rsidR="00F279DB" w:rsidRPr="0056676A">
        <w:t>he results indicate that</w:t>
      </w:r>
      <w:r w:rsidR="00F279DB">
        <w:t xml:space="preserve"> compared to searching solely the rigid-body parameters, by searching simultaneously for rigid-body and</w:t>
      </w:r>
      <w:r w:rsidR="00F279DB" w:rsidRPr="0056676A">
        <w:t xml:space="preserve"> the </w:t>
      </w:r>
      <w:r w:rsidR="00F279DB">
        <w:t>C-arm pose parameters significantly improves both the accuracy and success rate of 3D-2D registration methods.</w:t>
      </w:r>
    </w:p>
    <w:p w:rsidR="00F279DB" w:rsidRDefault="00F279DB" w:rsidP="00755446">
      <w:pPr>
        <w:jc w:val="both"/>
      </w:pPr>
    </w:p>
    <w:p w:rsidR="00951C7B" w:rsidRDefault="00B31DE3" w:rsidP="00383076">
      <w:pPr>
        <w:jc w:val="both"/>
      </w:pPr>
      <w:r>
        <w:t>Based on the</w:t>
      </w:r>
      <w:r w:rsidR="00F279DB">
        <w:t xml:space="preserve"> presented</w:t>
      </w:r>
      <w:r>
        <w:t xml:space="preserve"> results, we </w:t>
      </w:r>
      <w:r w:rsidR="00F279DB">
        <w:t>conclu</w:t>
      </w:r>
      <w:r w:rsidR="00693AE1">
        <w:t>d</w:t>
      </w:r>
      <w:r w:rsidR="00F279DB">
        <w:t xml:space="preserve">e </w:t>
      </w:r>
      <w:r>
        <w:t>that by using t</w:t>
      </w:r>
      <w:r w:rsidR="00951C7B">
        <w:t>he two intensity-based methods</w:t>
      </w:r>
      <w:r w:rsidR="00D032E9">
        <w:t xml:space="preserve"> </w:t>
      </w:r>
      <w:r>
        <w:t>a</w:t>
      </w:r>
      <w:r w:rsidR="00951C7B">
        <w:t xml:space="preserve"> highly accurate</w:t>
      </w:r>
      <w:r>
        <w:t xml:space="preserve"> 3D-DSA and 2D-DSA registrations can be obtained</w:t>
      </w:r>
      <w:r w:rsidR="00BA20CD">
        <w:t>,</w:t>
      </w:r>
      <w:r w:rsidR="00AF3FC1">
        <w:t xml:space="preserve"> surpassing the requirements</w:t>
      </w:r>
      <w:r w:rsidR="00383076">
        <w:t xml:space="preserve"> of accuracy</w:t>
      </w:r>
      <w:r w:rsidR="00AF3FC1">
        <w:t xml:space="preserve"> for the cerebral-EIGI. However, </w:t>
      </w:r>
      <w:r w:rsidR="00F9692C">
        <w:t xml:space="preserve">a pre-requisite for </w:t>
      </w:r>
      <w:r w:rsidR="00F279DB">
        <w:t xml:space="preserve">translating </w:t>
      </w:r>
      <w:r w:rsidR="00F9692C">
        <w:t xml:space="preserve">either of these </w:t>
      </w:r>
      <w:r w:rsidR="00F279DB">
        <w:t xml:space="preserve">two </w:t>
      </w:r>
      <w:r w:rsidR="00F9692C">
        <w:t xml:space="preserve">methods </w:t>
      </w:r>
      <w:r w:rsidR="00F279DB">
        <w:t>in</w:t>
      </w:r>
      <w:r w:rsidR="00F9692C">
        <w:t>to the</w:t>
      </w:r>
      <w:r w:rsidR="00AF3FC1">
        <w:t xml:space="preserve"> interventional suite</w:t>
      </w:r>
      <w:r w:rsidR="00F9692C">
        <w:t xml:space="preserve"> </w:t>
      </w:r>
      <w:r w:rsidR="00F279DB">
        <w:t>requires</w:t>
      </w:r>
      <w:r w:rsidR="00AF3FC1">
        <w:t xml:space="preserve"> </w:t>
      </w:r>
      <w:r w:rsidR="00383076">
        <w:t>real-time execution</w:t>
      </w:r>
      <w:r w:rsidR="00ED77D3">
        <w:t>, which c</w:t>
      </w:r>
      <w:r w:rsidR="00F279DB">
        <w:t>ould</w:t>
      </w:r>
      <w:r w:rsidR="00ED77D3">
        <w:t xml:space="preserve"> </w:t>
      </w:r>
      <w:r w:rsidR="00F279DB">
        <w:t xml:space="preserve">be </w:t>
      </w:r>
      <w:r w:rsidR="00ED77D3">
        <w:t xml:space="preserve">achieved by </w:t>
      </w:r>
      <w:r w:rsidR="00F279DB">
        <w:t>implementation on</w:t>
      </w:r>
      <w:r w:rsidR="00ED77D3">
        <w:t xml:space="preserve"> graphics process</w:t>
      </w:r>
      <w:r w:rsidR="00F279DB">
        <w:t>ing</w:t>
      </w:r>
      <w:r w:rsidR="00ED77D3">
        <w:t xml:space="preserve"> unit (GPU),</w:t>
      </w:r>
      <w:r w:rsidR="003D20CE">
        <w:fldChar w:fldCharType="begin"/>
      </w:r>
      <w:r w:rsidR="00A01498">
        <w:instrText xml:space="preserve"> ADDIN ZOTERO_ITEM CSL_CITATION {"citationID":"11d5cld6q4","properties":{"formattedCitation":"{\\rtf \\super 33\\nosupersub{},\\super 34\\nosupersub{}}","plainCitation":"33,34"},"citationItems":[{"id":122,"uris":["http://zotero.org/users/local/N117UFDD/items/BIHIQX99"],"uri":["http://zotero.org/users/local/N117UFDD/items/BIHIQX99"],"itemData":{"id":122,"type":"article-journal","title":"Monitoring tumor motion by real time 2D/3D registration during radiotherapy","container-title":"Radiotherapy and Oncology: Journal of the European Society for Therapeutic Radiology and Oncology","page":"274-280","volume":"102","issue":"2","source":"NCBI PubMed","abstract":"BACKGROUND AND PURPOSE\n\nIn this paper, we investigate the possibility to use X-ray based real time 2D/3D registration for non-invasive tumor motion monitoring during radiotherapy.\n\n\nMATERIALS AND METHODS\n\nThe 2D/3D registration scheme is implemented using general purpose computation on graphics hardware (GPGPU) programming techniques and several algorithmic refinements in the registration process. Validation is conducted off-line using a phantom and five clinical patient data sets. The registration is performed on a region of interest (ROI) centered around the planned target volume (PTV).\n\n\nRESULTS\n\nThe phantom motion is measured with an rms error of 2.56 mm. For the patient data sets, a sinusoidal movement that clearly correlates to the breathing cycle is shown. Videos show a good match between X-ray and digitally reconstructed radiographs (DRR) displacement. Mean registration time is 0.5 s.\n\n\nCONCLUSIONS\n\nWe have demonstrated that real-time organ motion monitoring using image based markerless registration is feasible.","DOI":"10.1016/j.radonc.2011.07.031","ISSN":"1879-0887","note":"PMID: 21885144","journalAbbreviation":"Radiother. Oncol.","author":[{"family":"Gendrin","given":"Christelle"},{"family":"Furtado","given":"Hugo"},{"family":"Weber","given":"Christoph"},{"family":"Bloch","given":"Christoph"},{"family":"Figl","given":"Michael"},{"family":"Pawiro","given":"Supriyanto Ardjo"},{"family":"Bergmann","given":"Helmar"},{"family":"Stock","given":"Markus"},{"family":"Fichtinger","given":"Gabor"},{"family":"Georg","given":"Dietmar"},{"family":"Birkfellner","given":"Wolfgang"}],"issued":{"date-parts":[["2012",2]]},"accessed":{"date-parts":[[2012,4,4]]}}},{"id":133,"uris":["http://zotero.org/users/local/N117UFDD/items/Z2M9TX9T"],"uri":["http://zotero.org/users/local/N117UFDD/items/Z2M9TX9T"],"itemData":{"id":133,"type":"paper-conference","title":"Real-time 2D/3D registration for tumor motion tracking during radiotherapy","container-title":"Proceedings of SPIE","publisher-place":"San Diego, CA, USA","page":"831407-831407-8","volume":"8314","source":"SPIE/AIP","event":"Medical Imaging 2012: Image Processing","event-place":"San Diego, CA, USA","abstract":"Organ motion during radiotherapy is one of causes of uncertainty in dose delivery. To cope with this, the planned target volume (PTV) has to be larger than needed to guarantee full tumor irradiation. Existing methods deal with the problem by performing tumor tracking using implanted fiducial markers or magnetic sensors. In this work, we investigate the feasibility of using x-ray based real time 2D/3D registration for non-invasive tumor motion tracking during radiotherapy. Our method uses purely intensity based techniques, thus avoiding markers or fiducials. X-rays are acquired during treatment at a rate of 5.4Hz. We iteratively compare each x-ray with a set of digitally reconstructed radiographs (DRR) generated from the planning volume dataset, finding the optimal match between the x-ray and one of the DRRs. The DRRs are generated using a ray-casting algorithm, implemented using general purpose computation on graphics hardware (GPGPU) programming techniques using CUDA for greater performance. Validation is conducted off-line using a phantom and five clinical patient data sets. The registration is performed on a region of interest (ROI) centered around the PTV. The phantom motion is measured with an rms error of 2.1 mm and mean registration time is 220 ms. For the patient data sets, a sinusoidal movement that clearly correlates to the breathing cycle is seen. Mean registration time is always under 105 ms which is well suited for our purposes. These results demonstrate that real-time organ motion monitoring using image based markerless registration is feasible.","DOI":"doi:10.1117/12.910117","author":[{"family":"Furtado","given":"H."},{"family":"Gendrin","given":"C."},{"family":"Bloch","given":"C."},{"family":"Spoerk","given":"J."},{"family":"Pawiro","given":"S. A"},{"family":"Weber","given":"C."},{"family":"Figl","given":"M."},{"family":"Stock","given":"M."},{"family":"Georg","given":"D."},{"family":"Bergmann","given":"H."},{"family":"Birkfellner","given":"W."}],"issued":{"date-parts":[[2012,2,23]]},"accessed":{"date-parts":[[2012,4,4]]}}}],"schema":"https://github.com/citation-style-language/schema/raw/master/csl-citation.json"} </w:instrText>
      </w:r>
      <w:r w:rsidR="003D20CE">
        <w:fldChar w:fldCharType="separate"/>
      </w:r>
      <w:r w:rsidR="009243F7" w:rsidRPr="009243F7">
        <w:rPr>
          <w:szCs w:val="24"/>
          <w:vertAlign w:val="superscript"/>
        </w:rPr>
        <w:t>33</w:t>
      </w:r>
      <w:r w:rsidR="002016F1">
        <w:rPr>
          <w:szCs w:val="24"/>
          <w:vertAlign w:val="superscript"/>
        </w:rPr>
        <w:t>,</w:t>
      </w:r>
      <w:r w:rsidR="009243F7" w:rsidRPr="009243F7">
        <w:rPr>
          <w:szCs w:val="24"/>
          <w:vertAlign w:val="superscript"/>
        </w:rPr>
        <w:t>34</w:t>
      </w:r>
      <w:r w:rsidR="003D20CE">
        <w:fldChar w:fldCharType="end"/>
      </w:r>
      <w:r w:rsidR="00383076">
        <w:t xml:space="preserve"> and</w:t>
      </w:r>
      <w:r w:rsidR="00F279DB">
        <w:t>, more importantly, an</w:t>
      </w:r>
      <w:r w:rsidR="00851574">
        <w:t xml:space="preserve"> </w:t>
      </w:r>
      <w:r w:rsidR="00A86738">
        <w:t>indicat</w:t>
      </w:r>
      <w:r w:rsidR="00F279DB">
        <w:t>ion</w:t>
      </w:r>
      <w:r w:rsidR="00A86738">
        <w:t xml:space="preserve"> </w:t>
      </w:r>
      <w:r w:rsidR="004E437E">
        <w:t>of</w:t>
      </w:r>
      <w:r w:rsidR="00A86738">
        <w:t xml:space="preserve"> registration</w:t>
      </w:r>
      <w:r w:rsidR="00617B95">
        <w:t xml:space="preserve"> </w:t>
      </w:r>
      <w:r w:rsidR="00851574">
        <w:t>fail</w:t>
      </w:r>
      <w:r w:rsidR="004E437E">
        <w:t>ure</w:t>
      </w:r>
      <w:r w:rsidR="00851574">
        <w:t>.</w:t>
      </w:r>
      <w:r w:rsidR="00463485">
        <w:t xml:space="preserve"> </w:t>
      </w:r>
      <w:r w:rsidR="00F279DB">
        <w:t>Our future</w:t>
      </w:r>
      <w:r w:rsidR="00886D2C">
        <w:t xml:space="preserve"> research </w:t>
      </w:r>
      <w:r w:rsidR="00F279DB">
        <w:t xml:space="preserve">efforts are therefore directed </w:t>
      </w:r>
      <w:r w:rsidR="00886D2C">
        <w:t xml:space="preserve">towards </w:t>
      </w:r>
      <w:r w:rsidR="00F279DB">
        <w:t xml:space="preserve">the </w:t>
      </w:r>
      <w:r w:rsidR="00886D2C">
        <w:t xml:space="preserve">development </w:t>
      </w:r>
      <w:r w:rsidR="00693AE1">
        <w:t xml:space="preserve">of fast method implementations and </w:t>
      </w:r>
      <w:r w:rsidR="00886D2C">
        <w:t xml:space="preserve">of </w:t>
      </w:r>
      <w:r w:rsidR="00A86738">
        <w:t>methods for automatic detection of registration</w:t>
      </w:r>
      <w:r w:rsidR="00F279DB">
        <w:t xml:space="preserve"> failure</w:t>
      </w:r>
      <w:r w:rsidR="00A86738">
        <w:t>.</w:t>
      </w:r>
      <w:r w:rsidR="0009471A">
        <w:t xml:space="preserve"> </w:t>
      </w:r>
    </w:p>
    <w:p w:rsidR="00693256" w:rsidRDefault="00693256" w:rsidP="00AC5415">
      <w:pPr>
        <w:jc w:val="both"/>
        <w:rPr>
          <w:color w:val="000000"/>
          <w:szCs w:val="22"/>
        </w:rPr>
      </w:pPr>
    </w:p>
    <w:p w:rsidR="00CD711C" w:rsidRDefault="00CD711C" w:rsidP="00AC5415">
      <w:pPr>
        <w:jc w:val="both"/>
        <w:rPr>
          <w:color w:val="000000"/>
          <w:szCs w:val="22"/>
        </w:rPr>
      </w:pPr>
    </w:p>
    <w:p w:rsidR="00BA4194" w:rsidRDefault="00BA4194" w:rsidP="00BA4194">
      <w:pPr>
        <w:jc w:val="center"/>
        <w:rPr>
          <w:b/>
          <w:color w:val="000000"/>
          <w:sz w:val="22"/>
          <w:szCs w:val="22"/>
        </w:rPr>
      </w:pPr>
      <w:r w:rsidRPr="00BA4194">
        <w:rPr>
          <w:b/>
          <w:color w:val="000000"/>
          <w:sz w:val="22"/>
          <w:szCs w:val="22"/>
        </w:rPr>
        <w:t>ACKNOWLEDGMENTS</w:t>
      </w:r>
    </w:p>
    <w:p w:rsidR="00BA4194" w:rsidRDefault="00BA4194" w:rsidP="00BA4194">
      <w:pPr>
        <w:jc w:val="center"/>
        <w:rPr>
          <w:b/>
          <w:color w:val="000000"/>
          <w:sz w:val="22"/>
          <w:szCs w:val="22"/>
        </w:rPr>
      </w:pPr>
    </w:p>
    <w:p w:rsidR="00D436A6" w:rsidRDefault="00D436A6" w:rsidP="00D43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jc w:val="both"/>
        <w:textAlignment w:val="auto"/>
        <w:rPr>
          <w:color w:val="000000"/>
        </w:rPr>
      </w:pPr>
      <w:r w:rsidRPr="00D436A6">
        <w:rPr>
          <w:color w:val="000000"/>
        </w:rPr>
        <w:t xml:space="preserve">This research was supported by the Ministry of Higher Education, Science and Technology, Republic of Slovenia, under </w:t>
      </w:r>
      <w:r>
        <w:rPr>
          <w:color w:val="000000"/>
        </w:rPr>
        <w:t>g</w:t>
      </w:r>
      <w:r w:rsidRPr="00D436A6">
        <w:rPr>
          <w:color w:val="000000"/>
        </w:rPr>
        <w:t>rants L2-2023, L2-9758, J2-0716, J2-2246, and P2-0232.</w:t>
      </w:r>
    </w:p>
    <w:p w:rsidR="00BF57B0" w:rsidRDefault="00BF57B0" w:rsidP="00D43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jc w:val="both"/>
        <w:textAlignment w:val="auto"/>
        <w:rPr>
          <w:color w:val="000000"/>
        </w:rPr>
      </w:pPr>
    </w:p>
    <w:p w:rsidR="00BF57B0" w:rsidRPr="00D436A6" w:rsidRDefault="00BF57B0" w:rsidP="00D43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jc w:val="both"/>
        <w:textAlignment w:val="auto"/>
        <w:rPr>
          <w:color w:val="000000"/>
        </w:rPr>
      </w:pPr>
    </w:p>
    <w:p w:rsidR="0066563B" w:rsidRDefault="00A05A64" w:rsidP="00B97F0C">
      <w:pPr>
        <w:jc w:val="center"/>
        <w:rPr>
          <w:b/>
          <w:bCs/>
          <w:sz w:val="22"/>
          <w:szCs w:val="22"/>
        </w:rPr>
      </w:pPr>
      <w:r w:rsidRPr="00BA4194">
        <w:rPr>
          <w:b/>
          <w:bCs/>
          <w:sz w:val="22"/>
          <w:szCs w:val="22"/>
        </w:rPr>
        <w:t>REFERENCES</w:t>
      </w:r>
    </w:p>
    <w:p w:rsidR="00870163" w:rsidRPr="00BA4194" w:rsidRDefault="00870163" w:rsidP="00B97F0C">
      <w:pPr>
        <w:jc w:val="center"/>
        <w:rPr>
          <w:b/>
          <w:bCs/>
          <w:sz w:val="22"/>
          <w:szCs w:val="22"/>
        </w:rPr>
      </w:pPr>
    </w:p>
    <w:p w:rsidR="00A01498" w:rsidRPr="00A01498" w:rsidRDefault="003D20CE" w:rsidP="00A01498">
      <w:pPr>
        <w:pStyle w:val="Bibliography"/>
      </w:pPr>
      <w:r>
        <w:rPr>
          <w:bCs/>
        </w:rPr>
        <w:fldChar w:fldCharType="begin"/>
      </w:r>
      <w:r w:rsidR="00A01498">
        <w:rPr>
          <w:bCs/>
        </w:rPr>
        <w:instrText xml:space="preserve"> ADDIN ZOTERO_BIBL {"custom":[]} CSL_BIBLIOGRAPHY </w:instrText>
      </w:r>
      <w:r>
        <w:rPr>
          <w:bCs/>
        </w:rPr>
        <w:fldChar w:fldCharType="separate"/>
      </w:r>
      <w:r w:rsidR="00A01498" w:rsidRPr="00A01498">
        <w:t xml:space="preserve">[1] </w:t>
      </w:r>
      <w:r w:rsidR="00A01498" w:rsidRPr="00A01498">
        <w:tab/>
      </w:r>
      <w:proofErr w:type="spellStart"/>
      <w:r w:rsidR="00A01498" w:rsidRPr="00A01498">
        <w:t>Rudin</w:t>
      </w:r>
      <w:proofErr w:type="spellEnd"/>
      <w:r w:rsidR="00A01498" w:rsidRPr="00A01498">
        <w:t xml:space="preserve">, S., </w:t>
      </w:r>
      <w:proofErr w:type="spellStart"/>
      <w:r w:rsidR="00A01498" w:rsidRPr="00A01498">
        <w:t>Bednarek</w:t>
      </w:r>
      <w:proofErr w:type="spellEnd"/>
      <w:r w:rsidR="00A01498" w:rsidRPr="00A01498">
        <w:t>, D.R., and Hoffmann, K.R., “Endovascular image-guided interventions (EIGIs),” Medical Physics 35(1), 301 (2008).</w:t>
      </w:r>
    </w:p>
    <w:p w:rsidR="00A01498" w:rsidRPr="00A01498" w:rsidRDefault="00A01498" w:rsidP="00A01498">
      <w:pPr>
        <w:pStyle w:val="Bibliography"/>
      </w:pPr>
      <w:r w:rsidRPr="00A01498">
        <w:t xml:space="preserve">[2] </w:t>
      </w:r>
      <w:r w:rsidRPr="00A01498">
        <w:tab/>
        <w:t xml:space="preserve">Van </w:t>
      </w:r>
      <w:proofErr w:type="spellStart"/>
      <w:r w:rsidRPr="00A01498">
        <w:t>Rooij</w:t>
      </w:r>
      <w:proofErr w:type="spellEnd"/>
      <w:r w:rsidRPr="00A01498">
        <w:t xml:space="preserve">, W.J., </w:t>
      </w:r>
      <w:proofErr w:type="spellStart"/>
      <w:r w:rsidRPr="00A01498">
        <w:t>Sprengers</w:t>
      </w:r>
      <w:proofErr w:type="spellEnd"/>
      <w:r w:rsidRPr="00A01498">
        <w:t xml:space="preserve">, M.E., De </w:t>
      </w:r>
      <w:proofErr w:type="spellStart"/>
      <w:r w:rsidRPr="00A01498">
        <w:t>Gast</w:t>
      </w:r>
      <w:proofErr w:type="spellEnd"/>
      <w:r w:rsidRPr="00A01498">
        <w:t xml:space="preserve">, A.N., </w:t>
      </w:r>
      <w:proofErr w:type="spellStart"/>
      <w:r w:rsidRPr="00A01498">
        <w:t>Peluso</w:t>
      </w:r>
      <w:proofErr w:type="spellEnd"/>
      <w:r w:rsidRPr="00A01498">
        <w:t xml:space="preserve">, J.P.., and </w:t>
      </w:r>
      <w:proofErr w:type="spellStart"/>
      <w:r w:rsidRPr="00A01498">
        <w:t>Sluzewski</w:t>
      </w:r>
      <w:proofErr w:type="spellEnd"/>
      <w:r w:rsidRPr="00A01498">
        <w:t xml:space="preserve">, M., “3D Rotational Angiography: The New Gold Standard in the Detection of Additional Intracranial Aneurysms,” American Journal of </w:t>
      </w:r>
      <w:proofErr w:type="spellStart"/>
      <w:r w:rsidRPr="00A01498">
        <w:t>Neuroradiology</w:t>
      </w:r>
      <w:proofErr w:type="spellEnd"/>
      <w:r w:rsidRPr="00A01498">
        <w:t xml:space="preserve"> 29(5), 976–979 (2008).</w:t>
      </w:r>
    </w:p>
    <w:p w:rsidR="00A01498" w:rsidRPr="00A01498" w:rsidRDefault="00A01498" w:rsidP="00A01498">
      <w:pPr>
        <w:pStyle w:val="Bibliography"/>
      </w:pPr>
      <w:r w:rsidRPr="00A01498">
        <w:t xml:space="preserve">[3] </w:t>
      </w:r>
      <w:r w:rsidRPr="00A01498">
        <w:tab/>
        <w:t xml:space="preserve">Zhang, X.-Q., </w:t>
      </w:r>
      <w:proofErr w:type="spellStart"/>
      <w:r w:rsidRPr="00A01498">
        <w:t>Shirato</w:t>
      </w:r>
      <w:proofErr w:type="spellEnd"/>
      <w:r w:rsidRPr="00A01498">
        <w:t xml:space="preserve">, H., Aoyama, H., </w:t>
      </w:r>
      <w:proofErr w:type="spellStart"/>
      <w:r w:rsidRPr="00A01498">
        <w:t>Ushikoshi</w:t>
      </w:r>
      <w:proofErr w:type="spellEnd"/>
      <w:r w:rsidRPr="00A01498">
        <w:t xml:space="preserve">, S., </w:t>
      </w:r>
      <w:proofErr w:type="spellStart"/>
      <w:r w:rsidRPr="00A01498">
        <w:t>Nishioka</w:t>
      </w:r>
      <w:proofErr w:type="spellEnd"/>
      <w:r w:rsidRPr="00A01498">
        <w:t xml:space="preserve">, T., Zhang, D.-Z., and </w:t>
      </w:r>
      <w:proofErr w:type="spellStart"/>
      <w:r w:rsidRPr="00A01498">
        <w:t>Miyasaka</w:t>
      </w:r>
      <w:proofErr w:type="spellEnd"/>
      <w:r w:rsidRPr="00A01498">
        <w:t xml:space="preserve">, K., “Clinical significance of 3D reconstruction of arteriovenous malformation using digital subtraction angiography and its modification with CT information in stereotactic </w:t>
      </w:r>
      <w:proofErr w:type="spellStart"/>
      <w:r w:rsidRPr="00A01498">
        <w:t>radiosurgery</w:t>
      </w:r>
      <w:proofErr w:type="spellEnd"/>
      <w:r w:rsidRPr="00A01498">
        <w:t>,” International Journal of Radiation Oncology Biology Physics 57(5), 1392–1399 (2003).</w:t>
      </w:r>
    </w:p>
    <w:p w:rsidR="00A01498" w:rsidRPr="00A01498" w:rsidRDefault="00A01498" w:rsidP="00A01498">
      <w:pPr>
        <w:pStyle w:val="Bibliography"/>
      </w:pPr>
      <w:r w:rsidRPr="00A01498">
        <w:t xml:space="preserve">[4] </w:t>
      </w:r>
      <w:r w:rsidRPr="00A01498">
        <w:tab/>
      </w:r>
      <w:proofErr w:type="spellStart"/>
      <w:r w:rsidRPr="00A01498">
        <w:t>Strobel</w:t>
      </w:r>
      <w:proofErr w:type="spellEnd"/>
      <w:r w:rsidRPr="00A01498">
        <w:t xml:space="preserve">, N., </w:t>
      </w:r>
      <w:proofErr w:type="spellStart"/>
      <w:r w:rsidRPr="00A01498">
        <w:t>Meissner</w:t>
      </w:r>
      <w:proofErr w:type="spellEnd"/>
      <w:r w:rsidRPr="00A01498">
        <w:t xml:space="preserve">, O., </w:t>
      </w:r>
      <w:proofErr w:type="spellStart"/>
      <w:r w:rsidRPr="00A01498">
        <w:t>Boese</w:t>
      </w:r>
      <w:proofErr w:type="spellEnd"/>
      <w:r w:rsidRPr="00A01498">
        <w:t xml:space="preserve">, J., Brunner, T., </w:t>
      </w:r>
      <w:proofErr w:type="spellStart"/>
      <w:r w:rsidRPr="00A01498">
        <w:t>Heigl</w:t>
      </w:r>
      <w:proofErr w:type="spellEnd"/>
      <w:r w:rsidRPr="00A01498">
        <w:t xml:space="preserve">, B., </w:t>
      </w:r>
      <w:proofErr w:type="spellStart"/>
      <w:r w:rsidRPr="00A01498">
        <w:t>Hoheisel</w:t>
      </w:r>
      <w:proofErr w:type="spellEnd"/>
      <w:r w:rsidRPr="00A01498">
        <w:t xml:space="preserve">, M., </w:t>
      </w:r>
      <w:proofErr w:type="spellStart"/>
      <w:r w:rsidRPr="00A01498">
        <w:t>Lauritsch</w:t>
      </w:r>
      <w:proofErr w:type="spellEnd"/>
      <w:r w:rsidRPr="00A01498">
        <w:t xml:space="preserve">, G., Nagel, M., </w:t>
      </w:r>
      <w:proofErr w:type="spellStart"/>
      <w:r w:rsidRPr="00A01498">
        <w:t>Pfister</w:t>
      </w:r>
      <w:proofErr w:type="spellEnd"/>
      <w:r w:rsidRPr="00A01498">
        <w:t xml:space="preserve">, M., et al., [Imaging with Flat-Detector C-arm Systems] , in </w:t>
      </w:r>
      <w:proofErr w:type="spellStart"/>
      <w:r w:rsidRPr="00A01498">
        <w:t>Multislice</w:t>
      </w:r>
      <w:proofErr w:type="spellEnd"/>
      <w:r w:rsidRPr="00A01498">
        <w:t xml:space="preserve"> CT, M. F. </w:t>
      </w:r>
      <w:proofErr w:type="spellStart"/>
      <w:r w:rsidRPr="00A01498">
        <w:t>Reiser</w:t>
      </w:r>
      <w:proofErr w:type="spellEnd"/>
      <w:r w:rsidRPr="00A01498">
        <w:t>, C. R. Becker, K. Nikolaou, and G. Glazer, Eds., Springer Berlin Heidelberg, 33–51 (2009).</w:t>
      </w:r>
    </w:p>
    <w:p w:rsidR="00A01498" w:rsidRPr="00A01498" w:rsidRDefault="00A01498" w:rsidP="00A01498">
      <w:pPr>
        <w:pStyle w:val="Bibliography"/>
      </w:pPr>
      <w:r w:rsidRPr="00A01498">
        <w:t xml:space="preserve">[5] </w:t>
      </w:r>
      <w:r w:rsidRPr="00A01498">
        <w:tab/>
        <w:t>Markelj, P., Tomaževič, D., Likar, B., and Pernuš, F., “A review of 3D/2D registration methods for image-guided interventions,” Medical Image Analysis 16(3), 642–661 (2012).</w:t>
      </w:r>
    </w:p>
    <w:p w:rsidR="00A01498" w:rsidRPr="00A01498" w:rsidRDefault="00A01498" w:rsidP="00A01498">
      <w:pPr>
        <w:pStyle w:val="Bibliography"/>
      </w:pPr>
      <w:r w:rsidRPr="00A01498">
        <w:t xml:space="preserve">[6] </w:t>
      </w:r>
      <w:r w:rsidRPr="00A01498">
        <w:tab/>
      </w:r>
      <w:proofErr w:type="spellStart"/>
      <w:r w:rsidRPr="00A01498">
        <w:t>Ruijters</w:t>
      </w:r>
      <w:proofErr w:type="spellEnd"/>
      <w:r w:rsidRPr="00A01498">
        <w:t xml:space="preserve">, D., Homan, R., </w:t>
      </w:r>
      <w:proofErr w:type="spellStart"/>
      <w:r w:rsidRPr="00A01498">
        <w:t>Mielekamp</w:t>
      </w:r>
      <w:proofErr w:type="spellEnd"/>
      <w:r w:rsidRPr="00A01498">
        <w:t xml:space="preserve">, P., Van de </w:t>
      </w:r>
      <w:proofErr w:type="spellStart"/>
      <w:r w:rsidRPr="00A01498">
        <w:t>Haar</w:t>
      </w:r>
      <w:proofErr w:type="spellEnd"/>
      <w:r w:rsidRPr="00A01498">
        <w:t xml:space="preserve">, P., and </w:t>
      </w:r>
      <w:proofErr w:type="spellStart"/>
      <w:r w:rsidRPr="00A01498">
        <w:t>Babic</w:t>
      </w:r>
      <w:proofErr w:type="spellEnd"/>
      <w:r w:rsidRPr="00A01498">
        <w:t xml:space="preserve">, D., “Validation of 3D multimodality </w:t>
      </w:r>
      <w:proofErr w:type="spellStart"/>
      <w:r w:rsidRPr="00A01498">
        <w:t>roadmapping</w:t>
      </w:r>
      <w:proofErr w:type="spellEnd"/>
      <w:r w:rsidRPr="00A01498">
        <w:t xml:space="preserve"> in interventional </w:t>
      </w:r>
      <w:proofErr w:type="spellStart"/>
      <w:r w:rsidRPr="00A01498">
        <w:t>neuroradiology</w:t>
      </w:r>
      <w:proofErr w:type="spellEnd"/>
      <w:r w:rsidRPr="00A01498">
        <w:t>,” Physics in Medicine and Biology 56(16), 5335–5354 (2011).</w:t>
      </w:r>
    </w:p>
    <w:p w:rsidR="00A01498" w:rsidRPr="00A01498" w:rsidRDefault="00A01498" w:rsidP="00A01498">
      <w:pPr>
        <w:pStyle w:val="Bibliography"/>
      </w:pPr>
      <w:r w:rsidRPr="00A01498">
        <w:lastRenderedPageBreak/>
        <w:t xml:space="preserve">[7] </w:t>
      </w:r>
      <w:r w:rsidRPr="00A01498">
        <w:tab/>
      </w:r>
      <w:proofErr w:type="spellStart"/>
      <w:r w:rsidRPr="00A01498">
        <w:t>Söderman</w:t>
      </w:r>
      <w:proofErr w:type="spellEnd"/>
      <w:r w:rsidRPr="00A01498">
        <w:t xml:space="preserve">, M., </w:t>
      </w:r>
      <w:proofErr w:type="spellStart"/>
      <w:r w:rsidRPr="00A01498">
        <w:t>Babic</w:t>
      </w:r>
      <w:proofErr w:type="spellEnd"/>
      <w:r w:rsidRPr="00A01498">
        <w:t xml:space="preserve">, D., Homan, R., and </w:t>
      </w:r>
      <w:proofErr w:type="spellStart"/>
      <w:r w:rsidRPr="00A01498">
        <w:t>Andersson</w:t>
      </w:r>
      <w:proofErr w:type="spellEnd"/>
      <w:r w:rsidRPr="00A01498">
        <w:t xml:space="preserve">, T., “3D roadmap in neuroangiography: technique and clinical interest,” </w:t>
      </w:r>
      <w:proofErr w:type="spellStart"/>
      <w:r w:rsidRPr="00A01498">
        <w:t>Neuroradiology</w:t>
      </w:r>
      <w:proofErr w:type="spellEnd"/>
      <w:r w:rsidRPr="00A01498">
        <w:t xml:space="preserve"> 47(10), 735–740 (2005).</w:t>
      </w:r>
    </w:p>
    <w:p w:rsidR="00A01498" w:rsidRPr="00A01498" w:rsidRDefault="00A01498" w:rsidP="00A01498">
      <w:pPr>
        <w:pStyle w:val="Bibliography"/>
      </w:pPr>
      <w:r w:rsidRPr="00A01498">
        <w:t xml:space="preserve">[8] </w:t>
      </w:r>
      <w:r w:rsidRPr="00A01498">
        <w:tab/>
      </w:r>
      <w:proofErr w:type="spellStart"/>
      <w:r w:rsidRPr="00A01498">
        <w:t>Kerrien</w:t>
      </w:r>
      <w:proofErr w:type="spellEnd"/>
      <w:r w:rsidRPr="00A01498">
        <w:t xml:space="preserve">, E., Berger, M.-O., </w:t>
      </w:r>
      <w:proofErr w:type="spellStart"/>
      <w:r w:rsidRPr="00A01498">
        <w:t>Maurincomme</w:t>
      </w:r>
      <w:proofErr w:type="spellEnd"/>
      <w:r w:rsidRPr="00A01498">
        <w:t xml:space="preserve">, E., </w:t>
      </w:r>
      <w:proofErr w:type="spellStart"/>
      <w:r w:rsidRPr="00A01498">
        <w:t>Launay</w:t>
      </w:r>
      <w:proofErr w:type="spellEnd"/>
      <w:r w:rsidRPr="00A01498">
        <w:t xml:space="preserve">, L., </w:t>
      </w:r>
      <w:proofErr w:type="spellStart"/>
      <w:r w:rsidRPr="00A01498">
        <w:t>Vaillant</w:t>
      </w:r>
      <w:proofErr w:type="spellEnd"/>
      <w:r w:rsidRPr="00A01498">
        <w:t>, R., and Picard, L., [Fully Automatic 3D/2D Subtracted Angiography Registration] , in Medical Image Computing and Computer-Assisted Intervention - MICCAI 1999, Springer, London, UK, 664–671 (1999).</w:t>
      </w:r>
    </w:p>
    <w:p w:rsidR="00A01498" w:rsidRPr="00A01498" w:rsidRDefault="00A01498" w:rsidP="00A01498">
      <w:pPr>
        <w:pStyle w:val="Bibliography"/>
      </w:pPr>
      <w:r w:rsidRPr="00A01498">
        <w:t xml:space="preserve">[9] </w:t>
      </w:r>
      <w:r w:rsidRPr="00A01498">
        <w:tab/>
      </w:r>
      <w:proofErr w:type="spellStart"/>
      <w:r w:rsidRPr="00A01498">
        <w:t>Hipwell</w:t>
      </w:r>
      <w:proofErr w:type="spellEnd"/>
      <w:r w:rsidRPr="00A01498">
        <w:t xml:space="preserve">, J.H., Penney, G.P., McLaughlin, R.A., Rhode, K., Summers, P., Cox, T.C., Byrne, J.V., Noble, J.A., and </w:t>
      </w:r>
      <w:proofErr w:type="spellStart"/>
      <w:r w:rsidRPr="00A01498">
        <w:t>Hawkes</w:t>
      </w:r>
      <w:proofErr w:type="spellEnd"/>
      <w:r w:rsidRPr="00A01498">
        <w:t>, D.J., “Intensity-based 2-D - 3-D registration of cerebral angiograms,” IEEE Transactions on Medical Imaging 22(11), 1417–1426 (2003).</w:t>
      </w:r>
    </w:p>
    <w:p w:rsidR="00A01498" w:rsidRPr="00A01498" w:rsidRDefault="00A01498" w:rsidP="00A01498">
      <w:pPr>
        <w:pStyle w:val="Bibliography"/>
      </w:pPr>
      <w:r w:rsidRPr="00A01498">
        <w:t xml:space="preserve">[10] </w:t>
      </w:r>
      <w:r w:rsidRPr="00A01498">
        <w:tab/>
        <w:t xml:space="preserve">Byrne, J.V., </w:t>
      </w:r>
      <w:proofErr w:type="spellStart"/>
      <w:r w:rsidRPr="00A01498">
        <w:t>Colominas</w:t>
      </w:r>
      <w:proofErr w:type="spellEnd"/>
      <w:r w:rsidRPr="00A01498">
        <w:t xml:space="preserve">, C., </w:t>
      </w:r>
      <w:proofErr w:type="spellStart"/>
      <w:r w:rsidRPr="00A01498">
        <w:t>Hipwell</w:t>
      </w:r>
      <w:proofErr w:type="spellEnd"/>
      <w:r w:rsidRPr="00A01498">
        <w:t xml:space="preserve">, J., Cox, T., Noble, J.A., Penney, G.P., and </w:t>
      </w:r>
      <w:proofErr w:type="spellStart"/>
      <w:r w:rsidRPr="00A01498">
        <w:t>Hawkes</w:t>
      </w:r>
      <w:proofErr w:type="spellEnd"/>
      <w:r w:rsidRPr="00A01498">
        <w:t>, D.J., “Assessment of a Technique for 2D–3D Registration of Cerebral Intra-Arterial Angiography,” British Journal of Radiology 77(914), 123–128 (2004).</w:t>
      </w:r>
    </w:p>
    <w:p w:rsidR="00A01498" w:rsidRPr="00A01498" w:rsidRDefault="00A01498" w:rsidP="00A01498">
      <w:pPr>
        <w:pStyle w:val="Bibliography"/>
      </w:pPr>
      <w:r w:rsidRPr="00A01498">
        <w:t xml:space="preserve">[11] </w:t>
      </w:r>
      <w:r w:rsidRPr="00A01498">
        <w:tab/>
        <w:t xml:space="preserve">McLaughlin, R.A., </w:t>
      </w:r>
      <w:proofErr w:type="spellStart"/>
      <w:r w:rsidRPr="00A01498">
        <w:t>Hipwell</w:t>
      </w:r>
      <w:proofErr w:type="spellEnd"/>
      <w:r w:rsidRPr="00A01498">
        <w:t xml:space="preserve">, J., </w:t>
      </w:r>
      <w:proofErr w:type="spellStart"/>
      <w:r w:rsidRPr="00A01498">
        <w:t>Hawkes</w:t>
      </w:r>
      <w:proofErr w:type="spellEnd"/>
      <w:r w:rsidRPr="00A01498">
        <w:t xml:space="preserve">, D.J., Noble, J.A., Byrne, J.V., and Cox, T.C., “A comparison of a similarity-based and a feature-based 2-D-3-D registration method for </w:t>
      </w:r>
      <w:proofErr w:type="spellStart"/>
      <w:r w:rsidRPr="00A01498">
        <w:t>neurointerventional</w:t>
      </w:r>
      <w:proofErr w:type="spellEnd"/>
      <w:r w:rsidRPr="00A01498">
        <w:t xml:space="preserve"> use,” IEEE Transactions on Medical Imaging 24(8), 1058–1066 (2005).</w:t>
      </w:r>
    </w:p>
    <w:p w:rsidR="00A01498" w:rsidRPr="00A01498" w:rsidRDefault="00A01498" w:rsidP="00A01498">
      <w:pPr>
        <w:pStyle w:val="Bibliography"/>
      </w:pPr>
      <w:r w:rsidRPr="00A01498">
        <w:t xml:space="preserve">[12] </w:t>
      </w:r>
      <w:r w:rsidRPr="00A01498">
        <w:tab/>
        <w:t xml:space="preserve">Chung, A.C.S., Wells III, W.M., </w:t>
      </w:r>
      <w:proofErr w:type="spellStart"/>
      <w:r w:rsidRPr="00A01498">
        <w:t>Norbash</w:t>
      </w:r>
      <w:proofErr w:type="spellEnd"/>
      <w:r w:rsidRPr="00A01498">
        <w:t xml:space="preserve">, A., and L. </w:t>
      </w:r>
      <w:proofErr w:type="spellStart"/>
      <w:r w:rsidRPr="00A01498">
        <w:t>Grimson</w:t>
      </w:r>
      <w:proofErr w:type="spellEnd"/>
      <w:r w:rsidRPr="00A01498">
        <w:t xml:space="preserve">, W.E., [Multi-modal Image Registration by Minimizing </w:t>
      </w:r>
      <w:proofErr w:type="spellStart"/>
      <w:r w:rsidRPr="00A01498">
        <w:t>Kullback-Leibler</w:t>
      </w:r>
      <w:proofErr w:type="spellEnd"/>
      <w:r w:rsidRPr="00A01498">
        <w:t xml:space="preserve"> Distance] , in Medical Image Computing and Computer-Assisted Intervention - MICCAI 2002, Springer, Berlin, Heidelberg, 525–532 (2002).</w:t>
      </w:r>
    </w:p>
    <w:p w:rsidR="00A01498" w:rsidRPr="00A01498" w:rsidRDefault="00A01498" w:rsidP="00A01498">
      <w:pPr>
        <w:pStyle w:val="Bibliography"/>
      </w:pPr>
      <w:r w:rsidRPr="00A01498">
        <w:t xml:space="preserve">[13] </w:t>
      </w:r>
      <w:r w:rsidRPr="00A01498">
        <w:tab/>
      </w:r>
      <w:proofErr w:type="spellStart"/>
      <w:r w:rsidRPr="00A01498">
        <w:t>Feldmar</w:t>
      </w:r>
      <w:proofErr w:type="spellEnd"/>
      <w:r w:rsidRPr="00A01498">
        <w:t xml:space="preserve">, J., </w:t>
      </w:r>
      <w:proofErr w:type="spellStart"/>
      <w:r w:rsidRPr="00A01498">
        <w:t>Ayache</w:t>
      </w:r>
      <w:proofErr w:type="spellEnd"/>
      <w:r w:rsidRPr="00A01498">
        <w:t>, N., and Betting, F., “3D–2D Projective Registration of Free-Form Curves and Surfaces,” Computer Vision and Image Understanding 65(3), 403–424 (1997).</w:t>
      </w:r>
    </w:p>
    <w:p w:rsidR="00A01498" w:rsidRPr="00A01498" w:rsidRDefault="00A01498" w:rsidP="00A01498">
      <w:pPr>
        <w:pStyle w:val="Bibliography"/>
      </w:pPr>
      <w:r w:rsidRPr="00A01498">
        <w:t xml:space="preserve">[14] </w:t>
      </w:r>
      <w:r w:rsidRPr="00A01498">
        <w:tab/>
        <w:t xml:space="preserve">Liu, A., Bullitt, E., and </w:t>
      </w:r>
      <w:proofErr w:type="spellStart"/>
      <w:r w:rsidRPr="00A01498">
        <w:t>Pizer</w:t>
      </w:r>
      <w:proofErr w:type="spellEnd"/>
      <w:r w:rsidRPr="00A01498">
        <w:t xml:space="preserve">, S.M., [3D/2D Registration Via Skeletal Near Projective Invariance in Tubular Objects] , in Medical Image Computing and Computer-Assisted </w:t>
      </w:r>
      <w:proofErr w:type="spellStart"/>
      <w:r w:rsidRPr="00A01498">
        <w:t>Interventation</w:t>
      </w:r>
      <w:proofErr w:type="spellEnd"/>
      <w:r w:rsidRPr="00A01498">
        <w:t xml:space="preserve"> - MICCAI 1998, Springer, Berlin, Heidelberg, 952–963 (1998).</w:t>
      </w:r>
    </w:p>
    <w:p w:rsidR="00A01498" w:rsidRPr="00A01498" w:rsidRDefault="00A01498" w:rsidP="00A01498">
      <w:pPr>
        <w:pStyle w:val="Bibliography"/>
      </w:pPr>
      <w:r w:rsidRPr="00A01498">
        <w:t xml:space="preserve">[15] </w:t>
      </w:r>
      <w:r w:rsidRPr="00A01498">
        <w:tab/>
        <w:t xml:space="preserve">Kita, Y., Wilson, D.L., and Noble, A., [Real-time registration of 3D cerebral vessels to X-ray angiograms] , in Medical Image Computing and Computer-Assisted </w:t>
      </w:r>
      <w:proofErr w:type="spellStart"/>
      <w:r w:rsidRPr="00A01498">
        <w:t>Interventation</w:t>
      </w:r>
      <w:proofErr w:type="spellEnd"/>
      <w:r w:rsidRPr="00A01498">
        <w:t xml:space="preserve"> - MICCAI 1998 1496, Springer, Berlin, Heidelberg, 1125–1133 (1998).</w:t>
      </w:r>
    </w:p>
    <w:p w:rsidR="00A01498" w:rsidRPr="00A01498" w:rsidRDefault="00A01498" w:rsidP="00A01498">
      <w:pPr>
        <w:pStyle w:val="Bibliography"/>
      </w:pPr>
      <w:r w:rsidRPr="00A01498">
        <w:t xml:space="preserve">[16] </w:t>
      </w:r>
      <w:r w:rsidRPr="00A01498">
        <w:tab/>
      </w:r>
      <w:proofErr w:type="spellStart"/>
      <w:r w:rsidRPr="00A01498">
        <w:t>Sundar</w:t>
      </w:r>
      <w:proofErr w:type="spellEnd"/>
      <w:r w:rsidRPr="00A01498">
        <w:t xml:space="preserve">, H., </w:t>
      </w:r>
      <w:proofErr w:type="spellStart"/>
      <w:r w:rsidRPr="00A01498">
        <w:t>Khamene</w:t>
      </w:r>
      <w:proofErr w:type="spellEnd"/>
      <w:r w:rsidRPr="00A01498">
        <w:t xml:space="preserve">, A., </w:t>
      </w:r>
      <w:proofErr w:type="spellStart"/>
      <w:r w:rsidRPr="00A01498">
        <w:t>Xu</w:t>
      </w:r>
      <w:proofErr w:type="spellEnd"/>
      <w:r w:rsidRPr="00A01498">
        <w:t xml:space="preserve">, C., Sauer, F., and </w:t>
      </w:r>
      <w:proofErr w:type="spellStart"/>
      <w:r w:rsidRPr="00A01498">
        <w:t>Davatzikos</w:t>
      </w:r>
      <w:proofErr w:type="spellEnd"/>
      <w:r w:rsidRPr="00A01498">
        <w:t xml:space="preserve">, C., “A novel 2D-3D registration algorithm for aligning </w:t>
      </w:r>
      <w:proofErr w:type="spellStart"/>
      <w:r w:rsidRPr="00A01498">
        <w:t>fluoro</w:t>
      </w:r>
      <w:proofErr w:type="spellEnd"/>
      <w:r w:rsidRPr="00A01498">
        <w:t xml:space="preserve"> images with 3D pre-op CT/MR images,” in Proceedings of SPIE 6141, 61412K–61412K–7 (2006).</w:t>
      </w:r>
    </w:p>
    <w:p w:rsidR="00A01498" w:rsidRPr="00A01498" w:rsidRDefault="00A01498" w:rsidP="00A01498">
      <w:pPr>
        <w:pStyle w:val="Bibliography"/>
      </w:pPr>
      <w:r w:rsidRPr="00A01498">
        <w:t xml:space="preserve">[17] </w:t>
      </w:r>
      <w:r w:rsidRPr="00A01498">
        <w:tab/>
        <w:t xml:space="preserve">Florin, C., Williams, J., </w:t>
      </w:r>
      <w:proofErr w:type="spellStart"/>
      <w:r w:rsidRPr="00A01498">
        <w:t>Khamene</w:t>
      </w:r>
      <w:proofErr w:type="spellEnd"/>
      <w:r w:rsidRPr="00A01498">
        <w:t>, A., and Paragios, N., [Registration of 3D angiographic and X-ray images using Sequential Monte Carlo sampling] , in Computer Vision for Biomedical Image Applications, First Int’l Workshop, CVBIA ’05, Springer, Berlin, Heidelberg, 427–436 (2005).</w:t>
      </w:r>
    </w:p>
    <w:p w:rsidR="00A01498" w:rsidRPr="00A01498" w:rsidRDefault="00A01498" w:rsidP="00A01498">
      <w:pPr>
        <w:pStyle w:val="Bibliography"/>
      </w:pPr>
      <w:r w:rsidRPr="00A01498">
        <w:t xml:space="preserve">[18] </w:t>
      </w:r>
      <w:r w:rsidRPr="00A01498">
        <w:tab/>
        <w:t xml:space="preserve">Tomaževič, D., Likar, B., </w:t>
      </w:r>
      <w:proofErr w:type="spellStart"/>
      <w:r w:rsidRPr="00A01498">
        <w:t>Slivnik</w:t>
      </w:r>
      <w:proofErr w:type="spellEnd"/>
      <w:r w:rsidRPr="00A01498">
        <w:t>, T., and Pernuš, F., “3-D/2-D registration of CT and MR to X-ray images,” IEEE Transactions on Medical Imaging 22(11), 1407–1416 (2003).</w:t>
      </w:r>
    </w:p>
    <w:p w:rsidR="00A01498" w:rsidRPr="00A01498" w:rsidRDefault="00A01498" w:rsidP="00A01498">
      <w:pPr>
        <w:pStyle w:val="Bibliography"/>
      </w:pPr>
      <w:r w:rsidRPr="00A01498">
        <w:t xml:space="preserve">[19] </w:t>
      </w:r>
      <w:r w:rsidRPr="00A01498">
        <w:tab/>
        <w:t>Markelj, P., Tomaževič, D., Pernuš, F., and Likar, B., “Robust Gradient-Based 3-D/2-D Registration of CT and MR to X-Ray Images,” IEEE Transactions on Medical Imaging 27(12), 1704–1714 (2008).</w:t>
      </w:r>
    </w:p>
    <w:p w:rsidR="00A01498" w:rsidRPr="00A01498" w:rsidRDefault="00A01498" w:rsidP="00A01498">
      <w:pPr>
        <w:pStyle w:val="Bibliography"/>
      </w:pPr>
      <w:r w:rsidRPr="00A01498">
        <w:t xml:space="preserve">[20] </w:t>
      </w:r>
      <w:r w:rsidRPr="00A01498">
        <w:tab/>
      </w:r>
      <w:proofErr w:type="spellStart"/>
      <w:r w:rsidRPr="00A01498">
        <w:t>Livyatan</w:t>
      </w:r>
      <w:proofErr w:type="spellEnd"/>
      <w:r w:rsidRPr="00A01498">
        <w:t xml:space="preserve">, H., </w:t>
      </w:r>
      <w:proofErr w:type="spellStart"/>
      <w:r w:rsidRPr="00A01498">
        <w:t>Yaniv</w:t>
      </w:r>
      <w:proofErr w:type="spellEnd"/>
      <w:r w:rsidRPr="00A01498">
        <w:t xml:space="preserve">, Z., and </w:t>
      </w:r>
      <w:proofErr w:type="spellStart"/>
      <w:r w:rsidRPr="00A01498">
        <w:t>Joskowicz</w:t>
      </w:r>
      <w:proofErr w:type="spellEnd"/>
      <w:r w:rsidRPr="00A01498">
        <w:t>, L., “Gradient-based 2-D/3-D rigid registration of fluoroscopic X-ray to CT,” IEEE Transactions on Medical Imaging 22(11), 1395 –1406 (2003).</w:t>
      </w:r>
    </w:p>
    <w:p w:rsidR="00A01498" w:rsidRPr="00A01498" w:rsidRDefault="00A01498" w:rsidP="00A01498">
      <w:pPr>
        <w:pStyle w:val="Bibliography"/>
      </w:pPr>
      <w:r w:rsidRPr="00A01498">
        <w:t xml:space="preserve">[21] </w:t>
      </w:r>
      <w:r w:rsidRPr="00A01498">
        <w:tab/>
      </w:r>
      <w:proofErr w:type="spellStart"/>
      <w:r w:rsidRPr="00A01498">
        <w:t>Hentschke</w:t>
      </w:r>
      <w:proofErr w:type="spellEnd"/>
      <w:r w:rsidRPr="00A01498">
        <w:t xml:space="preserve">, C.M., and </w:t>
      </w:r>
      <w:proofErr w:type="spellStart"/>
      <w:r w:rsidRPr="00A01498">
        <w:t>Tönnies</w:t>
      </w:r>
      <w:proofErr w:type="spellEnd"/>
      <w:r w:rsidRPr="00A01498">
        <w:t xml:space="preserve">, K.D., “Automatic 2D/3D-Registration of Cerebral DSA Data Sets,” in </w:t>
      </w:r>
      <w:proofErr w:type="spellStart"/>
      <w:r w:rsidRPr="00A01498">
        <w:t>Bildverarbeitung</w:t>
      </w:r>
      <w:proofErr w:type="spellEnd"/>
      <w:r w:rsidRPr="00A01498">
        <w:t xml:space="preserve"> </w:t>
      </w:r>
      <w:proofErr w:type="spellStart"/>
      <w:r w:rsidRPr="00A01498">
        <w:t>für</w:t>
      </w:r>
      <w:proofErr w:type="spellEnd"/>
      <w:r w:rsidRPr="00A01498">
        <w:t xml:space="preserve"> die </w:t>
      </w:r>
      <w:proofErr w:type="spellStart"/>
      <w:r w:rsidRPr="00A01498">
        <w:t>Medizin</w:t>
      </w:r>
      <w:proofErr w:type="spellEnd"/>
      <w:r w:rsidRPr="00A01498">
        <w:t xml:space="preserve"> 2010 - </w:t>
      </w:r>
      <w:proofErr w:type="spellStart"/>
      <w:r w:rsidRPr="00A01498">
        <w:t>Algorithmen</w:t>
      </w:r>
      <w:proofErr w:type="spellEnd"/>
      <w:r w:rsidRPr="00A01498">
        <w:t xml:space="preserve"> - </w:t>
      </w:r>
      <w:proofErr w:type="spellStart"/>
      <w:r w:rsidRPr="00A01498">
        <w:t>Systeme</w:t>
      </w:r>
      <w:proofErr w:type="spellEnd"/>
      <w:r w:rsidRPr="00A01498">
        <w:t xml:space="preserve"> - </w:t>
      </w:r>
      <w:proofErr w:type="spellStart"/>
      <w:r w:rsidRPr="00A01498">
        <w:t>Anwendungen</w:t>
      </w:r>
      <w:proofErr w:type="spellEnd"/>
      <w:r w:rsidRPr="00A01498">
        <w:t xml:space="preserve"> 574, 162–166 (2010).</w:t>
      </w:r>
    </w:p>
    <w:p w:rsidR="00A01498" w:rsidRPr="00A01498" w:rsidRDefault="00A01498" w:rsidP="00A01498">
      <w:pPr>
        <w:pStyle w:val="Bibliography"/>
      </w:pPr>
      <w:r w:rsidRPr="00A01498">
        <w:t xml:space="preserve">[22] </w:t>
      </w:r>
      <w:r w:rsidRPr="00A01498">
        <w:tab/>
      </w:r>
      <w:proofErr w:type="spellStart"/>
      <w:r w:rsidRPr="00A01498">
        <w:t>Shechter</w:t>
      </w:r>
      <w:proofErr w:type="spellEnd"/>
      <w:r w:rsidRPr="00A01498">
        <w:t xml:space="preserve">, G., </w:t>
      </w:r>
      <w:proofErr w:type="spellStart"/>
      <w:r w:rsidRPr="00A01498">
        <w:t>Shechter</w:t>
      </w:r>
      <w:proofErr w:type="spellEnd"/>
      <w:r w:rsidRPr="00A01498">
        <w:t xml:space="preserve">, B., </w:t>
      </w:r>
      <w:proofErr w:type="spellStart"/>
      <w:r w:rsidRPr="00A01498">
        <w:t>Resar</w:t>
      </w:r>
      <w:proofErr w:type="spellEnd"/>
      <w:r w:rsidRPr="00A01498">
        <w:t xml:space="preserve">, J.R., and </w:t>
      </w:r>
      <w:proofErr w:type="spellStart"/>
      <w:r w:rsidRPr="00A01498">
        <w:t>Beyar</w:t>
      </w:r>
      <w:proofErr w:type="spellEnd"/>
      <w:r w:rsidRPr="00A01498">
        <w:t>, R., “Prospective motion correction of X-ray images for coronary interventions,” IEEE transactions on medical imaging 24(4), 441–450 (2005).</w:t>
      </w:r>
    </w:p>
    <w:p w:rsidR="00A01498" w:rsidRPr="00A01498" w:rsidRDefault="00A01498" w:rsidP="00A01498">
      <w:pPr>
        <w:pStyle w:val="Bibliography"/>
      </w:pPr>
      <w:r w:rsidRPr="00A01498">
        <w:t xml:space="preserve">[23] </w:t>
      </w:r>
      <w:r w:rsidRPr="00A01498">
        <w:tab/>
        <w:t xml:space="preserve">Van </w:t>
      </w:r>
      <w:proofErr w:type="spellStart"/>
      <w:r w:rsidRPr="00A01498">
        <w:t>der</w:t>
      </w:r>
      <w:proofErr w:type="spellEnd"/>
      <w:r w:rsidRPr="00A01498">
        <w:t xml:space="preserve"> </w:t>
      </w:r>
      <w:proofErr w:type="spellStart"/>
      <w:r w:rsidRPr="00A01498">
        <w:t>Bom</w:t>
      </w:r>
      <w:proofErr w:type="spellEnd"/>
      <w:r w:rsidRPr="00A01498">
        <w:t xml:space="preserve">, M.J., Bartels, L.W., </w:t>
      </w:r>
      <w:proofErr w:type="spellStart"/>
      <w:r w:rsidRPr="00A01498">
        <w:t>Gounis</w:t>
      </w:r>
      <w:proofErr w:type="spellEnd"/>
      <w:r w:rsidRPr="00A01498">
        <w:t xml:space="preserve">, M.J., Homan, R., </w:t>
      </w:r>
      <w:proofErr w:type="spellStart"/>
      <w:r w:rsidRPr="00A01498">
        <w:t>Timmer</w:t>
      </w:r>
      <w:proofErr w:type="spellEnd"/>
      <w:r w:rsidRPr="00A01498">
        <w:t xml:space="preserve">, J., </w:t>
      </w:r>
      <w:proofErr w:type="spellStart"/>
      <w:r w:rsidRPr="00A01498">
        <w:t>Viergever</w:t>
      </w:r>
      <w:proofErr w:type="spellEnd"/>
      <w:r w:rsidRPr="00A01498">
        <w:t xml:space="preserve">, M.A., and </w:t>
      </w:r>
      <w:proofErr w:type="spellStart"/>
      <w:r w:rsidRPr="00A01498">
        <w:t>Pluim</w:t>
      </w:r>
      <w:proofErr w:type="spellEnd"/>
      <w:r w:rsidRPr="00A01498">
        <w:t>, J.P.W., “Robust initialization of 2D-3D image registration using the projection-slice theorem and phase correlation,” Medical physics 37(4), 1884–1892 (2010).</w:t>
      </w:r>
    </w:p>
    <w:p w:rsidR="00A01498" w:rsidRPr="00A01498" w:rsidRDefault="00A01498" w:rsidP="00A01498">
      <w:pPr>
        <w:pStyle w:val="Bibliography"/>
      </w:pPr>
      <w:r w:rsidRPr="00A01498">
        <w:t xml:space="preserve">[24] </w:t>
      </w:r>
      <w:r w:rsidRPr="00A01498">
        <w:tab/>
      </w:r>
      <w:proofErr w:type="spellStart"/>
      <w:r w:rsidRPr="00A01498">
        <w:t>Pluim</w:t>
      </w:r>
      <w:proofErr w:type="spellEnd"/>
      <w:r w:rsidRPr="00A01498">
        <w:t xml:space="preserve">, J.P.W., </w:t>
      </w:r>
      <w:proofErr w:type="spellStart"/>
      <w:r w:rsidRPr="00A01498">
        <w:t>Maintz</w:t>
      </w:r>
      <w:proofErr w:type="spellEnd"/>
      <w:r w:rsidRPr="00A01498">
        <w:t xml:space="preserve">, J.B.A., and </w:t>
      </w:r>
      <w:proofErr w:type="spellStart"/>
      <w:r w:rsidRPr="00A01498">
        <w:t>Viergever</w:t>
      </w:r>
      <w:proofErr w:type="spellEnd"/>
      <w:r w:rsidRPr="00A01498">
        <w:t>, M.A., “Mutual-information-based registration of medical images: a survey,” IEEE Transactions on Medical Imaging 22(8), 986 –1004 (2003).</w:t>
      </w:r>
    </w:p>
    <w:p w:rsidR="00A01498" w:rsidRPr="00A01498" w:rsidRDefault="00A01498" w:rsidP="00A01498">
      <w:pPr>
        <w:pStyle w:val="Bibliography"/>
      </w:pPr>
      <w:r w:rsidRPr="00A01498">
        <w:t xml:space="preserve">[25] </w:t>
      </w:r>
      <w:r w:rsidRPr="00A01498">
        <w:tab/>
        <w:t xml:space="preserve">Van </w:t>
      </w:r>
      <w:proofErr w:type="spellStart"/>
      <w:r w:rsidRPr="00A01498">
        <w:t>der</w:t>
      </w:r>
      <w:proofErr w:type="spellEnd"/>
      <w:r w:rsidRPr="00A01498">
        <w:t xml:space="preserve"> </w:t>
      </w:r>
      <w:proofErr w:type="spellStart"/>
      <w:r w:rsidRPr="00A01498">
        <w:t>Bom</w:t>
      </w:r>
      <w:proofErr w:type="spellEnd"/>
      <w:r w:rsidRPr="00A01498">
        <w:t xml:space="preserve">, M.J., Klein, S., Staring, M., Homan, R., Bartels, L.W., and </w:t>
      </w:r>
      <w:proofErr w:type="spellStart"/>
      <w:r w:rsidRPr="00A01498">
        <w:t>Pluim</w:t>
      </w:r>
      <w:proofErr w:type="spellEnd"/>
      <w:r w:rsidRPr="00A01498">
        <w:t>, J.P.W., “Evaluation of optimization methods for intensity-based 2D-3D registration in x-ray guided interventions,” in Proceedings of SPIE 7962, 796223–796223–15 (2011).</w:t>
      </w:r>
    </w:p>
    <w:p w:rsidR="00A01498" w:rsidRPr="00A01498" w:rsidRDefault="00A01498" w:rsidP="00A01498">
      <w:pPr>
        <w:pStyle w:val="Bibliography"/>
      </w:pPr>
      <w:r w:rsidRPr="00A01498">
        <w:t xml:space="preserve">[26] </w:t>
      </w:r>
      <w:r w:rsidRPr="00A01498">
        <w:tab/>
        <w:t xml:space="preserve">Bose, C.B., and Amir, I., “Design of </w:t>
      </w:r>
      <w:proofErr w:type="spellStart"/>
      <w:r w:rsidRPr="00A01498">
        <w:t>Fiducials</w:t>
      </w:r>
      <w:proofErr w:type="spellEnd"/>
      <w:r w:rsidRPr="00A01498">
        <w:t xml:space="preserve"> for Accurate Registration Using Machine Vision,” IEEE Transactions on Pattern Analysis and Machine Intelligence 12(12), 1196–1200 (1990).</w:t>
      </w:r>
    </w:p>
    <w:p w:rsidR="00A01498" w:rsidRPr="00A01498" w:rsidRDefault="00A01498" w:rsidP="00A01498">
      <w:pPr>
        <w:pStyle w:val="Bibliography"/>
      </w:pPr>
      <w:r w:rsidRPr="00A01498">
        <w:t xml:space="preserve">[27] </w:t>
      </w:r>
      <w:r w:rsidRPr="00A01498">
        <w:tab/>
      </w:r>
      <w:proofErr w:type="spellStart"/>
      <w:r w:rsidRPr="00A01498">
        <w:t>Chiorboli</w:t>
      </w:r>
      <w:proofErr w:type="spellEnd"/>
      <w:r w:rsidRPr="00A01498">
        <w:t xml:space="preserve">, G., and </w:t>
      </w:r>
      <w:proofErr w:type="spellStart"/>
      <w:r w:rsidRPr="00A01498">
        <w:t>Vecchi</w:t>
      </w:r>
      <w:proofErr w:type="spellEnd"/>
      <w:r w:rsidRPr="00A01498">
        <w:t xml:space="preserve">, G.P., “Comments on ‘Design of </w:t>
      </w:r>
      <w:proofErr w:type="spellStart"/>
      <w:r w:rsidRPr="00A01498">
        <w:t>Fiducials</w:t>
      </w:r>
      <w:proofErr w:type="spellEnd"/>
      <w:r w:rsidRPr="00A01498">
        <w:t xml:space="preserve"> for Accurate Registration Using Machine Vision’,” IEEE Transactions on Pattern Analysis and Machine Intelligence 15(12), 1330–1332 (1993).</w:t>
      </w:r>
    </w:p>
    <w:p w:rsidR="00A01498" w:rsidRPr="00A01498" w:rsidRDefault="00A01498" w:rsidP="00A01498">
      <w:pPr>
        <w:pStyle w:val="Bibliography"/>
      </w:pPr>
      <w:r w:rsidRPr="00A01498">
        <w:t xml:space="preserve">[28] </w:t>
      </w:r>
      <w:r w:rsidRPr="00A01498">
        <w:tab/>
      </w:r>
      <w:proofErr w:type="spellStart"/>
      <w:r w:rsidRPr="00A01498">
        <w:t>Demirci</w:t>
      </w:r>
      <w:proofErr w:type="spellEnd"/>
      <w:r w:rsidRPr="00A01498">
        <w:t xml:space="preserve">, S., “New Approaches to Computer Assistance for Endovascular Abdominal Aortic Repairs,” </w:t>
      </w:r>
      <w:proofErr w:type="spellStart"/>
      <w:r w:rsidRPr="00A01498">
        <w:t>Technische</w:t>
      </w:r>
      <w:proofErr w:type="spellEnd"/>
      <w:r w:rsidRPr="00A01498">
        <w:t xml:space="preserve"> </w:t>
      </w:r>
      <w:proofErr w:type="spellStart"/>
      <w:r w:rsidRPr="00A01498">
        <w:t>Universität</w:t>
      </w:r>
      <w:proofErr w:type="spellEnd"/>
      <w:r w:rsidRPr="00A01498">
        <w:t xml:space="preserve"> </w:t>
      </w:r>
      <w:proofErr w:type="spellStart"/>
      <w:r w:rsidRPr="00A01498">
        <w:t>München</w:t>
      </w:r>
      <w:proofErr w:type="spellEnd"/>
      <w:r w:rsidRPr="00A01498">
        <w:t xml:space="preserve"> (2011).</w:t>
      </w:r>
    </w:p>
    <w:p w:rsidR="00A01498" w:rsidRPr="00A01498" w:rsidRDefault="00A01498" w:rsidP="00A01498">
      <w:pPr>
        <w:pStyle w:val="Bibliography"/>
      </w:pPr>
      <w:r w:rsidRPr="00A01498">
        <w:lastRenderedPageBreak/>
        <w:t xml:space="preserve">[29] </w:t>
      </w:r>
      <w:r w:rsidRPr="00A01498">
        <w:tab/>
      </w:r>
      <w:proofErr w:type="spellStart"/>
      <w:r w:rsidRPr="00A01498">
        <w:t>Dumay</w:t>
      </w:r>
      <w:proofErr w:type="spellEnd"/>
      <w:r w:rsidRPr="00A01498">
        <w:t xml:space="preserve">, A.M., </w:t>
      </w:r>
      <w:proofErr w:type="spellStart"/>
      <w:r w:rsidRPr="00A01498">
        <w:t>Reiber</w:t>
      </w:r>
      <w:proofErr w:type="spellEnd"/>
      <w:r w:rsidRPr="00A01498">
        <w:t xml:space="preserve">, J.C., and </w:t>
      </w:r>
      <w:proofErr w:type="spellStart"/>
      <w:r w:rsidRPr="00A01498">
        <w:t>Gerbrands</w:t>
      </w:r>
      <w:proofErr w:type="spellEnd"/>
      <w:r w:rsidRPr="00A01498">
        <w:t>, J.J., “Determination of optimal angiographic viewing angles: basic principles and evaluation study,” IEEE Transactions on Medical Imaging 13(1), 13–24 (1994).</w:t>
      </w:r>
    </w:p>
    <w:p w:rsidR="00A01498" w:rsidRPr="00A01498" w:rsidRDefault="00A01498" w:rsidP="00A01498">
      <w:pPr>
        <w:pStyle w:val="Bibliography"/>
      </w:pPr>
      <w:r w:rsidRPr="00A01498">
        <w:t xml:space="preserve">[30] </w:t>
      </w:r>
      <w:r w:rsidRPr="00A01498">
        <w:tab/>
        <w:t>Fitzpatrick, J., West, J., and Maurer, C., “Predicting error in rigid-body point-based registration,” IEEE Transactions on Medical Imaging 17(5), 694–702 (1998).</w:t>
      </w:r>
    </w:p>
    <w:p w:rsidR="00A01498" w:rsidRPr="00A01498" w:rsidRDefault="00A01498" w:rsidP="00A01498">
      <w:pPr>
        <w:pStyle w:val="Bibliography"/>
      </w:pPr>
      <w:r w:rsidRPr="00A01498">
        <w:t xml:space="preserve">[31] </w:t>
      </w:r>
      <w:r w:rsidRPr="00A01498">
        <w:tab/>
        <w:t xml:space="preserve">Van de </w:t>
      </w:r>
      <w:proofErr w:type="spellStart"/>
      <w:r w:rsidRPr="00A01498">
        <w:t>Kraats</w:t>
      </w:r>
      <w:proofErr w:type="spellEnd"/>
      <w:r w:rsidRPr="00A01498">
        <w:t xml:space="preserve">, E., Penney, G., Tomaževič, D., Van </w:t>
      </w:r>
      <w:proofErr w:type="spellStart"/>
      <w:r w:rsidRPr="00A01498">
        <w:t>Walsum</w:t>
      </w:r>
      <w:proofErr w:type="spellEnd"/>
      <w:r w:rsidRPr="00A01498">
        <w:t xml:space="preserve">, T., and </w:t>
      </w:r>
      <w:proofErr w:type="spellStart"/>
      <w:r w:rsidRPr="00A01498">
        <w:t>Niessen</w:t>
      </w:r>
      <w:proofErr w:type="spellEnd"/>
      <w:r w:rsidRPr="00A01498">
        <w:t>, W., “Standardized evaluation methodology for 2-D-3-D registration,” IEEE Transactions on Medical Imaging 24(9), 1177–1189 (2005).</w:t>
      </w:r>
    </w:p>
    <w:p w:rsidR="00A01498" w:rsidRPr="00A01498" w:rsidRDefault="00A01498" w:rsidP="00A01498">
      <w:pPr>
        <w:pStyle w:val="Bibliography"/>
      </w:pPr>
      <w:r w:rsidRPr="00A01498">
        <w:t xml:space="preserve">[32] </w:t>
      </w:r>
      <w:r w:rsidRPr="00A01498">
        <w:tab/>
        <w:t>Markelj, P., Likar, B., and Pernuš, F., “Standardized evaluation methodology for 3D/2D registration based on the Visible Human data set,” Medical Physics 37(9), 4643–4647 (2010).</w:t>
      </w:r>
    </w:p>
    <w:p w:rsidR="00A01498" w:rsidRPr="00A01498" w:rsidRDefault="00A01498" w:rsidP="00A01498">
      <w:pPr>
        <w:pStyle w:val="Bibliography"/>
      </w:pPr>
      <w:r w:rsidRPr="00A01498">
        <w:t xml:space="preserve">[33] </w:t>
      </w:r>
      <w:r w:rsidRPr="00A01498">
        <w:tab/>
      </w:r>
      <w:proofErr w:type="spellStart"/>
      <w:r w:rsidRPr="00A01498">
        <w:t>Gendrin</w:t>
      </w:r>
      <w:proofErr w:type="spellEnd"/>
      <w:r w:rsidRPr="00A01498">
        <w:t xml:space="preserve">, C., Furtado, H., Weber, C., Bloch, C., </w:t>
      </w:r>
      <w:proofErr w:type="spellStart"/>
      <w:r w:rsidRPr="00A01498">
        <w:t>Figl</w:t>
      </w:r>
      <w:proofErr w:type="spellEnd"/>
      <w:r w:rsidRPr="00A01498">
        <w:t xml:space="preserve">, M., </w:t>
      </w:r>
      <w:proofErr w:type="spellStart"/>
      <w:r w:rsidRPr="00A01498">
        <w:t>Pawiro</w:t>
      </w:r>
      <w:proofErr w:type="spellEnd"/>
      <w:r w:rsidRPr="00A01498">
        <w:t xml:space="preserve">, S.A., Bergmann, H., Stock, M., </w:t>
      </w:r>
      <w:proofErr w:type="spellStart"/>
      <w:r w:rsidRPr="00A01498">
        <w:t>Fichtinger</w:t>
      </w:r>
      <w:proofErr w:type="spellEnd"/>
      <w:r w:rsidRPr="00A01498">
        <w:t>, G., et al., “Monitoring tumor motion by real time 2D/3D registration during radiotherapy,” Radiotherapy and Oncology: Journal of the European Society for Therapeutic Radiology and Oncology 102(2), 274–280 (2012).</w:t>
      </w:r>
    </w:p>
    <w:p w:rsidR="00A01498" w:rsidRPr="00A01498" w:rsidRDefault="00A01498" w:rsidP="00A01498">
      <w:pPr>
        <w:pStyle w:val="Bibliography"/>
      </w:pPr>
      <w:r w:rsidRPr="00A01498">
        <w:t xml:space="preserve">[34] </w:t>
      </w:r>
      <w:r w:rsidRPr="00A01498">
        <w:tab/>
        <w:t xml:space="preserve">Furtado, H., </w:t>
      </w:r>
      <w:proofErr w:type="spellStart"/>
      <w:r w:rsidRPr="00A01498">
        <w:t>Gendrin</w:t>
      </w:r>
      <w:proofErr w:type="spellEnd"/>
      <w:r w:rsidRPr="00A01498">
        <w:t xml:space="preserve">, C., Bloch, C., </w:t>
      </w:r>
      <w:proofErr w:type="spellStart"/>
      <w:r w:rsidRPr="00A01498">
        <w:t>Spoerk</w:t>
      </w:r>
      <w:proofErr w:type="spellEnd"/>
      <w:r w:rsidRPr="00A01498">
        <w:t xml:space="preserve">, J., </w:t>
      </w:r>
      <w:proofErr w:type="spellStart"/>
      <w:r w:rsidRPr="00A01498">
        <w:t>Pawiro</w:t>
      </w:r>
      <w:proofErr w:type="spellEnd"/>
      <w:r w:rsidRPr="00A01498">
        <w:t xml:space="preserve">, S.A., Weber, C., </w:t>
      </w:r>
      <w:proofErr w:type="spellStart"/>
      <w:r w:rsidRPr="00A01498">
        <w:t>Figl</w:t>
      </w:r>
      <w:proofErr w:type="spellEnd"/>
      <w:r w:rsidRPr="00A01498">
        <w:t>, M., Stock, M., Georg, D., et al., “Real-time 2D/3D registration for tumor motion tracking during radiotherapy,” in Proceedings of SPIE 8314, 831407–831407–8 (2012).</w:t>
      </w:r>
    </w:p>
    <w:p w:rsidR="00A05A64" w:rsidRDefault="003D20CE" w:rsidP="00A05A64">
      <w:pPr>
        <w:pStyle w:val="Header"/>
        <w:tabs>
          <w:tab w:val="clear" w:pos="4320"/>
          <w:tab w:val="clear" w:pos="8640"/>
        </w:tabs>
        <w:jc w:val="center"/>
        <w:rPr>
          <w:bCs/>
        </w:rPr>
      </w:pPr>
      <w:r>
        <w:rPr>
          <w:bCs/>
        </w:rPr>
        <w:fldChar w:fldCharType="end"/>
      </w:r>
    </w:p>
    <w:p w:rsidR="00632BD7" w:rsidRDefault="00632BD7" w:rsidP="00A05A64">
      <w:pPr>
        <w:pStyle w:val="Header"/>
        <w:tabs>
          <w:tab w:val="clear" w:pos="4320"/>
          <w:tab w:val="clear" w:pos="8640"/>
        </w:tabs>
        <w:jc w:val="center"/>
        <w:rPr>
          <w:bCs/>
        </w:rPr>
      </w:pPr>
    </w:p>
    <w:p w:rsidR="000C1E5E" w:rsidRDefault="000C1E5E">
      <w:pPr>
        <w:jc w:val="both"/>
        <w:rPr>
          <w:bCs/>
        </w:rPr>
      </w:pPr>
    </w:p>
    <w:sectPr w:rsidR="000C1E5E" w:rsidSect="00EC3A9D">
      <w:footnotePr>
        <w:numFmt w:val="chicago"/>
        <w:numRestart w:val="eachPage"/>
      </w:footnotePr>
      <w:pgSz w:w="11909" w:h="16834" w:code="9"/>
      <w:pgMar w:top="1440" w:right="1094" w:bottom="2808" w:left="1094" w:header="720" w:footer="720" w:gutter="0"/>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72F3" w:rsidRDefault="005E72F3">
      <w:r>
        <w:separator/>
      </w:r>
    </w:p>
  </w:endnote>
  <w:endnote w:type="continuationSeparator" w:id="0">
    <w:p w:rsidR="005E72F3" w:rsidRDefault="005E72F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A00002EF" w:usb1="420020EB" w:usb2="00000000" w:usb3="00000000" w:csb0="0000019F" w:csb1="00000000"/>
    <w:embedRegular r:id="rId1" w:subsetted="1" w:fontKey="{9AE1BFF0-6DCB-4501-A4A5-4DDBCF0A9EE1}"/>
    <w:embedBold r:id="rId2" w:subsetted="1" w:fontKey="{407C6997-509A-4A60-8FE5-50E6A887DA47}"/>
    <w:embedItalic r:id="rId3" w:subsetted="1" w:fontKey="{737D5E63-E638-4A2D-BF2A-23B5544D6232}"/>
    <w:embedBoldItalic r:id="rId4" w:subsetted="1" w:fontKey="{1700857D-54C0-4DCF-9E71-F593A8216689}"/>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72F3" w:rsidRDefault="005E72F3">
      <w:r>
        <w:separator/>
      </w:r>
    </w:p>
  </w:footnote>
  <w:footnote w:type="continuationSeparator" w:id="0">
    <w:p w:rsidR="005E72F3" w:rsidRDefault="005E72F3">
      <w:r>
        <w:continuationSeparator/>
      </w:r>
    </w:p>
  </w:footnote>
  <w:footnote w:id="1">
    <w:p w:rsidR="00A872C1" w:rsidRPr="00693256" w:rsidRDefault="00A872C1">
      <w:pPr>
        <w:pStyle w:val="FootnoteText"/>
        <w:rPr>
          <w:sz w:val="18"/>
          <w:szCs w:val="18"/>
        </w:rPr>
      </w:pPr>
      <w:r w:rsidRPr="00693256">
        <w:rPr>
          <w:rStyle w:val="FootnoteReference"/>
          <w:sz w:val="18"/>
          <w:szCs w:val="18"/>
        </w:rPr>
        <w:footnoteRef/>
      </w:r>
      <w:r w:rsidRPr="00693256">
        <w:rPr>
          <w:sz w:val="18"/>
          <w:szCs w:val="18"/>
        </w:rPr>
        <w:t xml:space="preserve"> E-mail: uros.mitrovic@fe.uni-lj.si; telephone: +386 (0) 1 4768 873; web: http://lit.fe.uni-lj.si/</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E9169F54"/>
    <w:lvl w:ilvl="0">
      <w:start w:val="1"/>
      <w:numFmt w:val="decimal"/>
      <w:pStyle w:val="Heading1"/>
      <w:lvlText w:val="%1."/>
      <w:lvlJc w:val="left"/>
      <w:pPr>
        <w:tabs>
          <w:tab w:val="num" w:pos="0"/>
        </w:tabs>
        <w:ind w:left="0" w:firstLine="0"/>
      </w:pPr>
      <w:rPr>
        <w:rFonts w:hint="default"/>
      </w:rPr>
    </w:lvl>
    <w:lvl w:ilvl="1">
      <w:start w:val="1"/>
      <w:numFmt w:val="decimal"/>
      <w:pStyle w:val="Heading2"/>
      <w:lvlText w:val="%1.%2."/>
      <w:lvlJc w:val="left"/>
      <w:pPr>
        <w:tabs>
          <w:tab w:val="num" w:pos="360"/>
        </w:tabs>
        <w:ind w:left="0" w:firstLine="0"/>
      </w:pPr>
      <w:rPr>
        <w:rFonts w:hint="default"/>
      </w:rPr>
    </w:lvl>
    <w:lvl w:ilvl="2">
      <w:start w:val="1"/>
      <w:numFmt w:val="decimal"/>
      <w:pStyle w:val="Heading3"/>
      <w:lvlText w:val="%1.%2.%3."/>
      <w:lvlJc w:val="left"/>
      <w:pPr>
        <w:tabs>
          <w:tab w:val="num" w:pos="720"/>
        </w:tabs>
        <w:ind w:left="0" w:firstLine="0"/>
      </w:pPr>
      <w:rPr>
        <w:rFonts w:hint="default"/>
      </w:rPr>
    </w:lvl>
    <w:lvl w:ilvl="3">
      <w:start w:val="1"/>
      <w:numFmt w:val="decimal"/>
      <w:pStyle w:val="Heading4"/>
      <w:lvlText w:val="%1.%2.%3.%4."/>
      <w:lvlJc w:val="left"/>
      <w:pPr>
        <w:tabs>
          <w:tab w:val="num" w:pos="720"/>
        </w:tabs>
        <w:ind w:left="0" w:firstLine="0"/>
      </w:pPr>
      <w:rPr>
        <w:rFonts w:hint="default"/>
      </w:rPr>
    </w:lvl>
    <w:lvl w:ilvl="4">
      <w:start w:val="1"/>
      <w:numFmt w:val="decimal"/>
      <w:pStyle w:val="Heading5"/>
      <w:lvlText w:val="%1.%2.%3.%4.%5."/>
      <w:lvlJc w:val="left"/>
      <w:pPr>
        <w:tabs>
          <w:tab w:val="num" w:pos="1080"/>
        </w:tabs>
        <w:ind w:left="0" w:firstLine="0"/>
      </w:pPr>
      <w:rPr>
        <w:rFonts w:hint="default"/>
      </w:rPr>
    </w:lvl>
    <w:lvl w:ilvl="5">
      <w:start w:val="1"/>
      <w:numFmt w:val="decimal"/>
      <w:pStyle w:val="Heading6"/>
      <w:lvlText w:val="%1.%2.%3.%4.%5.%6."/>
      <w:lvlJc w:val="left"/>
      <w:pPr>
        <w:tabs>
          <w:tab w:val="num" w:pos="1080"/>
        </w:tabs>
        <w:ind w:left="0" w:firstLine="0"/>
      </w:pPr>
      <w:rPr>
        <w:rFonts w:hint="default"/>
      </w:rPr>
    </w:lvl>
    <w:lvl w:ilvl="6">
      <w:start w:val="1"/>
      <w:numFmt w:val="decimal"/>
      <w:pStyle w:val="Heading7"/>
      <w:lvlText w:val="%1.%2.%3.%4.%5.%6.%7."/>
      <w:lvlJc w:val="left"/>
      <w:pPr>
        <w:tabs>
          <w:tab w:val="num" w:pos="1080"/>
        </w:tabs>
        <w:ind w:left="0" w:firstLine="0"/>
      </w:pPr>
      <w:rPr>
        <w:rFonts w:hint="default"/>
      </w:rPr>
    </w:lvl>
    <w:lvl w:ilvl="7">
      <w:start w:val="1"/>
      <w:numFmt w:val="decimal"/>
      <w:pStyle w:val="Heading8"/>
      <w:lvlText w:val="%1.%2.%3.%4.%5.%6.%7.%8."/>
      <w:lvlJc w:val="left"/>
      <w:pPr>
        <w:tabs>
          <w:tab w:val="num" w:pos="1440"/>
        </w:tabs>
        <w:ind w:left="0" w:firstLine="0"/>
      </w:pPr>
      <w:rPr>
        <w:rFonts w:hint="default"/>
      </w:rPr>
    </w:lvl>
    <w:lvl w:ilvl="8">
      <w:start w:val="1"/>
      <w:numFmt w:val="decimal"/>
      <w:pStyle w:val="Heading9"/>
      <w:lvlText w:val="%1.%2.%3.%4.%5.%6.%7.%8.%9."/>
      <w:lvlJc w:val="left"/>
      <w:pPr>
        <w:tabs>
          <w:tab w:val="num" w:pos="1440"/>
        </w:tabs>
        <w:ind w:left="0" w:firstLine="0"/>
      </w:pPr>
      <w:rPr>
        <w:rFonts w:hint="default"/>
      </w:rPr>
    </w:lvl>
  </w:abstractNum>
  <w:abstractNum w:abstractNumId="1">
    <w:nsid w:val="01210E7F"/>
    <w:multiLevelType w:val="singleLevel"/>
    <w:tmpl w:val="57DC2812"/>
    <w:lvl w:ilvl="0">
      <w:start w:val="1"/>
      <w:numFmt w:val="decimal"/>
      <w:lvlText w:val="%1."/>
      <w:legacy w:legacy="1" w:legacySpace="0" w:legacyIndent="360"/>
      <w:lvlJc w:val="left"/>
      <w:pPr>
        <w:ind w:left="360" w:hanging="360"/>
      </w:pPr>
    </w:lvl>
  </w:abstractNum>
  <w:abstractNum w:abstractNumId="2">
    <w:nsid w:val="0D9112FD"/>
    <w:multiLevelType w:val="singleLevel"/>
    <w:tmpl w:val="57DC2812"/>
    <w:lvl w:ilvl="0">
      <w:start w:val="1"/>
      <w:numFmt w:val="decimal"/>
      <w:lvlText w:val="%1."/>
      <w:legacy w:legacy="1" w:legacySpace="0" w:legacyIndent="360"/>
      <w:lvlJc w:val="left"/>
      <w:pPr>
        <w:ind w:left="360" w:hanging="360"/>
      </w:pPr>
    </w:lvl>
  </w:abstractNum>
  <w:abstractNum w:abstractNumId="3">
    <w:nsid w:val="149956D9"/>
    <w:multiLevelType w:val="singleLevel"/>
    <w:tmpl w:val="57DC2812"/>
    <w:lvl w:ilvl="0">
      <w:start w:val="1"/>
      <w:numFmt w:val="decimal"/>
      <w:lvlText w:val="%1."/>
      <w:legacy w:legacy="1" w:legacySpace="0" w:legacyIndent="360"/>
      <w:lvlJc w:val="left"/>
      <w:pPr>
        <w:ind w:left="360" w:hanging="360"/>
      </w:pPr>
    </w:lvl>
  </w:abstractNum>
  <w:abstractNum w:abstractNumId="4">
    <w:nsid w:val="15272860"/>
    <w:multiLevelType w:val="singleLevel"/>
    <w:tmpl w:val="57DC2812"/>
    <w:lvl w:ilvl="0">
      <w:start w:val="1"/>
      <w:numFmt w:val="decimal"/>
      <w:lvlText w:val="%1."/>
      <w:legacy w:legacy="1" w:legacySpace="0" w:legacyIndent="360"/>
      <w:lvlJc w:val="left"/>
      <w:pPr>
        <w:ind w:left="360" w:hanging="360"/>
      </w:pPr>
    </w:lvl>
  </w:abstractNum>
  <w:abstractNum w:abstractNumId="5">
    <w:nsid w:val="16A45885"/>
    <w:multiLevelType w:val="hybridMultilevel"/>
    <w:tmpl w:val="9258B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023061"/>
    <w:multiLevelType w:val="singleLevel"/>
    <w:tmpl w:val="CB0E71A4"/>
    <w:lvl w:ilvl="0">
      <w:start w:val="1"/>
      <w:numFmt w:val="none"/>
      <w:lvlText w:val="Keywords: "/>
      <w:legacy w:legacy="1" w:legacySpace="0" w:legacyIndent="360"/>
      <w:lvlJc w:val="left"/>
      <w:pPr>
        <w:ind w:left="360" w:hanging="360"/>
      </w:pPr>
    </w:lvl>
  </w:abstractNum>
  <w:abstractNum w:abstractNumId="7">
    <w:nsid w:val="35AF2C99"/>
    <w:multiLevelType w:val="hybridMultilevel"/>
    <w:tmpl w:val="5142BA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C44C03"/>
    <w:multiLevelType w:val="singleLevel"/>
    <w:tmpl w:val="CB0E71A4"/>
    <w:lvl w:ilvl="0">
      <w:start w:val="1"/>
      <w:numFmt w:val="none"/>
      <w:lvlText w:val="Keywords: "/>
      <w:legacy w:legacy="1" w:legacySpace="0" w:legacyIndent="360"/>
      <w:lvlJc w:val="left"/>
      <w:pPr>
        <w:ind w:left="360" w:hanging="360"/>
      </w:pPr>
    </w:lvl>
  </w:abstractNum>
  <w:abstractNum w:abstractNumId="9">
    <w:nsid w:val="3AEE7A45"/>
    <w:multiLevelType w:val="singleLevel"/>
    <w:tmpl w:val="57DC2812"/>
    <w:lvl w:ilvl="0">
      <w:start w:val="1"/>
      <w:numFmt w:val="decimal"/>
      <w:lvlText w:val="%1."/>
      <w:legacy w:legacy="1" w:legacySpace="0" w:legacyIndent="360"/>
      <w:lvlJc w:val="left"/>
      <w:pPr>
        <w:ind w:left="360" w:hanging="360"/>
      </w:pPr>
    </w:lvl>
  </w:abstractNum>
  <w:abstractNum w:abstractNumId="10">
    <w:nsid w:val="3B3C21FD"/>
    <w:multiLevelType w:val="singleLevel"/>
    <w:tmpl w:val="57DC2812"/>
    <w:lvl w:ilvl="0">
      <w:start w:val="1"/>
      <w:numFmt w:val="decimal"/>
      <w:lvlText w:val="%1."/>
      <w:legacy w:legacy="1" w:legacySpace="0" w:legacyIndent="360"/>
      <w:lvlJc w:val="left"/>
      <w:pPr>
        <w:ind w:left="360" w:hanging="360"/>
      </w:pPr>
    </w:lvl>
  </w:abstractNum>
  <w:abstractNum w:abstractNumId="11">
    <w:nsid w:val="45940ED7"/>
    <w:multiLevelType w:val="singleLevel"/>
    <w:tmpl w:val="CB0E71A4"/>
    <w:lvl w:ilvl="0">
      <w:start w:val="1"/>
      <w:numFmt w:val="none"/>
      <w:lvlText w:val="Keywords: "/>
      <w:legacy w:legacy="1" w:legacySpace="0" w:legacyIndent="360"/>
      <w:lvlJc w:val="left"/>
      <w:pPr>
        <w:ind w:left="360" w:hanging="360"/>
      </w:pPr>
    </w:lvl>
  </w:abstractNum>
  <w:abstractNum w:abstractNumId="12">
    <w:nsid w:val="46EF04E3"/>
    <w:multiLevelType w:val="singleLevel"/>
    <w:tmpl w:val="57DC2812"/>
    <w:lvl w:ilvl="0">
      <w:start w:val="1"/>
      <w:numFmt w:val="decimal"/>
      <w:lvlText w:val="%1."/>
      <w:legacy w:legacy="1" w:legacySpace="0" w:legacyIndent="360"/>
      <w:lvlJc w:val="left"/>
      <w:pPr>
        <w:ind w:left="360" w:hanging="360"/>
      </w:pPr>
    </w:lvl>
  </w:abstractNum>
  <w:abstractNum w:abstractNumId="13">
    <w:nsid w:val="4941066C"/>
    <w:multiLevelType w:val="singleLevel"/>
    <w:tmpl w:val="57DC2812"/>
    <w:lvl w:ilvl="0">
      <w:start w:val="1"/>
      <w:numFmt w:val="decimal"/>
      <w:lvlText w:val="%1."/>
      <w:legacy w:legacy="1" w:legacySpace="0" w:legacyIndent="360"/>
      <w:lvlJc w:val="left"/>
      <w:pPr>
        <w:ind w:left="360" w:hanging="360"/>
      </w:pPr>
    </w:lvl>
  </w:abstractNum>
  <w:abstractNum w:abstractNumId="14">
    <w:nsid w:val="4A4C0D4F"/>
    <w:multiLevelType w:val="singleLevel"/>
    <w:tmpl w:val="57DC2812"/>
    <w:lvl w:ilvl="0">
      <w:start w:val="1"/>
      <w:numFmt w:val="decimal"/>
      <w:lvlText w:val="%1."/>
      <w:legacy w:legacy="1" w:legacySpace="0" w:legacyIndent="360"/>
      <w:lvlJc w:val="left"/>
      <w:pPr>
        <w:ind w:left="360" w:hanging="360"/>
      </w:pPr>
    </w:lvl>
  </w:abstractNum>
  <w:abstractNum w:abstractNumId="15">
    <w:nsid w:val="5A791C1D"/>
    <w:multiLevelType w:val="singleLevel"/>
    <w:tmpl w:val="CB0E71A4"/>
    <w:lvl w:ilvl="0">
      <w:start w:val="1"/>
      <w:numFmt w:val="none"/>
      <w:lvlText w:val="Keywords: "/>
      <w:legacy w:legacy="1" w:legacySpace="0" w:legacyIndent="360"/>
      <w:lvlJc w:val="left"/>
      <w:pPr>
        <w:ind w:left="360" w:hanging="360"/>
      </w:pPr>
    </w:lvl>
  </w:abstractNum>
  <w:abstractNum w:abstractNumId="16">
    <w:nsid w:val="5EC62E9E"/>
    <w:multiLevelType w:val="singleLevel"/>
    <w:tmpl w:val="57DC2812"/>
    <w:lvl w:ilvl="0">
      <w:start w:val="1"/>
      <w:numFmt w:val="decimal"/>
      <w:lvlText w:val="%1."/>
      <w:legacy w:legacy="1" w:legacySpace="0" w:legacyIndent="360"/>
      <w:lvlJc w:val="left"/>
      <w:pPr>
        <w:ind w:left="360" w:hanging="360"/>
      </w:pPr>
    </w:lvl>
  </w:abstractNum>
  <w:abstractNum w:abstractNumId="17">
    <w:nsid w:val="61541532"/>
    <w:multiLevelType w:val="singleLevel"/>
    <w:tmpl w:val="CB0E71A4"/>
    <w:lvl w:ilvl="0">
      <w:start w:val="1"/>
      <w:numFmt w:val="none"/>
      <w:lvlText w:val="Keywords: "/>
      <w:legacy w:legacy="1" w:legacySpace="0" w:legacyIndent="360"/>
      <w:lvlJc w:val="left"/>
      <w:pPr>
        <w:ind w:left="360" w:hanging="360"/>
      </w:pPr>
    </w:lvl>
  </w:abstractNum>
  <w:abstractNum w:abstractNumId="18">
    <w:nsid w:val="65B11579"/>
    <w:multiLevelType w:val="singleLevel"/>
    <w:tmpl w:val="CB0E71A4"/>
    <w:lvl w:ilvl="0">
      <w:start w:val="1"/>
      <w:numFmt w:val="none"/>
      <w:lvlText w:val="Keywords: "/>
      <w:legacy w:legacy="1" w:legacySpace="0" w:legacyIndent="360"/>
      <w:lvlJc w:val="left"/>
      <w:pPr>
        <w:ind w:left="360" w:hanging="360"/>
      </w:pPr>
    </w:lvl>
  </w:abstractNum>
  <w:abstractNum w:abstractNumId="19">
    <w:nsid w:val="662E48EC"/>
    <w:multiLevelType w:val="hybridMultilevel"/>
    <w:tmpl w:val="A37C43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B184BEA"/>
    <w:multiLevelType w:val="singleLevel"/>
    <w:tmpl w:val="CB0E71A4"/>
    <w:lvl w:ilvl="0">
      <w:start w:val="1"/>
      <w:numFmt w:val="none"/>
      <w:lvlText w:val="Keywords: "/>
      <w:legacy w:legacy="1" w:legacySpace="0" w:legacyIndent="360"/>
      <w:lvlJc w:val="left"/>
      <w:pPr>
        <w:ind w:left="360" w:hanging="360"/>
      </w:pPr>
    </w:lvl>
  </w:abstractNum>
  <w:abstractNum w:abstractNumId="21">
    <w:nsid w:val="6BFB4910"/>
    <w:multiLevelType w:val="singleLevel"/>
    <w:tmpl w:val="CB0E71A4"/>
    <w:lvl w:ilvl="0">
      <w:start w:val="1"/>
      <w:numFmt w:val="none"/>
      <w:lvlText w:val="Keywords: "/>
      <w:legacy w:legacy="1" w:legacySpace="0" w:legacyIndent="360"/>
      <w:lvlJc w:val="left"/>
      <w:pPr>
        <w:ind w:left="360" w:hanging="360"/>
      </w:pPr>
    </w:lvl>
  </w:abstractNum>
  <w:abstractNum w:abstractNumId="22">
    <w:nsid w:val="779F50C2"/>
    <w:multiLevelType w:val="singleLevel"/>
    <w:tmpl w:val="CB0E71A4"/>
    <w:lvl w:ilvl="0">
      <w:start w:val="1"/>
      <w:numFmt w:val="none"/>
      <w:lvlText w:val="Keywords: "/>
      <w:legacy w:legacy="1" w:legacySpace="0" w:legacyIndent="360"/>
      <w:lvlJc w:val="left"/>
      <w:pPr>
        <w:ind w:left="360" w:hanging="360"/>
      </w:pPr>
    </w:lvl>
  </w:abstractNum>
  <w:abstractNum w:abstractNumId="23">
    <w:nsid w:val="7CFA4C6F"/>
    <w:multiLevelType w:val="multilevel"/>
    <w:tmpl w:val="835039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7"/>
  </w:num>
  <w:num w:numId="3">
    <w:abstractNumId w:val="6"/>
  </w:num>
  <w:num w:numId="4">
    <w:abstractNumId w:val="22"/>
  </w:num>
  <w:num w:numId="5">
    <w:abstractNumId w:val="10"/>
  </w:num>
  <w:num w:numId="6">
    <w:abstractNumId w:val="12"/>
  </w:num>
  <w:num w:numId="7">
    <w:abstractNumId w:val="4"/>
  </w:num>
  <w:num w:numId="8">
    <w:abstractNumId w:val="16"/>
  </w:num>
  <w:num w:numId="9">
    <w:abstractNumId w:val="14"/>
  </w:num>
  <w:num w:numId="10">
    <w:abstractNumId w:val="13"/>
  </w:num>
  <w:num w:numId="11">
    <w:abstractNumId w:val="3"/>
  </w:num>
  <w:num w:numId="12">
    <w:abstractNumId w:val="2"/>
  </w:num>
  <w:num w:numId="13">
    <w:abstractNumId w:val="18"/>
  </w:num>
  <w:num w:numId="14">
    <w:abstractNumId w:val="21"/>
  </w:num>
  <w:num w:numId="15">
    <w:abstractNumId w:val="8"/>
  </w:num>
  <w:num w:numId="16">
    <w:abstractNumId w:val="20"/>
  </w:num>
  <w:num w:numId="17">
    <w:abstractNumId w:val="1"/>
  </w:num>
  <w:num w:numId="18">
    <w:abstractNumId w:val="9"/>
  </w:num>
  <w:num w:numId="19">
    <w:abstractNumId w:val="11"/>
  </w:num>
  <w:num w:numId="20">
    <w:abstractNumId w:val="15"/>
  </w:num>
  <w:num w:numId="21">
    <w:abstractNumId w:val="5"/>
  </w:num>
  <w:num w:numId="22">
    <w:abstractNumId w:val="23"/>
  </w:num>
  <w:num w:numId="23">
    <w:abstractNumId w:val="19"/>
  </w:num>
  <w:num w:numId="24">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isplayBackgroundShape/>
  <w:embedTrueTypeFonts/>
  <w:saveSubsetFonts/>
  <w:activeWritingStyle w:appName="MSWord" w:lang="en-US" w:vendorID="64" w:dllVersion="131077" w:nlCheck="1" w:checkStyle="1"/>
  <w:activeWritingStyle w:appName="MSWord" w:lang="en-US" w:vendorID="64" w:dllVersion="131078" w:nlCheck="1" w:checkStyle="1"/>
  <w:proofState w:spelling="clean"/>
  <w:stylePaneFormatFilter w:val="3F01"/>
  <w:defaultTabStop w:val="720"/>
  <w:hyphenationZone w:val="425"/>
  <w:drawingGridHorizontalSpacing w:val="100"/>
  <w:drawingGridVerticalSpacing w:val="120"/>
  <w:displayHorizontalDrawingGridEvery w:val="2"/>
  <w:displayVerticalDrawingGridEvery w:val="0"/>
  <w:noPunctuationKerning/>
  <w:characterSpacingControl w:val="doNotCompress"/>
  <w:footnotePr>
    <w:numFmt w:val="chicago"/>
    <w:numRestart w:val="eachPage"/>
    <w:footnote w:id="-1"/>
    <w:footnote w:id="0"/>
  </w:footnotePr>
  <w:endnotePr>
    <w:endnote w:id="-1"/>
    <w:endnote w:id="0"/>
  </w:endnotePr>
  <w:compat>
    <w:spaceForUL/>
    <w:balanceSingleByteDoubleByteWidth/>
    <w:doNotLeaveBackslashAlone/>
    <w:ulTrailSpace/>
    <w:doNotExpandShiftReturn/>
  </w:compat>
  <w:rsids>
    <w:rsidRoot w:val="00B91AA5"/>
    <w:rsid w:val="00000590"/>
    <w:rsid w:val="00000EE3"/>
    <w:rsid w:val="00002EC2"/>
    <w:rsid w:val="0000475B"/>
    <w:rsid w:val="00004FDC"/>
    <w:rsid w:val="00006BE4"/>
    <w:rsid w:val="00007184"/>
    <w:rsid w:val="00007723"/>
    <w:rsid w:val="00007EA4"/>
    <w:rsid w:val="00010618"/>
    <w:rsid w:val="00010837"/>
    <w:rsid w:val="00010C75"/>
    <w:rsid w:val="00011A40"/>
    <w:rsid w:val="00011AF8"/>
    <w:rsid w:val="00012021"/>
    <w:rsid w:val="000122A7"/>
    <w:rsid w:val="00012C26"/>
    <w:rsid w:val="0001368E"/>
    <w:rsid w:val="000141EE"/>
    <w:rsid w:val="00014396"/>
    <w:rsid w:val="000153DA"/>
    <w:rsid w:val="00017A84"/>
    <w:rsid w:val="000202CD"/>
    <w:rsid w:val="0002172F"/>
    <w:rsid w:val="000223CC"/>
    <w:rsid w:val="0002294C"/>
    <w:rsid w:val="000237EA"/>
    <w:rsid w:val="00023DE0"/>
    <w:rsid w:val="00024BEC"/>
    <w:rsid w:val="00025E89"/>
    <w:rsid w:val="00026E52"/>
    <w:rsid w:val="00027414"/>
    <w:rsid w:val="00031134"/>
    <w:rsid w:val="000317DB"/>
    <w:rsid w:val="000331C4"/>
    <w:rsid w:val="00033333"/>
    <w:rsid w:val="000338AB"/>
    <w:rsid w:val="00033926"/>
    <w:rsid w:val="000340A1"/>
    <w:rsid w:val="0003570D"/>
    <w:rsid w:val="00035833"/>
    <w:rsid w:val="000363DB"/>
    <w:rsid w:val="00036416"/>
    <w:rsid w:val="00037E93"/>
    <w:rsid w:val="000402BF"/>
    <w:rsid w:val="00041896"/>
    <w:rsid w:val="00041B1A"/>
    <w:rsid w:val="000420B7"/>
    <w:rsid w:val="00042D02"/>
    <w:rsid w:val="00042D45"/>
    <w:rsid w:val="00042FB2"/>
    <w:rsid w:val="0004463F"/>
    <w:rsid w:val="000446AD"/>
    <w:rsid w:val="00044CD3"/>
    <w:rsid w:val="00045BFD"/>
    <w:rsid w:val="00045CD7"/>
    <w:rsid w:val="0004603A"/>
    <w:rsid w:val="00046401"/>
    <w:rsid w:val="000501D7"/>
    <w:rsid w:val="0005183D"/>
    <w:rsid w:val="00051CCC"/>
    <w:rsid w:val="00051D57"/>
    <w:rsid w:val="00052028"/>
    <w:rsid w:val="0005211D"/>
    <w:rsid w:val="00052318"/>
    <w:rsid w:val="00052E8A"/>
    <w:rsid w:val="00053478"/>
    <w:rsid w:val="00056E90"/>
    <w:rsid w:val="0006036B"/>
    <w:rsid w:val="0006142C"/>
    <w:rsid w:val="00061A9B"/>
    <w:rsid w:val="00061F8A"/>
    <w:rsid w:val="0006247C"/>
    <w:rsid w:val="0006338A"/>
    <w:rsid w:val="00063540"/>
    <w:rsid w:val="00063657"/>
    <w:rsid w:val="000646BF"/>
    <w:rsid w:val="00064A4F"/>
    <w:rsid w:val="00065568"/>
    <w:rsid w:val="000655C7"/>
    <w:rsid w:val="000676F6"/>
    <w:rsid w:val="00067706"/>
    <w:rsid w:val="00070AFA"/>
    <w:rsid w:val="0007192D"/>
    <w:rsid w:val="00073371"/>
    <w:rsid w:val="000739A8"/>
    <w:rsid w:val="00073A93"/>
    <w:rsid w:val="00074589"/>
    <w:rsid w:val="000761CD"/>
    <w:rsid w:val="000764FC"/>
    <w:rsid w:val="0007753D"/>
    <w:rsid w:val="0007758C"/>
    <w:rsid w:val="00080681"/>
    <w:rsid w:val="000813A9"/>
    <w:rsid w:val="000819E0"/>
    <w:rsid w:val="00081B50"/>
    <w:rsid w:val="00081F1C"/>
    <w:rsid w:val="00082B63"/>
    <w:rsid w:val="000836D1"/>
    <w:rsid w:val="00083851"/>
    <w:rsid w:val="00083C98"/>
    <w:rsid w:val="0008417F"/>
    <w:rsid w:val="00084230"/>
    <w:rsid w:val="00084E33"/>
    <w:rsid w:val="0008518D"/>
    <w:rsid w:val="0008567D"/>
    <w:rsid w:val="00086994"/>
    <w:rsid w:val="00086E7B"/>
    <w:rsid w:val="000870A7"/>
    <w:rsid w:val="00087F00"/>
    <w:rsid w:val="00090308"/>
    <w:rsid w:val="000903E1"/>
    <w:rsid w:val="00091483"/>
    <w:rsid w:val="00091D57"/>
    <w:rsid w:val="00092879"/>
    <w:rsid w:val="000928E3"/>
    <w:rsid w:val="0009381C"/>
    <w:rsid w:val="0009471A"/>
    <w:rsid w:val="00094A89"/>
    <w:rsid w:val="00094C23"/>
    <w:rsid w:val="00095068"/>
    <w:rsid w:val="00095734"/>
    <w:rsid w:val="00096694"/>
    <w:rsid w:val="00096A3B"/>
    <w:rsid w:val="00096C07"/>
    <w:rsid w:val="000975AE"/>
    <w:rsid w:val="000A0269"/>
    <w:rsid w:val="000A0E90"/>
    <w:rsid w:val="000A1C92"/>
    <w:rsid w:val="000A24C3"/>
    <w:rsid w:val="000A2589"/>
    <w:rsid w:val="000A36FF"/>
    <w:rsid w:val="000A496C"/>
    <w:rsid w:val="000A4B1B"/>
    <w:rsid w:val="000A4D83"/>
    <w:rsid w:val="000A5316"/>
    <w:rsid w:val="000A5EA5"/>
    <w:rsid w:val="000A70F8"/>
    <w:rsid w:val="000A7AB3"/>
    <w:rsid w:val="000B109A"/>
    <w:rsid w:val="000B1E22"/>
    <w:rsid w:val="000B2115"/>
    <w:rsid w:val="000B25E3"/>
    <w:rsid w:val="000B4051"/>
    <w:rsid w:val="000B4104"/>
    <w:rsid w:val="000B4366"/>
    <w:rsid w:val="000B4B54"/>
    <w:rsid w:val="000B581E"/>
    <w:rsid w:val="000B7F41"/>
    <w:rsid w:val="000C02F2"/>
    <w:rsid w:val="000C06ED"/>
    <w:rsid w:val="000C0B7A"/>
    <w:rsid w:val="000C1E5E"/>
    <w:rsid w:val="000C1F2A"/>
    <w:rsid w:val="000C255F"/>
    <w:rsid w:val="000C3B64"/>
    <w:rsid w:val="000C3F4F"/>
    <w:rsid w:val="000C41C5"/>
    <w:rsid w:val="000D066E"/>
    <w:rsid w:val="000D24A7"/>
    <w:rsid w:val="000D434D"/>
    <w:rsid w:val="000D43BF"/>
    <w:rsid w:val="000D6047"/>
    <w:rsid w:val="000D626A"/>
    <w:rsid w:val="000D7DB8"/>
    <w:rsid w:val="000E009E"/>
    <w:rsid w:val="000E1336"/>
    <w:rsid w:val="000E2093"/>
    <w:rsid w:val="000E327F"/>
    <w:rsid w:val="000E44E4"/>
    <w:rsid w:val="000E4C94"/>
    <w:rsid w:val="000E523B"/>
    <w:rsid w:val="000E5952"/>
    <w:rsid w:val="000F0C3E"/>
    <w:rsid w:val="000F251E"/>
    <w:rsid w:val="000F265C"/>
    <w:rsid w:val="000F29ED"/>
    <w:rsid w:val="000F4417"/>
    <w:rsid w:val="000F5118"/>
    <w:rsid w:val="000F5208"/>
    <w:rsid w:val="000F66BE"/>
    <w:rsid w:val="000F6751"/>
    <w:rsid w:val="000F6AEB"/>
    <w:rsid w:val="00100441"/>
    <w:rsid w:val="0010057E"/>
    <w:rsid w:val="0010097B"/>
    <w:rsid w:val="00100E5E"/>
    <w:rsid w:val="00100F9F"/>
    <w:rsid w:val="00101744"/>
    <w:rsid w:val="00101ADE"/>
    <w:rsid w:val="00101CD7"/>
    <w:rsid w:val="00101DCC"/>
    <w:rsid w:val="00103BBD"/>
    <w:rsid w:val="00104AD4"/>
    <w:rsid w:val="00104CE7"/>
    <w:rsid w:val="00105E2D"/>
    <w:rsid w:val="00106A1B"/>
    <w:rsid w:val="00106C93"/>
    <w:rsid w:val="00107705"/>
    <w:rsid w:val="00107760"/>
    <w:rsid w:val="00107F83"/>
    <w:rsid w:val="001112E9"/>
    <w:rsid w:val="00111AFE"/>
    <w:rsid w:val="00111F5D"/>
    <w:rsid w:val="001121EE"/>
    <w:rsid w:val="00113146"/>
    <w:rsid w:val="00114F45"/>
    <w:rsid w:val="001154A3"/>
    <w:rsid w:val="00115C93"/>
    <w:rsid w:val="00116AA6"/>
    <w:rsid w:val="00117EF5"/>
    <w:rsid w:val="00120476"/>
    <w:rsid w:val="0012059A"/>
    <w:rsid w:val="00120987"/>
    <w:rsid w:val="00120EEA"/>
    <w:rsid w:val="00121122"/>
    <w:rsid w:val="00121F38"/>
    <w:rsid w:val="001236B1"/>
    <w:rsid w:val="00124682"/>
    <w:rsid w:val="00124757"/>
    <w:rsid w:val="00124825"/>
    <w:rsid w:val="00125405"/>
    <w:rsid w:val="00126B34"/>
    <w:rsid w:val="0013022C"/>
    <w:rsid w:val="00130412"/>
    <w:rsid w:val="0013115C"/>
    <w:rsid w:val="001324DA"/>
    <w:rsid w:val="00135E04"/>
    <w:rsid w:val="001369A5"/>
    <w:rsid w:val="00136B08"/>
    <w:rsid w:val="00141478"/>
    <w:rsid w:val="00141BA5"/>
    <w:rsid w:val="00142377"/>
    <w:rsid w:val="00143ECB"/>
    <w:rsid w:val="001451A6"/>
    <w:rsid w:val="00145891"/>
    <w:rsid w:val="00146D10"/>
    <w:rsid w:val="001471D8"/>
    <w:rsid w:val="00150EE6"/>
    <w:rsid w:val="001520B5"/>
    <w:rsid w:val="0015350F"/>
    <w:rsid w:val="001573E1"/>
    <w:rsid w:val="00157968"/>
    <w:rsid w:val="00157C97"/>
    <w:rsid w:val="00157FCD"/>
    <w:rsid w:val="00160B32"/>
    <w:rsid w:val="00163945"/>
    <w:rsid w:val="001639DC"/>
    <w:rsid w:val="00163E85"/>
    <w:rsid w:val="001703F6"/>
    <w:rsid w:val="00170A69"/>
    <w:rsid w:val="00170C10"/>
    <w:rsid w:val="00171500"/>
    <w:rsid w:val="0017279E"/>
    <w:rsid w:val="0017340A"/>
    <w:rsid w:val="00173F7F"/>
    <w:rsid w:val="00174B38"/>
    <w:rsid w:val="001752FF"/>
    <w:rsid w:val="00175827"/>
    <w:rsid w:val="00175B68"/>
    <w:rsid w:val="00176D2C"/>
    <w:rsid w:val="00176F22"/>
    <w:rsid w:val="00180028"/>
    <w:rsid w:val="001804FB"/>
    <w:rsid w:val="00180894"/>
    <w:rsid w:val="00181237"/>
    <w:rsid w:val="001819F7"/>
    <w:rsid w:val="00181C5E"/>
    <w:rsid w:val="00181F6E"/>
    <w:rsid w:val="00183D3A"/>
    <w:rsid w:val="001847D0"/>
    <w:rsid w:val="00184BCC"/>
    <w:rsid w:val="00185110"/>
    <w:rsid w:val="00185213"/>
    <w:rsid w:val="001853C8"/>
    <w:rsid w:val="00185BC5"/>
    <w:rsid w:val="00187CA5"/>
    <w:rsid w:val="001909A6"/>
    <w:rsid w:val="0019167A"/>
    <w:rsid w:val="001936D0"/>
    <w:rsid w:val="001938FB"/>
    <w:rsid w:val="00193D2F"/>
    <w:rsid w:val="001946BD"/>
    <w:rsid w:val="001971EE"/>
    <w:rsid w:val="001A4E73"/>
    <w:rsid w:val="001A595E"/>
    <w:rsid w:val="001A6145"/>
    <w:rsid w:val="001A6AAC"/>
    <w:rsid w:val="001A7316"/>
    <w:rsid w:val="001A7F29"/>
    <w:rsid w:val="001B0CF6"/>
    <w:rsid w:val="001B1A85"/>
    <w:rsid w:val="001B2BD8"/>
    <w:rsid w:val="001B3578"/>
    <w:rsid w:val="001B3642"/>
    <w:rsid w:val="001B53A8"/>
    <w:rsid w:val="001B6D31"/>
    <w:rsid w:val="001B6EC4"/>
    <w:rsid w:val="001C07A6"/>
    <w:rsid w:val="001C1193"/>
    <w:rsid w:val="001C203F"/>
    <w:rsid w:val="001C31A6"/>
    <w:rsid w:val="001C4348"/>
    <w:rsid w:val="001C45D6"/>
    <w:rsid w:val="001C4A3C"/>
    <w:rsid w:val="001C4BAE"/>
    <w:rsid w:val="001C4C31"/>
    <w:rsid w:val="001C4D49"/>
    <w:rsid w:val="001C515C"/>
    <w:rsid w:val="001C56D3"/>
    <w:rsid w:val="001C5955"/>
    <w:rsid w:val="001C5B00"/>
    <w:rsid w:val="001C6899"/>
    <w:rsid w:val="001C7485"/>
    <w:rsid w:val="001C7AA2"/>
    <w:rsid w:val="001D1087"/>
    <w:rsid w:val="001D18B0"/>
    <w:rsid w:val="001D2F5A"/>
    <w:rsid w:val="001D32B6"/>
    <w:rsid w:val="001D3F8C"/>
    <w:rsid w:val="001D3FC3"/>
    <w:rsid w:val="001D4782"/>
    <w:rsid w:val="001D4FC8"/>
    <w:rsid w:val="001D635A"/>
    <w:rsid w:val="001D71FF"/>
    <w:rsid w:val="001E0670"/>
    <w:rsid w:val="001E08E8"/>
    <w:rsid w:val="001E1765"/>
    <w:rsid w:val="001E1774"/>
    <w:rsid w:val="001E214F"/>
    <w:rsid w:val="001E4B89"/>
    <w:rsid w:val="001E5E9F"/>
    <w:rsid w:val="001E74BA"/>
    <w:rsid w:val="001E7B63"/>
    <w:rsid w:val="001E7D60"/>
    <w:rsid w:val="001F0C0A"/>
    <w:rsid w:val="001F1361"/>
    <w:rsid w:val="001F1E86"/>
    <w:rsid w:val="001F32AB"/>
    <w:rsid w:val="001F3C72"/>
    <w:rsid w:val="001F4160"/>
    <w:rsid w:val="001F45B5"/>
    <w:rsid w:val="001F65C4"/>
    <w:rsid w:val="001F6DF7"/>
    <w:rsid w:val="001F70F9"/>
    <w:rsid w:val="001F7C5F"/>
    <w:rsid w:val="0020032E"/>
    <w:rsid w:val="0020130F"/>
    <w:rsid w:val="002016F1"/>
    <w:rsid w:val="002022FD"/>
    <w:rsid w:val="0020295A"/>
    <w:rsid w:val="0020353F"/>
    <w:rsid w:val="002039A3"/>
    <w:rsid w:val="00203EF1"/>
    <w:rsid w:val="00204B95"/>
    <w:rsid w:val="00204F11"/>
    <w:rsid w:val="00205296"/>
    <w:rsid w:val="0021119E"/>
    <w:rsid w:val="00212649"/>
    <w:rsid w:val="00212D63"/>
    <w:rsid w:val="002132E7"/>
    <w:rsid w:val="00213FAE"/>
    <w:rsid w:val="0021470A"/>
    <w:rsid w:val="002152C9"/>
    <w:rsid w:val="0021598E"/>
    <w:rsid w:val="00215D64"/>
    <w:rsid w:val="0021633B"/>
    <w:rsid w:val="00216E62"/>
    <w:rsid w:val="0021724E"/>
    <w:rsid w:val="0021750B"/>
    <w:rsid w:val="00217A1D"/>
    <w:rsid w:val="00217AA5"/>
    <w:rsid w:val="002201FD"/>
    <w:rsid w:val="00220466"/>
    <w:rsid w:val="00220A56"/>
    <w:rsid w:val="00220B08"/>
    <w:rsid w:val="00222EFE"/>
    <w:rsid w:val="002234D2"/>
    <w:rsid w:val="00223665"/>
    <w:rsid w:val="002277D2"/>
    <w:rsid w:val="00227D2D"/>
    <w:rsid w:val="0023034B"/>
    <w:rsid w:val="00232268"/>
    <w:rsid w:val="00232AF7"/>
    <w:rsid w:val="0023364D"/>
    <w:rsid w:val="002349D1"/>
    <w:rsid w:val="00234E7B"/>
    <w:rsid w:val="00235232"/>
    <w:rsid w:val="00236C76"/>
    <w:rsid w:val="00236E40"/>
    <w:rsid w:val="00241160"/>
    <w:rsid w:val="00241AE5"/>
    <w:rsid w:val="00242662"/>
    <w:rsid w:val="00242862"/>
    <w:rsid w:val="0024367D"/>
    <w:rsid w:val="00244863"/>
    <w:rsid w:val="00246086"/>
    <w:rsid w:val="002470A8"/>
    <w:rsid w:val="0025054E"/>
    <w:rsid w:val="00253C8E"/>
    <w:rsid w:val="00254AEF"/>
    <w:rsid w:val="00254FF0"/>
    <w:rsid w:val="00260C85"/>
    <w:rsid w:val="002612F8"/>
    <w:rsid w:val="00262117"/>
    <w:rsid w:val="00262AC7"/>
    <w:rsid w:val="00262AE4"/>
    <w:rsid w:val="002631DB"/>
    <w:rsid w:val="00263B57"/>
    <w:rsid w:val="00264347"/>
    <w:rsid w:val="00265A9E"/>
    <w:rsid w:val="00266848"/>
    <w:rsid w:val="00267E71"/>
    <w:rsid w:val="00270AA6"/>
    <w:rsid w:val="00272AB5"/>
    <w:rsid w:val="00273097"/>
    <w:rsid w:val="00273555"/>
    <w:rsid w:val="002737DC"/>
    <w:rsid w:val="00273A45"/>
    <w:rsid w:val="00274139"/>
    <w:rsid w:val="002744D4"/>
    <w:rsid w:val="002745E3"/>
    <w:rsid w:val="002749DB"/>
    <w:rsid w:val="00274DD2"/>
    <w:rsid w:val="00274E17"/>
    <w:rsid w:val="00276246"/>
    <w:rsid w:val="002764DA"/>
    <w:rsid w:val="00277154"/>
    <w:rsid w:val="00277642"/>
    <w:rsid w:val="00277A22"/>
    <w:rsid w:val="0028053A"/>
    <w:rsid w:val="00280F7D"/>
    <w:rsid w:val="0028203E"/>
    <w:rsid w:val="00282B54"/>
    <w:rsid w:val="00282F61"/>
    <w:rsid w:val="00286450"/>
    <w:rsid w:val="0028655C"/>
    <w:rsid w:val="00287E65"/>
    <w:rsid w:val="00290876"/>
    <w:rsid w:val="00290A2E"/>
    <w:rsid w:val="00290FEC"/>
    <w:rsid w:val="00292513"/>
    <w:rsid w:val="00292E8D"/>
    <w:rsid w:val="0029309B"/>
    <w:rsid w:val="0029388E"/>
    <w:rsid w:val="0029690F"/>
    <w:rsid w:val="00297438"/>
    <w:rsid w:val="002976B7"/>
    <w:rsid w:val="002A00DF"/>
    <w:rsid w:val="002A03E4"/>
    <w:rsid w:val="002A34C2"/>
    <w:rsid w:val="002A3BFA"/>
    <w:rsid w:val="002A4DA1"/>
    <w:rsid w:val="002A4FC8"/>
    <w:rsid w:val="002A5714"/>
    <w:rsid w:val="002A5925"/>
    <w:rsid w:val="002A5EC8"/>
    <w:rsid w:val="002A61A5"/>
    <w:rsid w:val="002A63E0"/>
    <w:rsid w:val="002A7502"/>
    <w:rsid w:val="002A7C5A"/>
    <w:rsid w:val="002B0307"/>
    <w:rsid w:val="002B2673"/>
    <w:rsid w:val="002B4764"/>
    <w:rsid w:val="002B49FA"/>
    <w:rsid w:val="002B563F"/>
    <w:rsid w:val="002B6DF0"/>
    <w:rsid w:val="002B716B"/>
    <w:rsid w:val="002C025B"/>
    <w:rsid w:val="002C156A"/>
    <w:rsid w:val="002C15E2"/>
    <w:rsid w:val="002C265B"/>
    <w:rsid w:val="002C3497"/>
    <w:rsid w:val="002C54A6"/>
    <w:rsid w:val="002C5B8F"/>
    <w:rsid w:val="002C681A"/>
    <w:rsid w:val="002C6EAA"/>
    <w:rsid w:val="002C739E"/>
    <w:rsid w:val="002D00D4"/>
    <w:rsid w:val="002D05E9"/>
    <w:rsid w:val="002D0C5D"/>
    <w:rsid w:val="002D0CB6"/>
    <w:rsid w:val="002D1F64"/>
    <w:rsid w:val="002D2506"/>
    <w:rsid w:val="002D27A0"/>
    <w:rsid w:val="002D36C1"/>
    <w:rsid w:val="002D36EE"/>
    <w:rsid w:val="002D3818"/>
    <w:rsid w:val="002D417E"/>
    <w:rsid w:val="002D4A22"/>
    <w:rsid w:val="002D4E28"/>
    <w:rsid w:val="002D5018"/>
    <w:rsid w:val="002D51EC"/>
    <w:rsid w:val="002D5F3B"/>
    <w:rsid w:val="002E01AC"/>
    <w:rsid w:val="002E0BD4"/>
    <w:rsid w:val="002E13C9"/>
    <w:rsid w:val="002E1D8A"/>
    <w:rsid w:val="002E2486"/>
    <w:rsid w:val="002E4E8E"/>
    <w:rsid w:val="002E53AB"/>
    <w:rsid w:val="002E6A03"/>
    <w:rsid w:val="002E71F9"/>
    <w:rsid w:val="002E7802"/>
    <w:rsid w:val="002F0B23"/>
    <w:rsid w:val="002F1D5F"/>
    <w:rsid w:val="002F23B3"/>
    <w:rsid w:val="002F480D"/>
    <w:rsid w:val="002F50FD"/>
    <w:rsid w:val="002F5ACD"/>
    <w:rsid w:val="002F69E8"/>
    <w:rsid w:val="0030081B"/>
    <w:rsid w:val="0030214C"/>
    <w:rsid w:val="003025D2"/>
    <w:rsid w:val="00302A09"/>
    <w:rsid w:val="003058BC"/>
    <w:rsid w:val="00305EEA"/>
    <w:rsid w:val="00306AB7"/>
    <w:rsid w:val="00307E7A"/>
    <w:rsid w:val="00310B09"/>
    <w:rsid w:val="0031119C"/>
    <w:rsid w:val="00311592"/>
    <w:rsid w:val="003116D7"/>
    <w:rsid w:val="00311B43"/>
    <w:rsid w:val="00311CAD"/>
    <w:rsid w:val="00312AD3"/>
    <w:rsid w:val="003130BA"/>
    <w:rsid w:val="003139F2"/>
    <w:rsid w:val="00313DCB"/>
    <w:rsid w:val="00314631"/>
    <w:rsid w:val="00314FA0"/>
    <w:rsid w:val="00315466"/>
    <w:rsid w:val="003156FC"/>
    <w:rsid w:val="00315EC9"/>
    <w:rsid w:val="00316142"/>
    <w:rsid w:val="00316913"/>
    <w:rsid w:val="003176D8"/>
    <w:rsid w:val="00317856"/>
    <w:rsid w:val="003201D3"/>
    <w:rsid w:val="00320B52"/>
    <w:rsid w:val="00321012"/>
    <w:rsid w:val="00321D87"/>
    <w:rsid w:val="00321F8C"/>
    <w:rsid w:val="003228D4"/>
    <w:rsid w:val="00323452"/>
    <w:rsid w:val="003239B7"/>
    <w:rsid w:val="003248E2"/>
    <w:rsid w:val="00324AE3"/>
    <w:rsid w:val="00324D04"/>
    <w:rsid w:val="003251F8"/>
    <w:rsid w:val="003259A7"/>
    <w:rsid w:val="00326713"/>
    <w:rsid w:val="00327266"/>
    <w:rsid w:val="00327974"/>
    <w:rsid w:val="003306D3"/>
    <w:rsid w:val="00330A6D"/>
    <w:rsid w:val="00332D94"/>
    <w:rsid w:val="00332F2A"/>
    <w:rsid w:val="003331B9"/>
    <w:rsid w:val="003337ED"/>
    <w:rsid w:val="00334019"/>
    <w:rsid w:val="0033479D"/>
    <w:rsid w:val="003374FD"/>
    <w:rsid w:val="00337EA4"/>
    <w:rsid w:val="003407C3"/>
    <w:rsid w:val="00340FB7"/>
    <w:rsid w:val="00341AC5"/>
    <w:rsid w:val="00342DED"/>
    <w:rsid w:val="00342DF5"/>
    <w:rsid w:val="00342FFC"/>
    <w:rsid w:val="00344386"/>
    <w:rsid w:val="003451E5"/>
    <w:rsid w:val="003458CE"/>
    <w:rsid w:val="00346AAF"/>
    <w:rsid w:val="003471D2"/>
    <w:rsid w:val="00347D88"/>
    <w:rsid w:val="00351C18"/>
    <w:rsid w:val="003532A9"/>
    <w:rsid w:val="00353A81"/>
    <w:rsid w:val="003560E5"/>
    <w:rsid w:val="00356379"/>
    <w:rsid w:val="00356705"/>
    <w:rsid w:val="00357988"/>
    <w:rsid w:val="00360617"/>
    <w:rsid w:val="0036237D"/>
    <w:rsid w:val="00362C57"/>
    <w:rsid w:val="00363555"/>
    <w:rsid w:val="003637F8"/>
    <w:rsid w:val="00363BD7"/>
    <w:rsid w:val="00365950"/>
    <w:rsid w:val="003665CF"/>
    <w:rsid w:val="00367E94"/>
    <w:rsid w:val="003703DB"/>
    <w:rsid w:val="00370902"/>
    <w:rsid w:val="00372527"/>
    <w:rsid w:val="00373121"/>
    <w:rsid w:val="003738CB"/>
    <w:rsid w:val="003742E0"/>
    <w:rsid w:val="00376D42"/>
    <w:rsid w:val="0037731C"/>
    <w:rsid w:val="00377FE3"/>
    <w:rsid w:val="0038034B"/>
    <w:rsid w:val="00380B16"/>
    <w:rsid w:val="00381C32"/>
    <w:rsid w:val="00381D3E"/>
    <w:rsid w:val="00383076"/>
    <w:rsid w:val="00383836"/>
    <w:rsid w:val="003848A9"/>
    <w:rsid w:val="00384E78"/>
    <w:rsid w:val="00386C95"/>
    <w:rsid w:val="00387855"/>
    <w:rsid w:val="00393E19"/>
    <w:rsid w:val="00393F61"/>
    <w:rsid w:val="00394E02"/>
    <w:rsid w:val="0039591E"/>
    <w:rsid w:val="003959D9"/>
    <w:rsid w:val="00395EA4"/>
    <w:rsid w:val="0039655E"/>
    <w:rsid w:val="00397196"/>
    <w:rsid w:val="00397748"/>
    <w:rsid w:val="003A097F"/>
    <w:rsid w:val="003A0F2F"/>
    <w:rsid w:val="003A23EA"/>
    <w:rsid w:val="003A3056"/>
    <w:rsid w:val="003A3EA4"/>
    <w:rsid w:val="003A40B4"/>
    <w:rsid w:val="003A661A"/>
    <w:rsid w:val="003A7B02"/>
    <w:rsid w:val="003B03BB"/>
    <w:rsid w:val="003B0D4C"/>
    <w:rsid w:val="003B3933"/>
    <w:rsid w:val="003B4563"/>
    <w:rsid w:val="003B571C"/>
    <w:rsid w:val="003B5E5B"/>
    <w:rsid w:val="003B5E98"/>
    <w:rsid w:val="003B6AB9"/>
    <w:rsid w:val="003B7488"/>
    <w:rsid w:val="003C062E"/>
    <w:rsid w:val="003C0B35"/>
    <w:rsid w:val="003C1940"/>
    <w:rsid w:val="003C3CBA"/>
    <w:rsid w:val="003C3F95"/>
    <w:rsid w:val="003C4132"/>
    <w:rsid w:val="003C48FB"/>
    <w:rsid w:val="003C4C32"/>
    <w:rsid w:val="003C4C86"/>
    <w:rsid w:val="003C5CAB"/>
    <w:rsid w:val="003C5FBF"/>
    <w:rsid w:val="003C69CF"/>
    <w:rsid w:val="003C6A29"/>
    <w:rsid w:val="003C6DFC"/>
    <w:rsid w:val="003C70F4"/>
    <w:rsid w:val="003C77A3"/>
    <w:rsid w:val="003D00EB"/>
    <w:rsid w:val="003D1FC4"/>
    <w:rsid w:val="003D20CE"/>
    <w:rsid w:val="003D24C3"/>
    <w:rsid w:val="003D25A6"/>
    <w:rsid w:val="003D332D"/>
    <w:rsid w:val="003D55CB"/>
    <w:rsid w:val="003D5F78"/>
    <w:rsid w:val="003D66B3"/>
    <w:rsid w:val="003D6DDF"/>
    <w:rsid w:val="003E04C4"/>
    <w:rsid w:val="003E0AA2"/>
    <w:rsid w:val="003E2888"/>
    <w:rsid w:val="003E2E98"/>
    <w:rsid w:val="003E2F4A"/>
    <w:rsid w:val="003E3FB4"/>
    <w:rsid w:val="003E4EA9"/>
    <w:rsid w:val="003E505D"/>
    <w:rsid w:val="003E6384"/>
    <w:rsid w:val="003E75D2"/>
    <w:rsid w:val="003E7719"/>
    <w:rsid w:val="003F08B0"/>
    <w:rsid w:val="003F0D0B"/>
    <w:rsid w:val="003F3117"/>
    <w:rsid w:val="003F4B0D"/>
    <w:rsid w:val="003F4C4B"/>
    <w:rsid w:val="003F5B46"/>
    <w:rsid w:val="003F61B3"/>
    <w:rsid w:val="003F63FA"/>
    <w:rsid w:val="003F74AC"/>
    <w:rsid w:val="003F7F5A"/>
    <w:rsid w:val="0040156E"/>
    <w:rsid w:val="004022A5"/>
    <w:rsid w:val="00404B70"/>
    <w:rsid w:val="00405C36"/>
    <w:rsid w:val="00405CAF"/>
    <w:rsid w:val="00406EDD"/>
    <w:rsid w:val="0040721D"/>
    <w:rsid w:val="0040786C"/>
    <w:rsid w:val="00410F0A"/>
    <w:rsid w:val="00412A9B"/>
    <w:rsid w:val="00412C49"/>
    <w:rsid w:val="00412F3A"/>
    <w:rsid w:val="004148DB"/>
    <w:rsid w:val="00414E22"/>
    <w:rsid w:val="00414ED9"/>
    <w:rsid w:val="004153BC"/>
    <w:rsid w:val="004155ED"/>
    <w:rsid w:val="004156E6"/>
    <w:rsid w:val="00415BE7"/>
    <w:rsid w:val="00415E33"/>
    <w:rsid w:val="00415FAD"/>
    <w:rsid w:val="00415FB5"/>
    <w:rsid w:val="004167B4"/>
    <w:rsid w:val="004171E8"/>
    <w:rsid w:val="004174C8"/>
    <w:rsid w:val="0042116B"/>
    <w:rsid w:val="00421D2B"/>
    <w:rsid w:val="00422E79"/>
    <w:rsid w:val="0042302D"/>
    <w:rsid w:val="00423D77"/>
    <w:rsid w:val="00424118"/>
    <w:rsid w:val="00424CCB"/>
    <w:rsid w:val="00425E0F"/>
    <w:rsid w:val="00425E87"/>
    <w:rsid w:val="00426094"/>
    <w:rsid w:val="00426A94"/>
    <w:rsid w:val="00426C03"/>
    <w:rsid w:val="00427770"/>
    <w:rsid w:val="00427A0F"/>
    <w:rsid w:val="004300C8"/>
    <w:rsid w:val="00433589"/>
    <w:rsid w:val="00433B6B"/>
    <w:rsid w:val="0043412D"/>
    <w:rsid w:val="0043438E"/>
    <w:rsid w:val="00434CC0"/>
    <w:rsid w:val="00434F91"/>
    <w:rsid w:val="00435698"/>
    <w:rsid w:val="004356D7"/>
    <w:rsid w:val="00435CB3"/>
    <w:rsid w:val="00437BDD"/>
    <w:rsid w:val="00437D51"/>
    <w:rsid w:val="00437E28"/>
    <w:rsid w:val="004413E1"/>
    <w:rsid w:val="00442218"/>
    <w:rsid w:val="00442FFD"/>
    <w:rsid w:val="0044350F"/>
    <w:rsid w:val="0044406F"/>
    <w:rsid w:val="0044507A"/>
    <w:rsid w:val="0044580E"/>
    <w:rsid w:val="00445828"/>
    <w:rsid w:val="004458F5"/>
    <w:rsid w:val="00445D93"/>
    <w:rsid w:val="00446A85"/>
    <w:rsid w:val="004501F0"/>
    <w:rsid w:val="004510BD"/>
    <w:rsid w:val="004527CF"/>
    <w:rsid w:val="00452E72"/>
    <w:rsid w:val="00452E88"/>
    <w:rsid w:val="00453F22"/>
    <w:rsid w:val="0045491F"/>
    <w:rsid w:val="00456804"/>
    <w:rsid w:val="0045708D"/>
    <w:rsid w:val="00460C42"/>
    <w:rsid w:val="00462600"/>
    <w:rsid w:val="00462A9D"/>
    <w:rsid w:val="00462D0C"/>
    <w:rsid w:val="00463485"/>
    <w:rsid w:val="00463908"/>
    <w:rsid w:val="00463BF4"/>
    <w:rsid w:val="0046480B"/>
    <w:rsid w:val="00464A4B"/>
    <w:rsid w:val="00464CC5"/>
    <w:rsid w:val="0046507B"/>
    <w:rsid w:val="0046715D"/>
    <w:rsid w:val="00467B29"/>
    <w:rsid w:val="004707BC"/>
    <w:rsid w:val="00470BAF"/>
    <w:rsid w:val="0047223E"/>
    <w:rsid w:val="004722EC"/>
    <w:rsid w:val="004723B4"/>
    <w:rsid w:val="004723D5"/>
    <w:rsid w:val="00472BB8"/>
    <w:rsid w:val="004731F0"/>
    <w:rsid w:val="0047335B"/>
    <w:rsid w:val="0047378A"/>
    <w:rsid w:val="00474C62"/>
    <w:rsid w:val="00475589"/>
    <w:rsid w:val="004759EB"/>
    <w:rsid w:val="00477039"/>
    <w:rsid w:val="0048007F"/>
    <w:rsid w:val="00480B38"/>
    <w:rsid w:val="004820E3"/>
    <w:rsid w:val="004834D7"/>
    <w:rsid w:val="00483751"/>
    <w:rsid w:val="00486869"/>
    <w:rsid w:val="00487075"/>
    <w:rsid w:val="004916AD"/>
    <w:rsid w:val="004934A3"/>
    <w:rsid w:val="004938E3"/>
    <w:rsid w:val="004943AF"/>
    <w:rsid w:val="0049444B"/>
    <w:rsid w:val="00495932"/>
    <w:rsid w:val="0049624E"/>
    <w:rsid w:val="004A10B0"/>
    <w:rsid w:val="004A1B6B"/>
    <w:rsid w:val="004A1F24"/>
    <w:rsid w:val="004A1F5F"/>
    <w:rsid w:val="004A37B6"/>
    <w:rsid w:val="004A42F6"/>
    <w:rsid w:val="004A487F"/>
    <w:rsid w:val="004A4E39"/>
    <w:rsid w:val="004A5FC8"/>
    <w:rsid w:val="004A6506"/>
    <w:rsid w:val="004A7219"/>
    <w:rsid w:val="004B0FC9"/>
    <w:rsid w:val="004B1974"/>
    <w:rsid w:val="004B19A1"/>
    <w:rsid w:val="004B3514"/>
    <w:rsid w:val="004B4942"/>
    <w:rsid w:val="004B4D1A"/>
    <w:rsid w:val="004B5F01"/>
    <w:rsid w:val="004B6B9B"/>
    <w:rsid w:val="004B7F2F"/>
    <w:rsid w:val="004C0AF2"/>
    <w:rsid w:val="004C15B5"/>
    <w:rsid w:val="004C3339"/>
    <w:rsid w:val="004C3964"/>
    <w:rsid w:val="004C53B3"/>
    <w:rsid w:val="004C6255"/>
    <w:rsid w:val="004C684B"/>
    <w:rsid w:val="004C6A6B"/>
    <w:rsid w:val="004C7D1B"/>
    <w:rsid w:val="004D0B1E"/>
    <w:rsid w:val="004D0E3A"/>
    <w:rsid w:val="004D14A2"/>
    <w:rsid w:val="004D1AEA"/>
    <w:rsid w:val="004D281A"/>
    <w:rsid w:val="004D3AEE"/>
    <w:rsid w:val="004D4A54"/>
    <w:rsid w:val="004D55C0"/>
    <w:rsid w:val="004E0AFC"/>
    <w:rsid w:val="004E12D7"/>
    <w:rsid w:val="004E18B7"/>
    <w:rsid w:val="004E1E3E"/>
    <w:rsid w:val="004E2B9C"/>
    <w:rsid w:val="004E2FC3"/>
    <w:rsid w:val="004E3181"/>
    <w:rsid w:val="004E3A4A"/>
    <w:rsid w:val="004E437E"/>
    <w:rsid w:val="004E572A"/>
    <w:rsid w:val="004E78DF"/>
    <w:rsid w:val="004F04E3"/>
    <w:rsid w:val="004F0684"/>
    <w:rsid w:val="004F0DA2"/>
    <w:rsid w:val="004F104C"/>
    <w:rsid w:val="004F1B4B"/>
    <w:rsid w:val="004F26B2"/>
    <w:rsid w:val="004F2CCB"/>
    <w:rsid w:val="004F3162"/>
    <w:rsid w:val="004F3E47"/>
    <w:rsid w:val="004F4210"/>
    <w:rsid w:val="004F5326"/>
    <w:rsid w:val="004F5F35"/>
    <w:rsid w:val="004F66E0"/>
    <w:rsid w:val="004F71F4"/>
    <w:rsid w:val="004F724F"/>
    <w:rsid w:val="004F74EE"/>
    <w:rsid w:val="004F7B1A"/>
    <w:rsid w:val="00500329"/>
    <w:rsid w:val="00500D04"/>
    <w:rsid w:val="005016CF"/>
    <w:rsid w:val="00501A4F"/>
    <w:rsid w:val="0050314C"/>
    <w:rsid w:val="00503794"/>
    <w:rsid w:val="00503D38"/>
    <w:rsid w:val="00503D67"/>
    <w:rsid w:val="00503F7E"/>
    <w:rsid w:val="0050473E"/>
    <w:rsid w:val="00505184"/>
    <w:rsid w:val="00505752"/>
    <w:rsid w:val="00506A6C"/>
    <w:rsid w:val="00506D35"/>
    <w:rsid w:val="00507CE1"/>
    <w:rsid w:val="005100EE"/>
    <w:rsid w:val="00512B6F"/>
    <w:rsid w:val="005137EF"/>
    <w:rsid w:val="00513916"/>
    <w:rsid w:val="00514A72"/>
    <w:rsid w:val="00515B60"/>
    <w:rsid w:val="005175F5"/>
    <w:rsid w:val="00520C95"/>
    <w:rsid w:val="0052187C"/>
    <w:rsid w:val="00522237"/>
    <w:rsid w:val="0052396B"/>
    <w:rsid w:val="00526C7D"/>
    <w:rsid w:val="00527066"/>
    <w:rsid w:val="005279AB"/>
    <w:rsid w:val="00527E8E"/>
    <w:rsid w:val="005310AD"/>
    <w:rsid w:val="00531684"/>
    <w:rsid w:val="00531FBB"/>
    <w:rsid w:val="00532117"/>
    <w:rsid w:val="00532673"/>
    <w:rsid w:val="005326E6"/>
    <w:rsid w:val="005340B0"/>
    <w:rsid w:val="0053450F"/>
    <w:rsid w:val="005349D0"/>
    <w:rsid w:val="00535756"/>
    <w:rsid w:val="00536740"/>
    <w:rsid w:val="00540529"/>
    <w:rsid w:val="005405EE"/>
    <w:rsid w:val="005407D8"/>
    <w:rsid w:val="00540C4F"/>
    <w:rsid w:val="00540EF5"/>
    <w:rsid w:val="0054152C"/>
    <w:rsid w:val="00541984"/>
    <w:rsid w:val="00541F4F"/>
    <w:rsid w:val="0054235F"/>
    <w:rsid w:val="0054271C"/>
    <w:rsid w:val="00542A43"/>
    <w:rsid w:val="00544579"/>
    <w:rsid w:val="00545044"/>
    <w:rsid w:val="005455A1"/>
    <w:rsid w:val="00545B5E"/>
    <w:rsid w:val="00546E15"/>
    <w:rsid w:val="00546F04"/>
    <w:rsid w:val="00547A8B"/>
    <w:rsid w:val="005516A2"/>
    <w:rsid w:val="00552A6E"/>
    <w:rsid w:val="00555949"/>
    <w:rsid w:val="00556BAB"/>
    <w:rsid w:val="00557622"/>
    <w:rsid w:val="0056000C"/>
    <w:rsid w:val="00560A57"/>
    <w:rsid w:val="00560FF4"/>
    <w:rsid w:val="005625C8"/>
    <w:rsid w:val="0056356A"/>
    <w:rsid w:val="005637E0"/>
    <w:rsid w:val="00563A7A"/>
    <w:rsid w:val="00565916"/>
    <w:rsid w:val="0056676A"/>
    <w:rsid w:val="00567669"/>
    <w:rsid w:val="0057069D"/>
    <w:rsid w:val="00570BBA"/>
    <w:rsid w:val="00570FA2"/>
    <w:rsid w:val="00572CAA"/>
    <w:rsid w:val="0057333C"/>
    <w:rsid w:val="00573A58"/>
    <w:rsid w:val="00574029"/>
    <w:rsid w:val="005753BA"/>
    <w:rsid w:val="005758B2"/>
    <w:rsid w:val="00577CB2"/>
    <w:rsid w:val="005803C7"/>
    <w:rsid w:val="00581A27"/>
    <w:rsid w:val="00581CA6"/>
    <w:rsid w:val="005839D7"/>
    <w:rsid w:val="005839E7"/>
    <w:rsid w:val="00583E3F"/>
    <w:rsid w:val="005859A4"/>
    <w:rsid w:val="0058608E"/>
    <w:rsid w:val="00586364"/>
    <w:rsid w:val="00586422"/>
    <w:rsid w:val="005867C1"/>
    <w:rsid w:val="005867F1"/>
    <w:rsid w:val="00586DF0"/>
    <w:rsid w:val="00587578"/>
    <w:rsid w:val="00587E57"/>
    <w:rsid w:val="00590BDF"/>
    <w:rsid w:val="00592037"/>
    <w:rsid w:val="00593A86"/>
    <w:rsid w:val="00594510"/>
    <w:rsid w:val="00594972"/>
    <w:rsid w:val="00597221"/>
    <w:rsid w:val="005A0823"/>
    <w:rsid w:val="005A1A4B"/>
    <w:rsid w:val="005A2B04"/>
    <w:rsid w:val="005A2B81"/>
    <w:rsid w:val="005A313E"/>
    <w:rsid w:val="005A3D59"/>
    <w:rsid w:val="005A55FF"/>
    <w:rsid w:val="005A57C6"/>
    <w:rsid w:val="005A58AE"/>
    <w:rsid w:val="005A5F86"/>
    <w:rsid w:val="005A6373"/>
    <w:rsid w:val="005A6487"/>
    <w:rsid w:val="005A7A47"/>
    <w:rsid w:val="005B04B3"/>
    <w:rsid w:val="005B0CD1"/>
    <w:rsid w:val="005B13EB"/>
    <w:rsid w:val="005B1519"/>
    <w:rsid w:val="005B1BC1"/>
    <w:rsid w:val="005B3075"/>
    <w:rsid w:val="005B3B13"/>
    <w:rsid w:val="005B4051"/>
    <w:rsid w:val="005B4671"/>
    <w:rsid w:val="005B60E9"/>
    <w:rsid w:val="005B708E"/>
    <w:rsid w:val="005B7327"/>
    <w:rsid w:val="005B74F4"/>
    <w:rsid w:val="005B7E2C"/>
    <w:rsid w:val="005C01AF"/>
    <w:rsid w:val="005C106C"/>
    <w:rsid w:val="005C11C9"/>
    <w:rsid w:val="005C2EAF"/>
    <w:rsid w:val="005C3BD9"/>
    <w:rsid w:val="005C3C1B"/>
    <w:rsid w:val="005C74C2"/>
    <w:rsid w:val="005C7B89"/>
    <w:rsid w:val="005D0EA5"/>
    <w:rsid w:val="005D13F4"/>
    <w:rsid w:val="005D1DCC"/>
    <w:rsid w:val="005D1F39"/>
    <w:rsid w:val="005D392F"/>
    <w:rsid w:val="005D4121"/>
    <w:rsid w:val="005D4458"/>
    <w:rsid w:val="005D4F2F"/>
    <w:rsid w:val="005D5662"/>
    <w:rsid w:val="005D6423"/>
    <w:rsid w:val="005D75B7"/>
    <w:rsid w:val="005D7FFC"/>
    <w:rsid w:val="005E09DF"/>
    <w:rsid w:val="005E0E59"/>
    <w:rsid w:val="005E1146"/>
    <w:rsid w:val="005E1822"/>
    <w:rsid w:val="005E376B"/>
    <w:rsid w:val="005E401F"/>
    <w:rsid w:val="005E44BF"/>
    <w:rsid w:val="005E6D6E"/>
    <w:rsid w:val="005E7050"/>
    <w:rsid w:val="005E72F3"/>
    <w:rsid w:val="005E7398"/>
    <w:rsid w:val="005E7A63"/>
    <w:rsid w:val="005F127E"/>
    <w:rsid w:val="005F12BC"/>
    <w:rsid w:val="005F14EC"/>
    <w:rsid w:val="005F30A7"/>
    <w:rsid w:val="005F34D0"/>
    <w:rsid w:val="005F35C6"/>
    <w:rsid w:val="005F3D00"/>
    <w:rsid w:val="005F3E77"/>
    <w:rsid w:val="005F5266"/>
    <w:rsid w:val="005F57F7"/>
    <w:rsid w:val="005F59A8"/>
    <w:rsid w:val="005F5DF2"/>
    <w:rsid w:val="005F61BC"/>
    <w:rsid w:val="005F620E"/>
    <w:rsid w:val="005F6344"/>
    <w:rsid w:val="005F70A6"/>
    <w:rsid w:val="005F714C"/>
    <w:rsid w:val="005F7150"/>
    <w:rsid w:val="005F7572"/>
    <w:rsid w:val="006008CA"/>
    <w:rsid w:val="00600ACE"/>
    <w:rsid w:val="006015F5"/>
    <w:rsid w:val="00605A5B"/>
    <w:rsid w:val="00605C2B"/>
    <w:rsid w:val="00607D99"/>
    <w:rsid w:val="006135B5"/>
    <w:rsid w:val="006144A1"/>
    <w:rsid w:val="00614724"/>
    <w:rsid w:val="006156FC"/>
    <w:rsid w:val="00616073"/>
    <w:rsid w:val="00617B95"/>
    <w:rsid w:val="00620A08"/>
    <w:rsid w:val="00620A5F"/>
    <w:rsid w:val="00620B4D"/>
    <w:rsid w:val="00621AAA"/>
    <w:rsid w:val="00622261"/>
    <w:rsid w:val="006223D5"/>
    <w:rsid w:val="0062431C"/>
    <w:rsid w:val="006248C7"/>
    <w:rsid w:val="00625559"/>
    <w:rsid w:val="0062639B"/>
    <w:rsid w:val="0062771C"/>
    <w:rsid w:val="00627D9A"/>
    <w:rsid w:val="00627F92"/>
    <w:rsid w:val="0063016F"/>
    <w:rsid w:val="00631B03"/>
    <w:rsid w:val="00632013"/>
    <w:rsid w:val="00632BD7"/>
    <w:rsid w:val="00632E19"/>
    <w:rsid w:val="00633404"/>
    <w:rsid w:val="0063340F"/>
    <w:rsid w:val="00633AFF"/>
    <w:rsid w:val="00633ECA"/>
    <w:rsid w:val="006363B8"/>
    <w:rsid w:val="00636842"/>
    <w:rsid w:val="00636BCA"/>
    <w:rsid w:val="00636FC8"/>
    <w:rsid w:val="006377A6"/>
    <w:rsid w:val="006379B1"/>
    <w:rsid w:val="0064006E"/>
    <w:rsid w:val="00640FDF"/>
    <w:rsid w:val="006419CA"/>
    <w:rsid w:val="00642377"/>
    <w:rsid w:val="006425D6"/>
    <w:rsid w:val="0064437D"/>
    <w:rsid w:val="0064478A"/>
    <w:rsid w:val="00644B50"/>
    <w:rsid w:val="00644F34"/>
    <w:rsid w:val="00645CFF"/>
    <w:rsid w:val="00646AC1"/>
    <w:rsid w:val="00646F6D"/>
    <w:rsid w:val="00650C35"/>
    <w:rsid w:val="00650F97"/>
    <w:rsid w:val="0065230F"/>
    <w:rsid w:val="0065268C"/>
    <w:rsid w:val="006530CE"/>
    <w:rsid w:val="006533A5"/>
    <w:rsid w:val="00654B61"/>
    <w:rsid w:val="00655BF9"/>
    <w:rsid w:val="00656B32"/>
    <w:rsid w:val="006571CB"/>
    <w:rsid w:val="00657404"/>
    <w:rsid w:val="00657CC3"/>
    <w:rsid w:val="00657D96"/>
    <w:rsid w:val="0066014F"/>
    <w:rsid w:val="00660201"/>
    <w:rsid w:val="00660D6E"/>
    <w:rsid w:val="00661780"/>
    <w:rsid w:val="00661A16"/>
    <w:rsid w:val="00662785"/>
    <w:rsid w:val="00663751"/>
    <w:rsid w:val="00664618"/>
    <w:rsid w:val="00664CB6"/>
    <w:rsid w:val="006651C7"/>
    <w:rsid w:val="0066563B"/>
    <w:rsid w:val="00665B73"/>
    <w:rsid w:val="00666625"/>
    <w:rsid w:val="006667F8"/>
    <w:rsid w:val="00670505"/>
    <w:rsid w:val="006707B2"/>
    <w:rsid w:val="006708B1"/>
    <w:rsid w:val="006711B8"/>
    <w:rsid w:val="00672CFC"/>
    <w:rsid w:val="0067310E"/>
    <w:rsid w:val="006741D7"/>
    <w:rsid w:val="006758AE"/>
    <w:rsid w:val="00676433"/>
    <w:rsid w:val="006806B8"/>
    <w:rsid w:val="0068091A"/>
    <w:rsid w:val="006813CC"/>
    <w:rsid w:val="00681D32"/>
    <w:rsid w:val="00683264"/>
    <w:rsid w:val="00683C69"/>
    <w:rsid w:val="00684455"/>
    <w:rsid w:val="00684B06"/>
    <w:rsid w:val="00684D04"/>
    <w:rsid w:val="006852AB"/>
    <w:rsid w:val="0068567A"/>
    <w:rsid w:val="00685DD6"/>
    <w:rsid w:val="00685E93"/>
    <w:rsid w:val="00685F1C"/>
    <w:rsid w:val="006867A4"/>
    <w:rsid w:val="00687B69"/>
    <w:rsid w:val="0069080F"/>
    <w:rsid w:val="006914C6"/>
    <w:rsid w:val="00692AEF"/>
    <w:rsid w:val="00692DC5"/>
    <w:rsid w:val="00693256"/>
    <w:rsid w:val="00693AE1"/>
    <w:rsid w:val="006944B6"/>
    <w:rsid w:val="006945C0"/>
    <w:rsid w:val="00697130"/>
    <w:rsid w:val="006A1C6B"/>
    <w:rsid w:val="006A25BE"/>
    <w:rsid w:val="006A2AF8"/>
    <w:rsid w:val="006A311E"/>
    <w:rsid w:val="006A3EDD"/>
    <w:rsid w:val="006A44F8"/>
    <w:rsid w:val="006A4F1E"/>
    <w:rsid w:val="006A51EA"/>
    <w:rsid w:val="006A6D40"/>
    <w:rsid w:val="006A75FF"/>
    <w:rsid w:val="006B0501"/>
    <w:rsid w:val="006B0E79"/>
    <w:rsid w:val="006B111F"/>
    <w:rsid w:val="006B1704"/>
    <w:rsid w:val="006B1811"/>
    <w:rsid w:val="006B2318"/>
    <w:rsid w:val="006B2990"/>
    <w:rsid w:val="006B2B47"/>
    <w:rsid w:val="006B356C"/>
    <w:rsid w:val="006B35B1"/>
    <w:rsid w:val="006B4898"/>
    <w:rsid w:val="006B5A78"/>
    <w:rsid w:val="006B7DF4"/>
    <w:rsid w:val="006C0D6A"/>
    <w:rsid w:val="006C19DD"/>
    <w:rsid w:val="006C1BF3"/>
    <w:rsid w:val="006C1CAE"/>
    <w:rsid w:val="006C21B1"/>
    <w:rsid w:val="006C2D1D"/>
    <w:rsid w:val="006C3643"/>
    <w:rsid w:val="006C365E"/>
    <w:rsid w:val="006C3BE9"/>
    <w:rsid w:val="006C3CCF"/>
    <w:rsid w:val="006C4B03"/>
    <w:rsid w:val="006C4BA5"/>
    <w:rsid w:val="006C544F"/>
    <w:rsid w:val="006C596A"/>
    <w:rsid w:val="006C623C"/>
    <w:rsid w:val="006C6795"/>
    <w:rsid w:val="006C6A2E"/>
    <w:rsid w:val="006C7AE5"/>
    <w:rsid w:val="006D00EB"/>
    <w:rsid w:val="006D0ED0"/>
    <w:rsid w:val="006D117D"/>
    <w:rsid w:val="006D1C0C"/>
    <w:rsid w:val="006D1F9C"/>
    <w:rsid w:val="006D2B81"/>
    <w:rsid w:val="006D3238"/>
    <w:rsid w:val="006D356F"/>
    <w:rsid w:val="006D53D6"/>
    <w:rsid w:val="006D5A06"/>
    <w:rsid w:val="006D5B37"/>
    <w:rsid w:val="006D609E"/>
    <w:rsid w:val="006D61FA"/>
    <w:rsid w:val="006D6F69"/>
    <w:rsid w:val="006D77F3"/>
    <w:rsid w:val="006E1200"/>
    <w:rsid w:val="006E1F84"/>
    <w:rsid w:val="006E362A"/>
    <w:rsid w:val="006E4238"/>
    <w:rsid w:val="006E4B97"/>
    <w:rsid w:val="006E57B7"/>
    <w:rsid w:val="006E5A8C"/>
    <w:rsid w:val="006E602D"/>
    <w:rsid w:val="006E608C"/>
    <w:rsid w:val="006E6A7B"/>
    <w:rsid w:val="006E7512"/>
    <w:rsid w:val="006E775C"/>
    <w:rsid w:val="006F03EE"/>
    <w:rsid w:val="006F0507"/>
    <w:rsid w:val="006F06E0"/>
    <w:rsid w:val="006F0E78"/>
    <w:rsid w:val="006F0F71"/>
    <w:rsid w:val="006F1298"/>
    <w:rsid w:val="006F1798"/>
    <w:rsid w:val="006F1AB5"/>
    <w:rsid w:val="006F1AD5"/>
    <w:rsid w:val="006F25E7"/>
    <w:rsid w:val="006F2823"/>
    <w:rsid w:val="006F29A0"/>
    <w:rsid w:val="006F3921"/>
    <w:rsid w:val="006F3968"/>
    <w:rsid w:val="006F456F"/>
    <w:rsid w:val="006F4F01"/>
    <w:rsid w:val="006F57EA"/>
    <w:rsid w:val="006F6086"/>
    <w:rsid w:val="006F6CF7"/>
    <w:rsid w:val="006F72D5"/>
    <w:rsid w:val="006F74B9"/>
    <w:rsid w:val="006F7C79"/>
    <w:rsid w:val="007000B3"/>
    <w:rsid w:val="007014B7"/>
    <w:rsid w:val="00701786"/>
    <w:rsid w:val="00701ECA"/>
    <w:rsid w:val="00702253"/>
    <w:rsid w:val="0070305C"/>
    <w:rsid w:val="007035F4"/>
    <w:rsid w:val="00703E30"/>
    <w:rsid w:val="0070449B"/>
    <w:rsid w:val="00704DFC"/>
    <w:rsid w:val="00704F0A"/>
    <w:rsid w:val="00706673"/>
    <w:rsid w:val="007068D0"/>
    <w:rsid w:val="007072B3"/>
    <w:rsid w:val="0070749D"/>
    <w:rsid w:val="007078BC"/>
    <w:rsid w:val="007100E6"/>
    <w:rsid w:val="00710FF6"/>
    <w:rsid w:val="007110DB"/>
    <w:rsid w:val="007126D5"/>
    <w:rsid w:val="00712C78"/>
    <w:rsid w:val="00712EEC"/>
    <w:rsid w:val="00712F1C"/>
    <w:rsid w:val="00712F7D"/>
    <w:rsid w:val="00713698"/>
    <w:rsid w:val="007143F2"/>
    <w:rsid w:val="007147E0"/>
    <w:rsid w:val="00714ECB"/>
    <w:rsid w:val="0071537A"/>
    <w:rsid w:val="007154C5"/>
    <w:rsid w:val="00716B38"/>
    <w:rsid w:val="00716B7C"/>
    <w:rsid w:val="007174B5"/>
    <w:rsid w:val="007206A3"/>
    <w:rsid w:val="00720E19"/>
    <w:rsid w:val="007212E0"/>
    <w:rsid w:val="00721678"/>
    <w:rsid w:val="007220DD"/>
    <w:rsid w:val="00722563"/>
    <w:rsid w:val="0072271F"/>
    <w:rsid w:val="00723477"/>
    <w:rsid w:val="0072348B"/>
    <w:rsid w:val="007238EF"/>
    <w:rsid w:val="007244C5"/>
    <w:rsid w:val="00724AE6"/>
    <w:rsid w:val="00724B90"/>
    <w:rsid w:val="00725A6F"/>
    <w:rsid w:val="00725D86"/>
    <w:rsid w:val="00726BD2"/>
    <w:rsid w:val="0072769F"/>
    <w:rsid w:val="00727962"/>
    <w:rsid w:val="00727CBB"/>
    <w:rsid w:val="00730003"/>
    <w:rsid w:val="00730B3B"/>
    <w:rsid w:val="00731033"/>
    <w:rsid w:val="007310DA"/>
    <w:rsid w:val="0073138F"/>
    <w:rsid w:val="00731D9E"/>
    <w:rsid w:val="00732608"/>
    <w:rsid w:val="00732D5C"/>
    <w:rsid w:val="00734541"/>
    <w:rsid w:val="0073462D"/>
    <w:rsid w:val="00734D4E"/>
    <w:rsid w:val="00735050"/>
    <w:rsid w:val="00735402"/>
    <w:rsid w:val="00735652"/>
    <w:rsid w:val="00735767"/>
    <w:rsid w:val="007357BC"/>
    <w:rsid w:val="007360C7"/>
    <w:rsid w:val="00736C81"/>
    <w:rsid w:val="00736E39"/>
    <w:rsid w:val="00737FED"/>
    <w:rsid w:val="0074028D"/>
    <w:rsid w:val="0074167B"/>
    <w:rsid w:val="0074283B"/>
    <w:rsid w:val="0074292D"/>
    <w:rsid w:val="00742D7B"/>
    <w:rsid w:val="00743084"/>
    <w:rsid w:val="007431DB"/>
    <w:rsid w:val="007446EF"/>
    <w:rsid w:val="00744AD4"/>
    <w:rsid w:val="00745BF3"/>
    <w:rsid w:val="00746D6A"/>
    <w:rsid w:val="00747AB9"/>
    <w:rsid w:val="0075188F"/>
    <w:rsid w:val="00752D57"/>
    <w:rsid w:val="00753352"/>
    <w:rsid w:val="007536ED"/>
    <w:rsid w:val="00753F21"/>
    <w:rsid w:val="00753F43"/>
    <w:rsid w:val="00754738"/>
    <w:rsid w:val="00755446"/>
    <w:rsid w:val="00755601"/>
    <w:rsid w:val="007559DC"/>
    <w:rsid w:val="00756122"/>
    <w:rsid w:val="007578A1"/>
    <w:rsid w:val="00757982"/>
    <w:rsid w:val="00757C1C"/>
    <w:rsid w:val="00757FD5"/>
    <w:rsid w:val="00761A4E"/>
    <w:rsid w:val="00762D8B"/>
    <w:rsid w:val="00764072"/>
    <w:rsid w:val="007642D2"/>
    <w:rsid w:val="00764DB1"/>
    <w:rsid w:val="00765966"/>
    <w:rsid w:val="0076643B"/>
    <w:rsid w:val="0076791B"/>
    <w:rsid w:val="007705AA"/>
    <w:rsid w:val="0077218E"/>
    <w:rsid w:val="0077252D"/>
    <w:rsid w:val="00772B1E"/>
    <w:rsid w:val="00773CEE"/>
    <w:rsid w:val="00774148"/>
    <w:rsid w:val="0077495B"/>
    <w:rsid w:val="0077499E"/>
    <w:rsid w:val="007750A0"/>
    <w:rsid w:val="00775112"/>
    <w:rsid w:val="00775795"/>
    <w:rsid w:val="00775911"/>
    <w:rsid w:val="00775DDC"/>
    <w:rsid w:val="0077604F"/>
    <w:rsid w:val="0077662D"/>
    <w:rsid w:val="00776FD5"/>
    <w:rsid w:val="00777758"/>
    <w:rsid w:val="00777D00"/>
    <w:rsid w:val="0078067B"/>
    <w:rsid w:val="00781557"/>
    <w:rsid w:val="00783A69"/>
    <w:rsid w:val="00783EDA"/>
    <w:rsid w:val="007849B3"/>
    <w:rsid w:val="00784BD2"/>
    <w:rsid w:val="007857FC"/>
    <w:rsid w:val="007860D7"/>
    <w:rsid w:val="00786346"/>
    <w:rsid w:val="0078684C"/>
    <w:rsid w:val="007868A3"/>
    <w:rsid w:val="00786924"/>
    <w:rsid w:val="0079041D"/>
    <w:rsid w:val="00791A3C"/>
    <w:rsid w:val="007927B0"/>
    <w:rsid w:val="00792A08"/>
    <w:rsid w:val="00793CA9"/>
    <w:rsid w:val="00793CCE"/>
    <w:rsid w:val="00793EAC"/>
    <w:rsid w:val="0079522B"/>
    <w:rsid w:val="00795254"/>
    <w:rsid w:val="0079555B"/>
    <w:rsid w:val="007956BD"/>
    <w:rsid w:val="00796148"/>
    <w:rsid w:val="00796954"/>
    <w:rsid w:val="007969B1"/>
    <w:rsid w:val="00797379"/>
    <w:rsid w:val="00797648"/>
    <w:rsid w:val="007A030C"/>
    <w:rsid w:val="007A0603"/>
    <w:rsid w:val="007A069F"/>
    <w:rsid w:val="007A0782"/>
    <w:rsid w:val="007A0889"/>
    <w:rsid w:val="007A1D2E"/>
    <w:rsid w:val="007A254F"/>
    <w:rsid w:val="007A2D00"/>
    <w:rsid w:val="007A4873"/>
    <w:rsid w:val="007A4A8D"/>
    <w:rsid w:val="007A66E0"/>
    <w:rsid w:val="007A68DD"/>
    <w:rsid w:val="007A6A5E"/>
    <w:rsid w:val="007B0079"/>
    <w:rsid w:val="007B0C42"/>
    <w:rsid w:val="007B1A5A"/>
    <w:rsid w:val="007B1CF4"/>
    <w:rsid w:val="007B2903"/>
    <w:rsid w:val="007B2A43"/>
    <w:rsid w:val="007B2CD0"/>
    <w:rsid w:val="007B3128"/>
    <w:rsid w:val="007B3AC9"/>
    <w:rsid w:val="007B620B"/>
    <w:rsid w:val="007B72D1"/>
    <w:rsid w:val="007B7C06"/>
    <w:rsid w:val="007B7D11"/>
    <w:rsid w:val="007C06AA"/>
    <w:rsid w:val="007C0BC1"/>
    <w:rsid w:val="007C19E5"/>
    <w:rsid w:val="007C2EA9"/>
    <w:rsid w:val="007C33DB"/>
    <w:rsid w:val="007C594C"/>
    <w:rsid w:val="007C5AF2"/>
    <w:rsid w:val="007C5BCF"/>
    <w:rsid w:val="007C5E1E"/>
    <w:rsid w:val="007D0291"/>
    <w:rsid w:val="007D0441"/>
    <w:rsid w:val="007D04DC"/>
    <w:rsid w:val="007D0680"/>
    <w:rsid w:val="007D1137"/>
    <w:rsid w:val="007D12A7"/>
    <w:rsid w:val="007D1C17"/>
    <w:rsid w:val="007D4C67"/>
    <w:rsid w:val="007D507E"/>
    <w:rsid w:val="007D5731"/>
    <w:rsid w:val="007D5EFF"/>
    <w:rsid w:val="007D5F7C"/>
    <w:rsid w:val="007D7605"/>
    <w:rsid w:val="007E053F"/>
    <w:rsid w:val="007E0935"/>
    <w:rsid w:val="007E0CDD"/>
    <w:rsid w:val="007E21C5"/>
    <w:rsid w:val="007E293A"/>
    <w:rsid w:val="007E31E3"/>
    <w:rsid w:val="007E3D8B"/>
    <w:rsid w:val="007E4C3D"/>
    <w:rsid w:val="007E6036"/>
    <w:rsid w:val="007F0282"/>
    <w:rsid w:val="007F0FCB"/>
    <w:rsid w:val="007F124B"/>
    <w:rsid w:val="007F1874"/>
    <w:rsid w:val="007F2CF8"/>
    <w:rsid w:val="007F2E67"/>
    <w:rsid w:val="007F34A9"/>
    <w:rsid w:val="007F3687"/>
    <w:rsid w:val="007F3AC5"/>
    <w:rsid w:val="007F59C9"/>
    <w:rsid w:val="007F6ABA"/>
    <w:rsid w:val="007F6E20"/>
    <w:rsid w:val="007F72FE"/>
    <w:rsid w:val="007F7672"/>
    <w:rsid w:val="007F7A98"/>
    <w:rsid w:val="007F7E4B"/>
    <w:rsid w:val="00801238"/>
    <w:rsid w:val="0080182B"/>
    <w:rsid w:val="00801C14"/>
    <w:rsid w:val="0080269B"/>
    <w:rsid w:val="00802E7A"/>
    <w:rsid w:val="00802FDC"/>
    <w:rsid w:val="008030EB"/>
    <w:rsid w:val="0080407E"/>
    <w:rsid w:val="008044CF"/>
    <w:rsid w:val="00807CCF"/>
    <w:rsid w:val="00810522"/>
    <w:rsid w:val="0081052F"/>
    <w:rsid w:val="00810C7B"/>
    <w:rsid w:val="00811CD9"/>
    <w:rsid w:val="0081490A"/>
    <w:rsid w:val="0081508A"/>
    <w:rsid w:val="00817715"/>
    <w:rsid w:val="00817B8E"/>
    <w:rsid w:val="00820502"/>
    <w:rsid w:val="0082055F"/>
    <w:rsid w:val="00821F3B"/>
    <w:rsid w:val="008221A4"/>
    <w:rsid w:val="008225A9"/>
    <w:rsid w:val="008226D4"/>
    <w:rsid w:val="00822EDB"/>
    <w:rsid w:val="0082345F"/>
    <w:rsid w:val="0082357A"/>
    <w:rsid w:val="008245C7"/>
    <w:rsid w:val="00824E46"/>
    <w:rsid w:val="00824EDD"/>
    <w:rsid w:val="008260E3"/>
    <w:rsid w:val="008276DB"/>
    <w:rsid w:val="00830A4E"/>
    <w:rsid w:val="00831CFE"/>
    <w:rsid w:val="00831FAC"/>
    <w:rsid w:val="008327B1"/>
    <w:rsid w:val="00832D46"/>
    <w:rsid w:val="008354FD"/>
    <w:rsid w:val="00835770"/>
    <w:rsid w:val="00835B8C"/>
    <w:rsid w:val="0084008C"/>
    <w:rsid w:val="008407EB"/>
    <w:rsid w:val="00841222"/>
    <w:rsid w:val="00842B65"/>
    <w:rsid w:val="008435B2"/>
    <w:rsid w:val="00843678"/>
    <w:rsid w:val="008437D1"/>
    <w:rsid w:val="008442E1"/>
    <w:rsid w:val="00845321"/>
    <w:rsid w:val="00845E3B"/>
    <w:rsid w:val="00847DDE"/>
    <w:rsid w:val="008501C8"/>
    <w:rsid w:val="00851574"/>
    <w:rsid w:val="0085281F"/>
    <w:rsid w:val="00852E34"/>
    <w:rsid w:val="00853313"/>
    <w:rsid w:val="008544F7"/>
    <w:rsid w:val="0085459C"/>
    <w:rsid w:val="00854A1E"/>
    <w:rsid w:val="00856798"/>
    <w:rsid w:val="0085702B"/>
    <w:rsid w:val="00857662"/>
    <w:rsid w:val="00861526"/>
    <w:rsid w:val="008619C8"/>
    <w:rsid w:val="008621A5"/>
    <w:rsid w:val="008622EC"/>
    <w:rsid w:val="0086296A"/>
    <w:rsid w:val="00863200"/>
    <w:rsid w:val="008637D1"/>
    <w:rsid w:val="00864246"/>
    <w:rsid w:val="00864276"/>
    <w:rsid w:val="0086434A"/>
    <w:rsid w:val="008679C5"/>
    <w:rsid w:val="00870163"/>
    <w:rsid w:val="00870691"/>
    <w:rsid w:val="00870A65"/>
    <w:rsid w:val="00872F43"/>
    <w:rsid w:val="008733F4"/>
    <w:rsid w:val="00874CF6"/>
    <w:rsid w:val="008767F0"/>
    <w:rsid w:val="008768D8"/>
    <w:rsid w:val="00876B4D"/>
    <w:rsid w:val="00876DD8"/>
    <w:rsid w:val="00877480"/>
    <w:rsid w:val="0087784A"/>
    <w:rsid w:val="00877F16"/>
    <w:rsid w:val="008805AF"/>
    <w:rsid w:val="00880C82"/>
    <w:rsid w:val="008817A8"/>
    <w:rsid w:val="008826AC"/>
    <w:rsid w:val="008831C9"/>
    <w:rsid w:val="00884AE5"/>
    <w:rsid w:val="00884CA0"/>
    <w:rsid w:val="00884DD6"/>
    <w:rsid w:val="008858E0"/>
    <w:rsid w:val="00886463"/>
    <w:rsid w:val="00886D2C"/>
    <w:rsid w:val="0088724E"/>
    <w:rsid w:val="00887833"/>
    <w:rsid w:val="00887CB9"/>
    <w:rsid w:val="008910EA"/>
    <w:rsid w:val="00891B3C"/>
    <w:rsid w:val="0089277A"/>
    <w:rsid w:val="00894A97"/>
    <w:rsid w:val="00897488"/>
    <w:rsid w:val="00897C9C"/>
    <w:rsid w:val="008A0CE9"/>
    <w:rsid w:val="008A1451"/>
    <w:rsid w:val="008A234F"/>
    <w:rsid w:val="008A2848"/>
    <w:rsid w:val="008A318D"/>
    <w:rsid w:val="008A3352"/>
    <w:rsid w:val="008A3A4D"/>
    <w:rsid w:val="008A4A5B"/>
    <w:rsid w:val="008A5745"/>
    <w:rsid w:val="008A5F20"/>
    <w:rsid w:val="008A65E5"/>
    <w:rsid w:val="008A6D74"/>
    <w:rsid w:val="008A730F"/>
    <w:rsid w:val="008A7CE4"/>
    <w:rsid w:val="008B0310"/>
    <w:rsid w:val="008B29B0"/>
    <w:rsid w:val="008B2A6A"/>
    <w:rsid w:val="008B322D"/>
    <w:rsid w:val="008B4FB5"/>
    <w:rsid w:val="008B5C02"/>
    <w:rsid w:val="008B66AC"/>
    <w:rsid w:val="008B7585"/>
    <w:rsid w:val="008B75DC"/>
    <w:rsid w:val="008C0C11"/>
    <w:rsid w:val="008C1ED8"/>
    <w:rsid w:val="008C2D4E"/>
    <w:rsid w:val="008C2FDF"/>
    <w:rsid w:val="008C5086"/>
    <w:rsid w:val="008C5BA5"/>
    <w:rsid w:val="008C5CCC"/>
    <w:rsid w:val="008C739E"/>
    <w:rsid w:val="008C76F7"/>
    <w:rsid w:val="008C77FA"/>
    <w:rsid w:val="008D038A"/>
    <w:rsid w:val="008D3163"/>
    <w:rsid w:val="008D42F5"/>
    <w:rsid w:val="008D4A34"/>
    <w:rsid w:val="008D5731"/>
    <w:rsid w:val="008D5E3C"/>
    <w:rsid w:val="008D6D1D"/>
    <w:rsid w:val="008E02A7"/>
    <w:rsid w:val="008E230B"/>
    <w:rsid w:val="008E2EE6"/>
    <w:rsid w:val="008E335E"/>
    <w:rsid w:val="008E36F9"/>
    <w:rsid w:val="008E527D"/>
    <w:rsid w:val="008E569C"/>
    <w:rsid w:val="008E668A"/>
    <w:rsid w:val="008E67A4"/>
    <w:rsid w:val="008E7F00"/>
    <w:rsid w:val="008F0204"/>
    <w:rsid w:val="008F0C74"/>
    <w:rsid w:val="008F1DDA"/>
    <w:rsid w:val="008F1E26"/>
    <w:rsid w:val="008F269C"/>
    <w:rsid w:val="008F2751"/>
    <w:rsid w:val="008F34DF"/>
    <w:rsid w:val="008F3688"/>
    <w:rsid w:val="008F369B"/>
    <w:rsid w:val="008F3BC4"/>
    <w:rsid w:val="008F3EF1"/>
    <w:rsid w:val="008F4340"/>
    <w:rsid w:val="008F4B58"/>
    <w:rsid w:val="008F5E24"/>
    <w:rsid w:val="008F6A43"/>
    <w:rsid w:val="008F6F84"/>
    <w:rsid w:val="008F7E49"/>
    <w:rsid w:val="00900FAE"/>
    <w:rsid w:val="009021BF"/>
    <w:rsid w:val="00903038"/>
    <w:rsid w:val="0090341D"/>
    <w:rsid w:val="00903715"/>
    <w:rsid w:val="0090386D"/>
    <w:rsid w:val="009040A5"/>
    <w:rsid w:val="00904283"/>
    <w:rsid w:val="00905305"/>
    <w:rsid w:val="009072B8"/>
    <w:rsid w:val="009105F5"/>
    <w:rsid w:val="00910D73"/>
    <w:rsid w:val="009115FE"/>
    <w:rsid w:val="00913C8D"/>
    <w:rsid w:val="00916600"/>
    <w:rsid w:val="0091718B"/>
    <w:rsid w:val="0092035F"/>
    <w:rsid w:val="009207E9"/>
    <w:rsid w:val="00921E8C"/>
    <w:rsid w:val="009234D3"/>
    <w:rsid w:val="009243F7"/>
    <w:rsid w:val="009244A4"/>
    <w:rsid w:val="00924C83"/>
    <w:rsid w:val="00924DE2"/>
    <w:rsid w:val="0092585F"/>
    <w:rsid w:val="00926462"/>
    <w:rsid w:val="00926BCF"/>
    <w:rsid w:val="00927FDC"/>
    <w:rsid w:val="00931486"/>
    <w:rsid w:val="0093240A"/>
    <w:rsid w:val="00932580"/>
    <w:rsid w:val="00932592"/>
    <w:rsid w:val="009328B8"/>
    <w:rsid w:val="00932F61"/>
    <w:rsid w:val="0093311D"/>
    <w:rsid w:val="00933194"/>
    <w:rsid w:val="009336BB"/>
    <w:rsid w:val="0093400A"/>
    <w:rsid w:val="00934F62"/>
    <w:rsid w:val="00935FEB"/>
    <w:rsid w:val="00937156"/>
    <w:rsid w:val="0093737E"/>
    <w:rsid w:val="00940989"/>
    <w:rsid w:val="009412DD"/>
    <w:rsid w:val="00941D69"/>
    <w:rsid w:val="0094271E"/>
    <w:rsid w:val="00942A59"/>
    <w:rsid w:val="0094419E"/>
    <w:rsid w:val="00944636"/>
    <w:rsid w:val="00944787"/>
    <w:rsid w:val="00945051"/>
    <w:rsid w:val="009451D3"/>
    <w:rsid w:val="00946E14"/>
    <w:rsid w:val="00947212"/>
    <w:rsid w:val="009509F8"/>
    <w:rsid w:val="00951071"/>
    <w:rsid w:val="00951C7B"/>
    <w:rsid w:val="00951F2D"/>
    <w:rsid w:val="00952B4A"/>
    <w:rsid w:val="00952C03"/>
    <w:rsid w:val="00952EFF"/>
    <w:rsid w:val="00953234"/>
    <w:rsid w:val="00953E9D"/>
    <w:rsid w:val="00957449"/>
    <w:rsid w:val="00957500"/>
    <w:rsid w:val="0095752B"/>
    <w:rsid w:val="009575DA"/>
    <w:rsid w:val="0096081D"/>
    <w:rsid w:val="00960B52"/>
    <w:rsid w:val="0096127B"/>
    <w:rsid w:val="00962C37"/>
    <w:rsid w:val="00962FA2"/>
    <w:rsid w:val="009631CE"/>
    <w:rsid w:val="00963A8C"/>
    <w:rsid w:val="0096551B"/>
    <w:rsid w:val="009667C7"/>
    <w:rsid w:val="0096687A"/>
    <w:rsid w:val="00966973"/>
    <w:rsid w:val="009669EF"/>
    <w:rsid w:val="00966C29"/>
    <w:rsid w:val="0097028F"/>
    <w:rsid w:val="009707EC"/>
    <w:rsid w:val="00970C73"/>
    <w:rsid w:val="00971E09"/>
    <w:rsid w:val="00971EAC"/>
    <w:rsid w:val="00972ADA"/>
    <w:rsid w:val="009733DE"/>
    <w:rsid w:val="0097459E"/>
    <w:rsid w:val="00975BDB"/>
    <w:rsid w:val="0097656B"/>
    <w:rsid w:val="00976643"/>
    <w:rsid w:val="00977010"/>
    <w:rsid w:val="0097720E"/>
    <w:rsid w:val="00977492"/>
    <w:rsid w:val="009774C0"/>
    <w:rsid w:val="00980189"/>
    <w:rsid w:val="00981CC2"/>
    <w:rsid w:val="00983108"/>
    <w:rsid w:val="00983A33"/>
    <w:rsid w:val="0098442A"/>
    <w:rsid w:val="009849BA"/>
    <w:rsid w:val="00984DC4"/>
    <w:rsid w:val="009870C2"/>
    <w:rsid w:val="009876BD"/>
    <w:rsid w:val="009906B8"/>
    <w:rsid w:val="009917AD"/>
    <w:rsid w:val="0099255B"/>
    <w:rsid w:val="00992A3D"/>
    <w:rsid w:val="00992D03"/>
    <w:rsid w:val="00992E69"/>
    <w:rsid w:val="009945F5"/>
    <w:rsid w:val="00994759"/>
    <w:rsid w:val="00994C26"/>
    <w:rsid w:val="00995C90"/>
    <w:rsid w:val="0099689C"/>
    <w:rsid w:val="009A0807"/>
    <w:rsid w:val="009A0CB8"/>
    <w:rsid w:val="009A21AF"/>
    <w:rsid w:val="009A3254"/>
    <w:rsid w:val="009A3533"/>
    <w:rsid w:val="009A41B7"/>
    <w:rsid w:val="009A44D9"/>
    <w:rsid w:val="009A56ED"/>
    <w:rsid w:val="009A5E56"/>
    <w:rsid w:val="009A615D"/>
    <w:rsid w:val="009B26CE"/>
    <w:rsid w:val="009B2D21"/>
    <w:rsid w:val="009B336B"/>
    <w:rsid w:val="009B4B49"/>
    <w:rsid w:val="009B5266"/>
    <w:rsid w:val="009B56B8"/>
    <w:rsid w:val="009B5C32"/>
    <w:rsid w:val="009B603B"/>
    <w:rsid w:val="009B6130"/>
    <w:rsid w:val="009B715A"/>
    <w:rsid w:val="009C1620"/>
    <w:rsid w:val="009C28F4"/>
    <w:rsid w:val="009C2FA4"/>
    <w:rsid w:val="009C4C6C"/>
    <w:rsid w:val="009C5013"/>
    <w:rsid w:val="009C5213"/>
    <w:rsid w:val="009C635F"/>
    <w:rsid w:val="009C6915"/>
    <w:rsid w:val="009C6F9E"/>
    <w:rsid w:val="009C72C7"/>
    <w:rsid w:val="009C793F"/>
    <w:rsid w:val="009C7D2E"/>
    <w:rsid w:val="009D0150"/>
    <w:rsid w:val="009D024C"/>
    <w:rsid w:val="009D0409"/>
    <w:rsid w:val="009D1FD8"/>
    <w:rsid w:val="009D46FC"/>
    <w:rsid w:val="009D490C"/>
    <w:rsid w:val="009D4FD8"/>
    <w:rsid w:val="009D5897"/>
    <w:rsid w:val="009D5ABD"/>
    <w:rsid w:val="009D61E3"/>
    <w:rsid w:val="009D62CD"/>
    <w:rsid w:val="009D6B99"/>
    <w:rsid w:val="009D7066"/>
    <w:rsid w:val="009D76A2"/>
    <w:rsid w:val="009D7B59"/>
    <w:rsid w:val="009E02A8"/>
    <w:rsid w:val="009E0960"/>
    <w:rsid w:val="009E0E2A"/>
    <w:rsid w:val="009E1E84"/>
    <w:rsid w:val="009E3110"/>
    <w:rsid w:val="009E33F4"/>
    <w:rsid w:val="009E3CA8"/>
    <w:rsid w:val="009E4AE3"/>
    <w:rsid w:val="009E560C"/>
    <w:rsid w:val="009E6797"/>
    <w:rsid w:val="009E7A65"/>
    <w:rsid w:val="009E7B02"/>
    <w:rsid w:val="009E7F2A"/>
    <w:rsid w:val="009F0057"/>
    <w:rsid w:val="009F1756"/>
    <w:rsid w:val="009F2BF9"/>
    <w:rsid w:val="009F2C35"/>
    <w:rsid w:val="009F5851"/>
    <w:rsid w:val="00A0002C"/>
    <w:rsid w:val="00A01403"/>
    <w:rsid w:val="00A01498"/>
    <w:rsid w:val="00A015B4"/>
    <w:rsid w:val="00A04372"/>
    <w:rsid w:val="00A04FF3"/>
    <w:rsid w:val="00A05A64"/>
    <w:rsid w:val="00A06417"/>
    <w:rsid w:val="00A100D3"/>
    <w:rsid w:val="00A10DF5"/>
    <w:rsid w:val="00A10FA4"/>
    <w:rsid w:val="00A11B62"/>
    <w:rsid w:val="00A1277F"/>
    <w:rsid w:val="00A13FBB"/>
    <w:rsid w:val="00A1488C"/>
    <w:rsid w:val="00A15A94"/>
    <w:rsid w:val="00A15F90"/>
    <w:rsid w:val="00A16087"/>
    <w:rsid w:val="00A1642F"/>
    <w:rsid w:val="00A17586"/>
    <w:rsid w:val="00A21882"/>
    <w:rsid w:val="00A22F08"/>
    <w:rsid w:val="00A23403"/>
    <w:rsid w:val="00A26BBC"/>
    <w:rsid w:val="00A26C0E"/>
    <w:rsid w:val="00A3038D"/>
    <w:rsid w:val="00A3075F"/>
    <w:rsid w:val="00A30812"/>
    <w:rsid w:val="00A30CB7"/>
    <w:rsid w:val="00A32A9E"/>
    <w:rsid w:val="00A33999"/>
    <w:rsid w:val="00A3440C"/>
    <w:rsid w:val="00A348C4"/>
    <w:rsid w:val="00A35C76"/>
    <w:rsid w:val="00A35C86"/>
    <w:rsid w:val="00A36124"/>
    <w:rsid w:val="00A365DF"/>
    <w:rsid w:val="00A36EF0"/>
    <w:rsid w:val="00A404A3"/>
    <w:rsid w:val="00A40688"/>
    <w:rsid w:val="00A40D4B"/>
    <w:rsid w:val="00A41245"/>
    <w:rsid w:val="00A4141C"/>
    <w:rsid w:val="00A44CE3"/>
    <w:rsid w:val="00A52C5A"/>
    <w:rsid w:val="00A52FAA"/>
    <w:rsid w:val="00A53006"/>
    <w:rsid w:val="00A531C5"/>
    <w:rsid w:val="00A53FE4"/>
    <w:rsid w:val="00A5403C"/>
    <w:rsid w:val="00A55A46"/>
    <w:rsid w:val="00A56E21"/>
    <w:rsid w:val="00A60054"/>
    <w:rsid w:val="00A60A06"/>
    <w:rsid w:val="00A6104C"/>
    <w:rsid w:val="00A62930"/>
    <w:rsid w:val="00A63545"/>
    <w:rsid w:val="00A64223"/>
    <w:rsid w:val="00A64D4F"/>
    <w:rsid w:val="00A64FFB"/>
    <w:rsid w:val="00A653AB"/>
    <w:rsid w:val="00A654A6"/>
    <w:rsid w:val="00A66930"/>
    <w:rsid w:val="00A66AFB"/>
    <w:rsid w:val="00A66F8E"/>
    <w:rsid w:val="00A71A53"/>
    <w:rsid w:val="00A71D23"/>
    <w:rsid w:val="00A71EA6"/>
    <w:rsid w:val="00A72BF7"/>
    <w:rsid w:val="00A730CE"/>
    <w:rsid w:val="00A731AB"/>
    <w:rsid w:val="00A73466"/>
    <w:rsid w:val="00A738D7"/>
    <w:rsid w:val="00A73FF0"/>
    <w:rsid w:val="00A7446C"/>
    <w:rsid w:val="00A745C9"/>
    <w:rsid w:val="00A7518F"/>
    <w:rsid w:val="00A75C9D"/>
    <w:rsid w:val="00A76027"/>
    <w:rsid w:val="00A76A7B"/>
    <w:rsid w:val="00A76D97"/>
    <w:rsid w:val="00A779BD"/>
    <w:rsid w:val="00A77BB0"/>
    <w:rsid w:val="00A81307"/>
    <w:rsid w:val="00A81568"/>
    <w:rsid w:val="00A83C85"/>
    <w:rsid w:val="00A83E0A"/>
    <w:rsid w:val="00A849F3"/>
    <w:rsid w:val="00A85300"/>
    <w:rsid w:val="00A86196"/>
    <w:rsid w:val="00A86738"/>
    <w:rsid w:val="00A86FA4"/>
    <w:rsid w:val="00A872A8"/>
    <w:rsid w:val="00A872C1"/>
    <w:rsid w:val="00A90227"/>
    <w:rsid w:val="00A9085E"/>
    <w:rsid w:val="00A91191"/>
    <w:rsid w:val="00A924A2"/>
    <w:rsid w:val="00A925D0"/>
    <w:rsid w:val="00A926C3"/>
    <w:rsid w:val="00A92EAD"/>
    <w:rsid w:val="00A93426"/>
    <w:rsid w:val="00A93FC0"/>
    <w:rsid w:val="00A947CF"/>
    <w:rsid w:val="00A94F5C"/>
    <w:rsid w:val="00A97323"/>
    <w:rsid w:val="00AA02FD"/>
    <w:rsid w:val="00AA0DBD"/>
    <w:rsid w:val="00AA3773"/>
    <w:rsid w:val="00AA3FC8"/>
    <w:rsid w:val="00AA4205"/>
    <w:rsid w:val="00AA444E"/>
    <w:rsid w:val="00AA4C2B"/>
    <w:rsid w:val="00AA5E40"/>
    <w:rsid w:val="00AA7BD3"/>
    <w:rsid w:val="00AB0B6F"/>
    <w:rsid w:val="00AB0F92"/>
    <w:rsid w:val="00AB1AE2"/>
    <w:rsid w:val="00AB1E88"/>
    <w:rsid w:val="00AB2166"/>
    <w:rsid w:val="00AB2419"/>
    <w:rsid w:val="00AB2820"/>
    <w:rsid w:val="00AB2E1E"/>
    <w:rsid w:val="00AB31B1"/>
    <w:rsid w:val="00AB5D20"/>
    <w:rsid w:val="00AB62B9"/>
    <w:rsid w:val="00AB6B69"/>
    <w:rsid w:val="00AB6C32"/>
    <w:rsid w:val="00AB7E35"/>
    <w:rsid w:val="00AC00F7"/>
    <w:rsid w:val="00AC1FDE"/>
    <w:rsid w:val="00AC2A1A"/>
    <w:rsid w:val="00AC2C35"/>
    <w:rsid w:val="00AC2E1D"/>
    <w:rsid w:val="00AC2E9F"/>
    <w:rsid w:val="00AC30D4"/>
    <w:rsid w:val="00AC340E"/>
    <w:rsid w:val="00AC34E4"/>
    <w:rsid w:val="00AC3A5A"/>
    <w:rsid w:val="00AC3F0D"/>
    <w:rsid w:val="00AC49D2"/>
    <w:rsid w:val="00AC5262"/>
    <w:rsid w:val="00AC5415"/>
    <w:rsid w:val="00AC5A73"/>
    <w:rsid w:val="00AD012F"/>
    <w:rsid w:val="00AD162F"/>
    <w:rsid w:val="00AD1A5C"/>
    <w:rsid w:val="00AD20FF"/>
    <w:rsid w:val="00AD2172"/>
    <w:rsid w:val="00AD401D"/>
    <w:rsid w:val="00AD4AEE"/>
    <w:rsid w:val="00AD5CBB"/>
    <w:rsid w:val="00AD655E"/>
    <w:rsid w:val="00AD78CC"/>
    <w:rsid w:val="00AE02FE"/>
    <w:rsid w:val="00AE0EE2"/>
    <w:rsid w:val="00AE1D98"/>
    <w:rsid w:val="00AE2E0D"/>
    <w:rsid w:val="00AE3574"/>
    <w:rsid w:val="00AE398F"/>
    <w:rsid w:val="00AE47B7"/>
    <w:rsid w:val="00AE49BD"/>
    <w:rsid w:val="00AE4FC9"/>
    <w:rsid w:val="00AE6979"/>
    <w:rsid w:val="00AF00FC"/>
    <w:rsid w:val="00AF085E"/>
    <w:rsid w:val="00AF10D4"/>
    <w:rsid w:val="00AF13BD"/>
    <w:rsid w:val="00AF31F6"/>
    <w:rsid w:val="00AF3568"/>
    <w:rsid w:val="00AF3B71"/>
    <w:rsid w:val="00AF3FC1"/>
    <w:rsid w:val="00AF49D1"/>
    <w:rsid w:val="00AF5183"/>
    <w:rsid w:val="00AF54B6"/>
    <w:rsid w:val="00AF5B5E"/>
    <w:rsid w:val="00AF673D"/>
    <w:rsid w:val="00AF6F5D"/>
    <w:rsid w:val="00AF74BA"/>
    <w:rsid w:val="00AF7595"/>
    <w:rsid w:val="00AF7768"/>
    <w:rsid w:val="00AF7E32"/>
    <w:rsid w:val="00AF7F4A"/>
    <w:rsid w:val="00B004B0"/>
    <w:rsid w:val="00B00A7B"/>
    <w:rsid w:val="00B01664"/>
    <w:rsid w:val="00B01B24"/>
    <w:rsid w:val="00B03445"/>
    <w:rsid w:val="00B03910"/>
    <w:rsid w:val="00B03F68"/>
    <w:rsid w:val="00B0561E"/>
    <w:rsid w:val="00B05A23"/>
    <w:rsid w:val="00B05D05"/>
    <w:rsid w:val="00B0659C"/>
    <w:rsid w:val="00B075D9"/>
    <w:rsid w:val="00B076F1"/>
    <w:rsid w:val="00B079BB"/>
    <w:rsid w:val="00B079CB"/>
    <w:rsid w:val="00B1082D"/>
    <w:rsid w:val="00B111DC"/>
    <w:rsid w:val="00B11525"/>
    <w:rsid w:val="00B12006"/>
    <w:rsid w:val="00B129F0"/>
    <w:rsid w:val="00B14DC3"/>
    <w:rsid w:val="00B1762E"/>
    <w:rsid w:val="00B20CD3"/>
    <w:rsid w:val="00B210C1"/>
    <w:rsid w:val="00B216B6"/>
    <w:rsid w:val="00B21D46"/>
    <w:rsid w:val="00B21EB0"/>
    <w:rsid w:val="00B22FB1"/>
    <w:rsid w:val="00B232C2"/>
    <w:rsid w:val="00B23A48"/>
    <w:rsid w:val="00B23DCB"/>
    <w:rsid w:val="00B24EDD"/>
    <w:rsid w:val="00B2504A"/>
    <w:rsid w:val="00B254E6"/>
    <w:rsid w:val="00B25511"/>
    <w:rsid w:val="00B25FAC"/>
    <w:rsid w:val="00B26170"/>
    <w:rsid w:val="00B27E21"/>
    <w:rsid w:val="00B30750"/>
    <w:rsid w:val="00B312C0"/>
    <w:rsid w:val="00B31DE3"/>
    <w:rsid w:val="00B320EC"/>
    <w:rsid w:val="00B324B3"/>
    <w:rsid w:val="00B3392D"/>
    <w:rsid w:val="00B33A6D"/>
    <w:rsid w:val="00B34717"/>
    <w:rsid w:val="00B34ABD"/>
    <w:rsid w:val="00B34F7F"/>
    <w:rsid w:val="00B35ABA"/>
    <w:rsid w:val="00B36713"/>
    <w:rsid w:val="00B413A7"/>
    <w:rsid w:val="00B42285"/>
    <w:rsid w:val="00B42420"/>
    <w:rsid w:val="00B4256D"/>
    <w:rsid w:val="00B427A0"/>
    <w:rsid w:val="00B43BA6"/>
    <w:rsid w:val="00B43E24"/>
    <w:rsid w:val="00B44179"/>
    <w:rsid w:val="00B44D2C"/>
    <w:rsid w:val="00B44F98"/>
    <w:rsid w:val="00B47505"/>
    <w:rsid w:val="00B506E5"/>
    <w:rsid w:val="00B5169E"/>
    <w:rsid w:val="00B52917"/>
    <w:rsid w:val="00B52CF4"/>
    <w:rsid w:val="00B5477A"/>
    <w:rsid w:val="00B54F6F"/>
    <w:rsid w:val="00B54FB0"/>
    <w:rsid w:val="00B550A5"/>
    <w:rsid w:val="00B5556F"/>
    <w:rsid w:val="00B55D69"/>
    <w:rsid w:val="00B56367"/>
    <w:rsid w:val="00B56C55"/>
    <w:rsid w:val="00B57C19"/>
    <w:rsid w:val="00B60CE1"/>
    <w:rsid w:val="00B6200D"/>
    <w:rsid w:val="00B63D14"/>
    <w:rsid w:val="00B64BA5"/>
    <w:rsid w:val="00B64BAC"/>
    <w:rsid w:val="00B6565B"/>
    <w:rsid w:val="00B65D43"/>
    <w:rsid w:val="00B67288"/>
    <w:rsid w:val="00B676F6"/>
    <w:rsid w:val="00B701E3"/>
    <w:rsid w:val="00B712BF"/>
    <w:rsid w:val="00B71793"/>
    <w:rsid w:val="00B73015"/>
    <w:rsid w:val="00B7349E"/>
    <w:rsid w:val="00B73701"/>
    <w:rsid w:val="00B74850"/>
    <w:rsid w:val="00B760C9"/>
    <w:rsid w:val="00B764DE"/>
    <w:rsid w:val="00B76646"/>
    <w:rsid w:val="00B7706A"/>
    <w:rsid w:val="00B77256"/>
    <w:rsid w:val="00B779A0"/>
    <w:rsid w:val="00B77B07"/>
    <w:rsid w:val="00B8005F"/>
    <w:rsid w:val="00B8124C"/>
    <w:rsid w:val="00B8141F"/>
    <w:rsid w:val="00B819C6"/>
    <w:rsid w:val="00B820A1"/>
    <w:rsid w:val="00B82645"/>
    <w:rsid w:val="00B82F97"/>
    <w:rsid w:val="00B84B1D"/>
    <w:rsid w:val="00B84EDA"/>
    <w:rsid w:val="00B85943"/>
    <w:rsid w:val="00B8680F"/>
    <w:rsid w:val="00B91AA5"/>
    <w:rsid w:val="00B931EF"/>
    <w:rsid w:val="00B93436"/>
    <w:rsid w:val="00B94308"/>
    <w:rsid w:val="00B945CF"/>
    <w:rsid w:val="00B952A5"/>
    <w:rsid w:val="00B97942"/>
    <w:rsid w:val="00B97F0C"/>
    <w:rsid w:val="00BA02D0"/>
    <w:rsid w:val="00BA1266"/>
    <w:rsid w:val="00BA1835"/>
    <w:rsid w:val="00BA19CD"/>
    <w:rsid w:val="00BA20CD"/>
    <w:rsid w:val="00BA2EFC"/>
    <w:rsid w:val="00BA32B2"/>
    <w:rsid w:val="00BA3A66"/>
    <w:rsid w:val="00BA4194"/>
    <w:rsid w:val="00BA5B9F"/>
    <w:rsid w:val="00BA5CA1"/>
    <w:rsid w:val="00BA5D0B"/>
    <w:rsid w:val="00BA5F95"/>
    <w:rsid w:val="00BA6D5B"/>
    <w:rsid w:val="00BB059B"/>
    <w:rsid w:val="00BB0FDA"/>
    <w:rsid w:val="00BB1883"/>
    <w:rsid w:val="00BB1CFD"/>
    <w:rsid w:val="00BB2EC4"/>
    <w:rsid w:val="00BB3184"/>
    <w:rsid w:val="00BB3F97"/>
    <w:rsid w:val="00BB4A9D"/>
    <w:rsid w:val="00BB4E19"/>
    <w:rsid w:val="00BB5CCB"/>
    <w:rsid w:val="00BB5F0C"/>
    <w:rsid w:val="00BB61FC"/>
    <w:rsid w:val="00BC127C"/>
    <w:rsid w:val="00BC1592"/>
    <w:rsid w:val="00BC17F2"/>
    <w:rsid w:val="00BC1889"/>
    <w:rsid w:val="00BC2431"/>
    <w:rsid w:val="00BC28DB"/>
    <w:rsid w:val="00BC41A1"/>
    <w:rsid w:val="00BC41B9"/>
    <w:rsid w:val="00BC5164"/>
    <w:rsid w:val="00BC5916"/>
    <w:rsid w:val="00BC5A5C"/>
    <w:rsid w:val="00BC5EF2"/>
    <w:rsid w:val="00BC7C62"/>
    <w:rsid w:val="00BD0450"/>
    <w:rsid w:val="00BD07A4"/>
    <w:rsid w:val="00BD144F"/>
    <w:rsid w:val="00BD1BB0"/>
    <w:rsid w:val="00BD2515"/>
    <w:rsid w:val="00BD2836"/>
    <w:rsid w:val="00BD4960"/>
    <w:rsid w:val="00BD5470"/>
    <w:rsid w:val="00BD5F99"/>
    <w:rsid w:val="00BD65B4"/>
    <w:rsid w:val="00BD6A9C"/>
    <w:rsid w:val="00BD7EB0"/>
    <w:rsid w:val="00BE00A6"/>
    <w:rsid w:val="00BE023D"/>
    <w:rsid w:val="00BE1A49"/>
    <w:rsid w:val="00BE2AA2"/>
    <w:rsid w:val="00BE3353"/>
    <w:rsid w:val="00BE4024"/>
    <w:rsid w:val="00BE678A"/>
    <w:rsid w:val="00BE6A27"/>
    <w:rsid w:val="00BE6A4A"/>
    <w:rsid w:val="00BE6E7C"/>
    <w:rsid w:val="00BE754E"/>
    <w:rsid w:val="00BE7BC7"/>
    <w:rsid w:val="00BF0072"/>
    <w:rsid w:val="00BF0C41"/>
    <w:rsid w:val="00BF1F6F"/>
    <w:rsid w:val="00BF23EF"/>
    <w:rsid w:val="00BF2943"/>
    <w:rsid w:val="00BF3D3A"/>
    <w:rsid w:val="00BF464A"/>
    <w:rsid w:val="00BF482E"/>
    <w:rsid w:val="00BF4B03"/>
    <w:rsid w:val="00BF57B0"/>
    <w:rsid w:val="00BF5BD7"/>
    <w:rsid w:val="00BF5BEF"/>
    <w:rsid w:val="00BF6131"/>
    <w:rsid w:val="00BF787E"/>
    <w:rsid w:val="00C007B0"/>
    <w:rsid w:val="00C007CA"/>
    <w:rsid w:val="00C00EDC"/>
    <w:rsid w:val="00C00F2F"/>
    <w:rsid w:val="00C01105"/>
    <w:rsid w:val="00C011E4"/>
    <w:rsid w:val="00C03A7D"/>
    <w:rsid w:val="00C03D21"/>
    <w:rsid w:val="00C060FB"/>
    <w:rsid w:val="00C0698B"/>
    <w:rsid w:val="00C071C8"/>
    <w:rsid w:val="00C1099B"/>
    <w:rsid w:val="00C11230"/>
    <w:rsid w:val="00C117EA"/>
    <w:rsid w:val="00C127C3"/>
    <w:rsid w:val="00C12809"/>
    <w:rsid w:val="00C13096"/>
    <w:rsid w:val="00C13100"/>
    <w:rsid w:val="00C13480"/>
    <w:rsid w:val="00C13560"/>
    <w:rsid w:val="00C14536"/>
    <w:rsid w:val="00C145B2"/>
    <w:rsid w:val="00C14B8B"/>
    <w:rsid w:val="00C151AF"/>
    <w:rsid w:val="00C161E2"/>
    <w:rsid w:val="00C16466"/>
    <w:rsid w:val="00C16ED3"/>
    <w:rsid w:val="00C17032"/>
    <w:rsid w:val="00C17347"/>
    <w:rsid w:val="00C20F4B"/>
    <w:rsid w:val="00C22144"/>
    <w:rsid w:val="00C223BD"/>
    <w:rsid w:val="00C22432"/>
    <w:rsid w:val="00C22D5E"/>
    <w:rsid w:val="00C22EE7"/>
    <w:rsid w:val="00C23586"/>
    <w:rsid w:val="00C24906"/>
    <w:rsid w:val="00C249C7"/>
    <w:rsid w:val="00C24CF3"/>
    <w:rsid w:val="00C25166"/>
    <w:rsid w:val="00C25A13"/>
    <w:rsid w:val="00C25A85"/>
    <w:rsid w:val="00C3052A"/>
    <w:rsid w:val="00C3086C"/>
    <w:rsid w:val="00C30A62"/>
    <w:rsid w:val="00C30BE5"/>
    <w:rsid w:val="00C328E0"/>
    <w:rsid w:val="00C33032"/>
    <w:rsid w:val="00C333C8"/>
    <w:rsid w:val="00C339D1"/>
    <w:rsid w:val="00C35F6D"/>
    <w:rsid w:val="00C36017"/>
    <w:rsid w:val="00C37465"/>
    <w:rsid w:val="00C37636"/>
    <w:rsid w:val="00C410F9"/>
    <w:rsid w:val="00C41A2B"/>
    <w:rsid w:val="00C422C4"/>
    <w:rsid w:val="00C42759"/>
    <w:rsid w:val="00C431F5"/>
    <w:rsid w:val="00C44671"/>
    <w:rsid w:val="00C46575"/>
    <w:rsid w:val="00C4776C"/>
    <w:rsid w:val="00C50A65"/>
    <w:rsid w:val="00C50B59"/>
    <w:rsid w:val="00C50C1C"/>
    <w:rsid w:val="00C5138A"/>
    <w:rsid w:val="00C51CE5"/>
    <w:rsid w:val="00C537E5"/>
    <w:rsid w:val="00C539C4"/>
    <w:rsid w:val="00C54B6E"/>
    <w:rsid w:val="00C55032"/>
    <w:rsid w:val="00C55085"/>
    <w:rsid w:val="00C56C17"/>
    <w:rsid w:val="00C57005"/>
    <w:rsid w:val="00C57668"/>
    <w:rsid w:val="00C60F69"/>
    <w:rsid w:val="00C6172B"/>
    <w:rsid w:val="00C6273D"/>
    <w:rsid w:val="00C629FE"/>
    <w:rsid w:val="00C62FE4"/>
    <w:rsid w:val="00C63A8B"/>
    <w:rsid w:val="00C64A28"/>
    <w:rsid w:val="00C64B08"/>
    <w:rsid w:val="00C64FBE"/>
    <w:rsid w:val="00C65114"/>
    <w:rsid w:val="00C656D7"/>
    <w:rsid w:val="00C656E1"/>
    <w:rsid w:val="00C65D02"/>
    <w:rsid w:val="00C66977"/>
    <w:rsid w:val="00C67E38"/>
    <w:rsid w:val="00C703A6"/>
    <w:rsid w:val="00C70637"/>
    <w:rsid w:val="00C713AF"/>
    <w:rsid w:val="00C717D9"/>
    <w:rsid w:val="00C73076"/>
    <w:rsid w:val="00C74A5C"/>
    <w:rsid w:val="00C757B9"/>
    <w:rsid w:val="00C761E8"/>
    <w:rsid w:val="00C777EE"/>
    <w:rsid w:val="00C80E75"/>
    <w:rsid w:val="00C810DD"/>
    <w:rsid w:val="00C82615"/>
    <w:rsid w:val="00C83024"/>
    <w:rsid w:val="00C83C7E"/>
    <w:rsid w:val="00C8419B"/>
    <w:rsid w:val="00C8451E"/>
    <w:rsid w:val="00C85A51"/>
    <w:rsid w:val="00C87B3E"/>
    <w:rsid w:val="00C900A7"/>
    <w:rsid w:val="00C9025B"/>
    <w:rsid w:val="00C90A13"/>
    <w:rsid w:val="00C9149F"/>
    <w:rsid w:val="00C91BB3"/>
    <w:rsid w:val="00C9234B"/>
    <w:rsid w:val="00C937F3"/>
    <w:rsid w:val="00C93C98"/>
    <w:rsid w:val="00C964D1"/>
    <w:rsid w:val="00CA10B3"/>
    <w:rsid w:val="00CA1203"/>
    <w:rsid w:val="00CA14F2"/>
    <w:rsid w:val="00CA1E8B"/>
    <w:rsid w:val="00CA394D"/>
    <w:rsid w:val="00CA3FB0"/>
    <w:rsid w:val="00CA404F"/>
    <w:rsid w:val="00CA4741"/>
    <w:rsid w:val="00CA536E"/>
    <w:rsid w:val="00CA674D"/>
    <w:rsid w:val="00CA71EB"/>
    <w:rsid w:val="00CA7257"/>
    <w:rsid w:val="00CA7B1A"/>
    <w:rsid w:val="00CB050D"/>
    <w:rsid w:val="00CB17B5"/>
    <w:rsid w:val="00CB1A0D"/>
    <w:rsid w:val="00CB293F"/>
    <w:rsid w:val="00CB2D1E"/>
    <w:rsid w:val="00CB3482"/>
    <w:rsid w:val="00CB4502"/>
    <w:rsid w:val="00CB4D42"/>
    <w:rsid w:val="00CB5AB9"/>
    <w:rsid w:val="00CB6658"/>
    <w:rsid w:val="00CB764F"/>
    <w:rsid w:val="00CC4A39"/>
    <w:rsid w:val="00CC4E6C"/>
    <w:rsid w:val="00CC58C6"/>
    <w:rsid w:val="00CC5C05"/>
    <w:rsid w:val="00CC7342"/>
    <w:rsid w:val="00CC7A71"/>
    <w:rsid w:val="00CD1106"/>
    <w:rsid w:val="00CD3244"/>
    <w:rsid w:val="00CD336A"/>
    <w:rsid w:val="00CD39B2"/>
    <w:rsid w:val="00CD3A21"/>
    <w:rsid w:val="00CD40E5"/>
    <w:rsid w:val="00CD4B7C"/>
    <w:rsid w:val="00CD5B8E"/>
    <w:rsid w:val="00CD711C"/>
    <w:rsid w:val="00CD7334"/>
    <w:rsid w:val="00CD7834"/>
    <w:rsid w:val="00CE0294"/>
    <w:rsid w:val="00CE06FA"/>
    <w:rsid w:val="00CE0889"/>
    <w:rsid w:val="00CE24F7"/>
    <w:rsid w:val="00CE33B8"/>
    <w:rsid w:val="00CE3560"/>
    <w:rsid w:val="00CE35B2"/>
    <w:rsid w:val="00CE3B00"/>
    <w:rsid w:val="00CE41D4"/>
    <w:rsid w:val="00CE436B"/>
    <w:rsid w:val="00CE4760"/>
    <w:rsid w:val="00CE4A7A"/>
    <w:rsid w:val="00CE56A9"/>
    <w:rsid w:val="00CE6005"/>
    <w:rsid w:val="00CE70B8"/>
    <w:rsid w:val="00CF0AA0"/>
    <w:rsid w:val="00CF102B"/>
    <w:rsid w:val="00CF1D20"/>
    <w:rsid w:val="00CF2463"/>
    <w:rsid w:val="00CF24A4"/>
    <w:rsid w:val="00CF369B"/>
    <w:rsid w:val="00CF47F2"/>
    <w:rsid w:val="00CF4CA6"/>
    <w:rsid w:val="00CF4EEE"/>
    <w:rsid w:val="00CF578B"/>
    <w:rsid w:val="00CF5815"/>
    <w:rsid w:val="00CF66A7"/>
    <w:rsid w:val="00CF6A94"/>
    <w:rsid w:val="00CF7074"/>
    <w:rsid w:val="00CF7F3F"/>
    <w:rsid w:val="00D0044B"/>
    <w:rsid w:val="00D02879"/>
    <w:rsid w:val="00D032E9"/>
    <w:rsid w:val="00D03404"/>
    <w:rsid w:val="00D03429"/>
    <w:rsid w:val="00D03510"/>
    <w:rsid w:val="00D04E7B"/>
    <w:rsid w:val="00D05C13"/>
    <w:rsid w:val="00D07E9B"/>
    <w:rsid w:val="00D109CF"/>
    <w:rsid w:val="00D11B46"/>
    <w:rsid w:val="00D12C48"/>
    <w:rsid w:val="00D13C25"/>
    <w:rsid w:val="00D13D0D"/>
    <w:rsid w:val="00D142B2"/>
    <w:rsid w:val="00D148AD"/>
    <w:rsid w:val="00D14E9F"/>
    <w:rsid w:val="00D167F3"/>
    <w:rsid w:val="00D16CB3"/>
    <w:rsid w:val="00D1784C"/>
    <w:rsid w:val="00D20C43"/>
    <w:rsid w:val="00D228DC"/>
    <w:rsid w:val="00D22E8F"/>
    <w:rsid w:val="00D2322D"/>
    <w:rsid w:val="00D246B0"/>
    <w:rsid w:val="00D24E0C"/>
    <w:rsid w:val="00D25090"/>
    <w:rsid w:val="00D25992"/>
    <w:rsid w:val="00D268E3"/>
    <w:rsid w:val="00D30311"/>
    <w:rsid w:val="00D304EB"/>
    <w:rsid w:val="00D316BF"/>
    <w:rsid w:val="00D32D13"/>
    <w:rsid w:val="00D34FFD"/>
    <w:rsid w:val="00D350C4"/>
    <w:rsid w:val="00D35C58"/>
    <w:rsid w:val="00D35D2E"/>
    <w:rsid w:val="00D37092"/>
    <w:rsid w:val="00D3722F"/>
    <w:rsid w:val="00D37643"/>
    <w:rsid w:val="00D4021C"/>
    <w:rsid w:val="00D40AF6"/>
    <w:rsid w:val="00D4265D"/>
    <w:rsid w:val="00D42F8C"/>
    <w:rsid w:val="00D436A6"/>
    <w:rsid w:val="00D46754"/>
    <w:rsid w:val="00D472DE"/>
    <w:rsid w:val="00D4792E"/>
    <w:rsid w:val="00D508A4"/>
    <w:rsid w:val="00D51999"/>
    <w:rsid w:val="00D52EA5"/>
    <w:rsid w:val="00D53C42"/>
    <w:rsid w:val="00D54689"/>
    <w:rsid w:val="00D56160"/>
    <w:rsid w:val="00D5748E"/>
    <w:rsid w:val="00D60EB2"/>
    <w:rsid w:val="00D61054"/>
    <w:rsid w:val="00D61738"/>
    <w:rsid w:val="00D61B32"/>
    <w:rsid w:val="00D63563"/>
    <w:rsid w:val="00D63714"/>
    <w:rsid w:val="00D642F6"/>
    <w:rsid w:val="00D655EC"/>
    <w:rsid w:val="00D670C7"/>
    <w:rsid w:val="00D706D3"/>
    <w:rsid w:val="00D719BF"/>
    <w:rsid w:val="00D72A93"/>
    <w:rsid w:val="00D731B9"/>
    <w:rsid w:val="00D7498D"/>
    <w:rsid w:val="00D74D95"/>
    <w:rsid w:val="00D754E8"/>
    <w:rsid w:val="00D7736D"/>
    <w:rsid w:val="00D805FA"/>
    <w:rsid w:val="00D809A4"/>
    <w:rsid w:val="00D810B9"/>
    <w:rsid w:val="00D834E7"/>
    <w:rsid w:val="00D83A3B"/>
    <w:rsid w:val="00D83E4E"/>
    <w:rsid w:val="00D845CE"/>
    <w:rsid w:val="00D854AF"/>
    <w:rsid w:val="00D86B10"/>
    <w:rsid w:val="00D90017"/>
    <w:rsid w:val="00D903F9"/>
    <w:rsid w:val="00D91626"/>
    <w:rsid w:val="00D91E98"/>
    <w:rsid w:val="00D92927"/>
    <w:rsid w:val="00D942E0"/>
    <w:rsid w:val="00D94E78"/>
    <w:rsid w:val="00D94ED7"/>
    <w:rsid w:val="00D972F9"/>
    <w:rsid w:val="00D9777C"/>
    <w:rsid w:val="00D978CA"/>
    <w:rsid w:val="00D97B5C"/>
    <w:rsid w:val="00DA028A"/>
    <w:rsid w:val="00DA07F6"/>
    <w:rsid w:val="00DA1474"/>
    <w:rsid w:val="00DA2015"/>
    <w:rsid w:val="00DA23A6"/>
    <w:rsid w:val="00DA246B"/>
    <w:rsid w:val="00DA2AF8"/>
    <w:rsid w:val="00DA4712"/>
    <w:rsid w:val="00DA4766"/>
    <w:rsid w:val="00DA4F0F"/>
    <w:rsid w:val="00DA5DAC"/>
    <w:rsid w:val="00DA6AEF"/>
    <w:rsid w:val="00DA7E5B"/>
    <w:rsid w:val="00DB2555"/>
    <w:rsid w:val="00DB2B0F"/>
    <w:rsid w:val="00DB2E0C"/>
    <w:rsid w:val="00DB3B88"/>
    <w:rsid w:val="00DB4554"/>
    <w:rsid w:val="00DB50FA"/>
    <w:rsid w:val="00DB54BD"/>
    <w:rsid w:val="00DB59A1"/>
    <w:rsid w:val="00DB5E51"/>
    <w:rsid w:val="00DB6266"/>
    <w:rsid w:val="00DB62B3"/>
    <w:rsid w:val="00DB74B9"/>
    <w:rsid w:val="00DB75BA"/>
    <w:rsid w:val="00DB7E0D"/>
    <w:rsid w:val="00DC073D"/>
    <w:rsid w:val="00DC0960"/>
    <w:rsid w:val="00DC1CAA"/>
    <w:rsid w:val="00DC456E"/>
    <w:rsid w:val="00DC48BA"/>
    <w:rsid w:val="00DC6EE8"/>
    <w:rsid w:val="00DC6FA6"/>
    <w:rsid w:val="00DD13AC"/>
    <w:rsid w:val="00DD3CCC"/>
    <w:rsid w:val="00DD54F8"/>
    <w:rsid w:val="00DD5E2C"/>
    <w:rsid w:val="00DD691B"/>
    <w:rsid w:val="00DD6E9B"/>
    <w:rsid w:val="00DE07CF"/>
    <w:rsid w:val="00DE089C"/>
    <w:rsid w:val="00DE0BB0"/>
    <w:rsid w:val="00DE0E05"/>
    <w:rsid w:val="00DE2D14"/>
    <w:rsid w:val="00DE3648"/>
    <w:rsid w:val="00DE40DF"/>
    <w:rsid w:val="00DE5D56"/>
    <w:rsid w:val="00DF2435"/>
    <w:rsid w:val="00DF376B"/>
    <w:rsid w:val="00DF395D"/>
    <w:rsid w:val="00DF5D59"/>
    <w:rsid w:val="00DF629D"/>
    <w:rsid w:val="00DF6D48"/>
    <w:rsid w:val="00DF6DF5"/>
    <w:rsid w:val="00E012A7"/>
    <w:rsid w:val="00E01F7E"/>
    <w:rsid w:val="00E02235"/>
    <w:rsid w:val="00E02F0F"/>
    <w:rsid w:val="00E049EC"/>
    <w:rsid w:val="00E06864"/>
    <w:rsid w:val="00E10257"/>
    <w:rsid w:val="00E10648"/>
    <w:rsid w:val="00E10DF8"/>
    <w:rsid w:val="00E13F72"/>
    <w:rsid w:val="00E13FC6"/>
    <w:rsid w:val="00E14225"/>
    <w:rsid w:val="00E15BD6"/>
    <w:rsid w:val="00E16B99"/>
    <w:rsid w:val="00E16CD9"/>
    <w:rsid w:val="00E20357"/>
    <w:rsid w:val="00E20899"/>
    <w:rsid w:val="00E20910"/>
    <w:rsid w:val="00E20CF5"/>
    <w:rsid w:val="00E20E97"/>
    <w:rsid w:val="00E211C7"/>
    <w:rsid w:val="00E21BF3"/>
    <w:rsid w:val="00E22DC5"/>
    <w:rsid w:val="00E22E19"/>
    <w:rsid w:val="00E2394E"/>
    <w:rsid w:val="00E244CF"/>
    <w:rsid w:val="00E2481C"/>
    <w:rsid w:val="00E252DF"/>
    <w:rsid w:val="00E25774"/>
    <w:rsid w:val="00E30D3F"/>
    <w:rsid w:val="00E31805"/>
    <w:rsid w:val="00E32429"/>
    <w:rsid w:val="00E33275"/>
    <w:rsid w:val="00E33836"/>
    <w:rsid w:val="00E33EE0"/>
    <w:rsid w:val="00E33F8A"/>
    <w:rsid w:val="00E351F3"/>
    <w:rsid w:val="00E356CE"/>
    <w:rsid w:val="00E365D8"/>
    <w:rsid w:val="00E37476"/>
    <w:rsid w:val="00E37778"/>
    <w:rsid w:val="00E37AF3"/>
    <w:rsid w:val="00E40D1A"/>
    <w:rsid w:val="00E4249B"/>
    <w:rsid w:val="00E43123"/>
    <w:rsid w:val="00E43E7C"/>
    <w:rsid w:val="00E43E9A"/>
    <w:rsid w:val="00E442CF"/>
    <w:rsid w:val="00E446FC"/>
    <w:rsid w:val="00E4523E"/>
    <w:rsid w:val="00E4567E"/>
    <w:rsid w:val="00E45D5F"/>
    <w:rsid w:val="00E4625D"/>
    <w:rsid w:val="00E4683D"/>
    <w:rsid w:val="00E468AA"/>
    <w:rsid w:val="00E46D03"/>
    <w:rsid w:val="00E47062"/>
    <w:rsid w:val="00E50C91"/>
    <w:rsid w:val="00E50F42"/>
    <w:rsid w:val="00E51EC3"/>
    <w:rsid w:val="00E520E9"/>
    <w:rsid w:val="00E527B2"/>
    <w:rsid w:val="00E52B06"/>
    <w:rsid w:val="00E53789"/>
    <w:rsid w:val="00E5404E"/>
    <w:rsid w:val="00E5406C"/>
    <w:rsid w:val="00E569BA"/>
    <w:rsid w:val="00E575B2"/>
    <w:rsid w:val="00E57E2F"/>
    <w:rsid w:val="00E600E6"/>
    <w:rsid w:val="00E606DC"/>
    <w:rsid w:val="00E61152"/>
    <w:rsid w:val="00E626B2"/>
    <w:rsid w:val="00E63C64"/>
    <w:rsid w:val="00E65987"/>
    <w:rsid w:val="00E66537"/>
    <w:rsid w:val="00E701CC"/>
    <w:rsid w:val="00E7079E"/>
    <w:rsid w:val="00E712B0"/>
    <w:rsid w:val="00E71910"/>
    <w:rsid w:val="00E71E4E"/>
    <w:rsid w:val="00E72516"/>
    <w:rsid w:val="00E72FBD"/>
    <w:rsid w:val="00E73571"/>
    <w:rsid w:val="00E737F0"/>
    <w:rsid w:val="00E73BD9"/>
    <w:rsid w:val="00E73E34"/>
    <w:rsid w:val="00E75D32"/>
    <w:rsid w:val="00E7756E"/>
    <w:rsid w:val="00E77B87"/>
    <w:rsid w:val="00E77DE3"/>
    <w:rsid w:val="00E80AFD"/>
    <w:rsid w:val="00E81B58"/>
    <w:rsid w:val="00E81BF9"/>
    <w:rsid w:val="00E81F94"/>
    <w:rsid w:val="00E83BC5"/>
    <w:rsid w:val="00E83CCA"/>
    <w:rsid w:val="00E85E30"/>
    <w:rsid w:val="00E86317"/>
    <w:rsid w:val="00E905EB"/>
    <w:rsid w:val="00E94C78"/>
    <w:rsid w:val="00E95EEA"/>
    <w:rsid w:val="00E97D28"/>
    <w:rsid w:val="00E97E92"/>
    <w:rsid w:val="00EA1B51"/>
    <w:rsid w:val="00EA2141"/>
    <w:rsid w:val="00EA44A4"/>
    <w:rsid w:val="00EA44D6"/>
    <w:rsid w:val="00EA5B3A"/>
    <w:rsid w:val="00EA6220"/>
    <w:rsid w:val="00EA6392"/>
    <w:rsid w:val="00EA63F0"/>
    <w:rsid w:val="00EA67EE"/>
    <w:rsid w:val="00EB0446"/>
    <w:rsid w:val="00EB0575"/>
    <w:rsid w:val="00EB0F7A"/>
    <w:rsid w:val="00EB316B"/>
    <w:rsid w:val="00EB3412"/>
    <w:rsid w:val="00EB3D2B"/>
    <w:rsid w:val="00EB429B"/>
    <w:rsid w:val="00EB5443"/>
    <w:rsid w:val="00EB6FB2"/>
    <w:rsid w:val="00EB7AA9"/>
    <w:rsid w:val="00EC1129"/>
    <w:rsid w:val="00EC1F68"/>
    <w:rsid w:val="00EC27B4"/>
    <w:rsid w:val="00EC32CE"/>
    <w:rsid w:val="00EC3868"/>
    <w:rsid w:val="00EC3A5F"/>
    <w:rsid w:val="00EC3A9D"/>
    <w:rsid w:val="00EC4081"/>
    <w:rsid w:val="00EC4FCC"/>
    <w:rsid w:val="00EC5757"/>
    <w:rsid w:val="00EC69AC"/>
    <w:rsid w:val="00EC71E0"/>
    <w:rsid w:val="00EC73E6"/>
    <w:rsid w:val="00ED00A4"/>
    <w:rsid w:val="00ED0546"/>
    <w:rsid w:val="00ED0E64"/>
    <w:rsid w:val="00ED1580"/>
    <w:rsid w:val="00ED1B03"/>
    <w:rsid w:val="00ED22D7"/>
    <w:rsid w:val="00ED2623"/>
    <w:rsid w:val="00ED2AA0"/>
    <w:rsid w:val="00ED324E"/>
    <w:rsid w:val="00ED4CED"/>
    <w:rsid w:val="00ED6376"/>
    <w:rsid w:val="00ED6DA5"/>
    <w:rsid w:val="00ED74A2"/>
    <w:rsid w:val="00ED77D3"/>
    <w:rsid w:val="00ED7F81"/>
    <w:rsid w:val="00EE147D"/>
    <w:rsid w:val="00EE2A79"/>
    <w:rsid w:val="00EE2E1D"/>
    <w:rsid w:val="00EE3192"/>
    <w:rsid w:val="00EE31C2"/>
    <w:rsid w:val="00EE3219"/>
    <w:rsid w:val="00EE4287"/>
    <w:rsid w:val="00EE49C0"/>
    <w:rsid w:val="00EE57A5"/>
    <w:rsid w:val="00EE6D7D"/>
    <w:rsid w:val="00EF0859"/>
    <w:rsid w:val="00EF1FA5"/>
    <w:rsid w:val="00EF1FC2"/>
    <w:rsid w:val="00EF3AA6"/>
    <w:rsid w:val="00EF4226"/>
    <w:rsid w:val="00EF4E4C"/>
    <w:rsid w:val="00EF4F6C"/>
    <w:rsid w:val="00EF56BE"/>
    <w:rsid w:val="00EF5C02"/>
    <w:rsid w:val="00EF6613"/>
    <w:rsid w:val="00F017FC"/>
    <w:rsid w:val="00F01BEF"/>
    <w:rsid w:val="00F027A0"/>
    <w:rsid w:val="00F029B0"/>
    <w:rsid w:val="00F03237"/>
    <w:rsid w:val="00F034C1"/>
    <w:rsid w:val="00F04C5C"/>
    <w:rsid w:val="00F05636"/>
    <w:rsid w:val="00F06825"/>
    <w:rsid w:val="00F07603"/>
    <w:rsid w:val="00F1099C"/>
    <w:rsid w:val="00F110F4"/>
    <w:rsid w:val="00F11479"/>
    <w:rsid w:val="00F119D1"/>
    <w:rsid w:val="00F11F2D"/>
    <w:rsid w:val="00F12896"/>
    <w:rsid w:val="00F131D3"/>
    <w:rsid w:val="00F13B3E"/>
    <w:rsid w:val="00F14697"/>
    <w:rsid w:val="00F15970"/>
    <w:rsid w:val="00F16786"/>
    <w:rsid w:val="00F174A5"/>
    <w:rsid w:val="00F17D60"/>
    <w:rsid w:val="00F20388"/>
    <w:rsid w:val="00F21F5C"/>
    <w:rsid w:val="00F22B0D"/>
    <w:rsid w:val="00F23C06"/>
    <w:rsid w:val="00F2487D"/>
    <w:rsid w:val="00F24A32"/>
    <w:rsid w:val="00F24F9C"/>
    <w:rsid w:val="00F25F9D"/>
    <w:rsid w:val="00F279DB"/>
    <w:rsid w:val="00F30397"/>
    <w:rsid w:val="00F311F7"/>
    <w:rsid w:val="00F31708"/>
    <w:rsid w:val="00F328F7"/>
    <w:rsid w:val="00F34A86"/>
    <w:rsid w:val="00F34C9F"/>
    <w:rsid w:val="00F36A8A"/>
    <w:rsid w:val="00F36E71"/>
    <w:rsid w:val="00F377C0"/>
    <w:rsid w:val="00F40B21"/>
    <w:rsid w:val="00F41804"/>
    <w:rsid w:val="00F4375D"/>
    <w:rsid w:val="00F459C0"/>
    <w:rsid w:val="00F473B3"/>
    <w:rsid w:val="00F47935"/>
    <w:rsid w:val="00F47C05"/>
    <w:rsid w:val="00F503A9"/>
    <w:rsid w:val="00F5074B"/>
    <w:rsid w:val="00F510C2"/>
    <w:rsid w:val="00F5176D"/>
    <w:rsid w:val="00F52B62"/>
    <w:rsid w:val="00F536AB"/>
    <w:rsid w:val="00F53761"/>
    <w:rsid w:val="00F53E2C"/>
    <w:rsid w:val="00F549AE"/>
    <w:rsid w:val="00F54A23"/>
    <w:rsid w:val="00F569C9"/>
    <w:rsid w:val="00F600EC"/>
    <w:rsid w:val="00F606F0"/>
    <w:rsid w:val="00F60AE7"/>
    <w:rsid w:val="00F60B90"/>
    <w:rsid w:val="00F61550"/>
    <w:rsid w:val="00F622AC"/>
    <w:rsid w:val="00F62779"/>
    <w:rsid w:val="00F6292B"/>
    <w:rsid w:val="00F62C7E"/>
    <w:rsid w:val="00F64D0C"/>
    <w:rsid w:val="00F65C4E"/>
    <w:rsid w:val="00F6706B"/>
    <w:rsid w:val="00F704E9"/>
    <w:rsid w:val="00F70A60"/>
    <w:rsid w:val="00F70B25"/>
    <w:rsid w:val="00F71253"/>
    <w:rsid w:val="00F71696"/>
    <w:rsid w:val="00F71983"/>
    <w:rsid w:val="00F731DC"/>
    <w:rsid w:val="00F732AD"/>
    <w:rsid w:val="00F736F4"/>
    <w:rsid w:val="00F738AF"/>
    <w:rsid w:val="00F76AC5"/>
    <w:rsid w:val="00F76D6F"/>
    <w:rsid w:val="00F775E4"/>
    <w:rsid w:val="00F7761B"/>
    <w:rsid w:val="00F8006B"/>
    <w:rsid w:val="00F80C67"/>
    <w:rsid w:val="00F82A18"/>
    <w:rsid w:val="00F83FBF"/>
    <w:rsid w:val="00F84278"/>
    <w:rsid w:val="00F84CA6"/>
    <w:rsid w:val="00F85965"/>
    <w:rsid w:val="00F85B8B"/>
    <w:rsid w:val="00F86061"/>
    <w:rsid w:val="00F876F5"/>
    <w:rsid w:val="00F90128"/>
    <w:rsid w:val="00F9138F"/>
    <w:rsid w:val="00F91478"/>
    <w:rsid w:val="00F93B86"/>
    <w:rsid w:val="00F94281"/>
    <w:rsid w:val="00F947B4"/>
    <w:rsid w:val="00F94ECB"/>
    <w:rsid w:val="00F963D8"/>
    <w:rsid w:val="00F9692C"/>
    <w:rsid w:val="00FA044B"/>
    <w:rsid w:val="00FA0794"/>
    <w:rsid w:val="00FA1DDD"/>
    <w:rsid w:val="00FA22DA"/>
    <w:rsid w:val="00FA344E"/>
    <w:rsid w:val="00FA3C72"/>
    <w:rsid w:val="00FA52BD"/>
    <w:rsid w:val="00FA53BD"/>
    <w:rsid w:val="00FA6096"/>
    <w:rsid w:val="00FA72AB"/>
    <w:rsid w:val="00FA7BDF"/>
    <w:rsid w:val="00FB0333"/>
    <w:rsid w:val="00FB043E"/>
    <w:rsid w:val="00FB0E15"/>
    <w:rsid w:val="00FB1A99"/>
    <w:rsid w:val="00FB213A"/>
    <w:rsid w:val="00FB29BE"/>
    <w:rsid w:val="00FB29ED"/>
    <w:rsid w:val="00FB361E"/>
    <w:rsid w:val="00FB626D"/>
    <w:rsid w:val="00FB655C"/>
    <w:rsid w:val="00FB74BF"/>
    <w:rsid w:val="00FB7693"/>
    <w:rsid w:val="00FB7EE9"/>
    <w:rsid w:val="00FB7EF6"/>
    <w:rsid w:val="00FC0E1C"/>
    <w:rsid w:val="00FC0EA8"/>
    <w:rsid w:val="00FC0F39"/>
    <w:rsid w:val="00FC135D"/>
    <w:rsid w:val="00FC15CF"/>
    <w:rsid w:val="00FC17E5"/>
    <w:rsid w:val="00FC34B5"/>
    <w:rsid w:val="00FC39D2"/>
    <w:rsid w:val="00FC482F"/>
    <w:rsid w:val="00FC4C8A"/>
    <w:rsid w:val="00FD0130"/>
    <w:rsid w:val="00FD0D28"/>
    <w:rsid w:val="00FD0DFA"/>
    <w:rsid w:val="00FD148F"/>
    <w:rsid w:val="00FD15CF"/>
    <w:rsid w:val="00FD24CD"/>
    <w:rsid w:val="00FD269B"/>
    <w:rsid w:val="00FD2F10"/>
    <w:rsid w:val="00FD30E8"/>
    <w:rsid w:val="00FD57DC"/>
    <w:rsid w:val="00FD5C26"/>
    <w:rsid w:val="00FD6E01"/>
    <w:rsid w:val="00FE01A5"/>
    <w:rsid w:val="00FE045A"/>
    <w:rsid w:val="00FE0981"/>
    <w:rsid w:val="00FE0FAC"/>
    <w:rsid w:val="00FE10A0"/>
    <w:rsid w:val="00FE1CD3"/>
    <w:rsid w:val="00FE1DD6"/>
    <w:rsid w:val="00FE29DC"/>
    <w:rsid w:val="00FE3116"/>
    <w:rsid w:val="00FE462D"/>
    <w:rsid w:val="00FE4F25"/>
    <w:rsid w:val="00FE5BAE"/>
    <w:rsid w:val="00FE6081"/>
    <w:rsid w:val="00FE60C7"/>
    <w:rsid w:val="00FE68BC"/>
    <w:rsid w:val="00FE7A2B"/>
    <w:rsid w:val="00FF03C4"/>
    <w:rsid w:val="00FF1054"/>
    <w:rsid w:val="00FF1770"/>
    <w:rsid w:val="00FF3E4A"/>
    <w:rsid w:val="00FF546B"/>
    <w:rsid w:val="00FF6986"/>
    <w:rsid w:val="00FF7694"/>
    <w:rsid w:val="00FF7B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uiPriority="20"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228DC"/>
    <w:pPr>
      <w:overflowPunct w:val="0"/>
      <w:autoSpaceDE w:val="0"/>
      <w:autoSpaceDN w:val="0"/>
      <w:adjustRightInd w:val="0"/>
      <w:textAlignment w:val="baseline"/>
    </w:pPr>
  </w:style>
  <w:style w:type="paragraph" w:styleId="Heading1">
    <w:name w:val="heading 1"/>
    <w:basedOn w:val="Normal"/>
    <w:next w:val="Normal"/>
    <w:qFormat/>
    <w:rsid w:val="00D228DC"/>
    <w:pPr>
      <w:numPr>
        <w:numId w:val="1"/>
      </w:numPr>
      <w:tabs>
        <w:tab w:val="clear" w:pos="0"/>
        <w:tab w:val="left" w:pos="288"/>
      </w:tabs>
      <w:spacing w:before="240" w:after="60"/>
      <w:jc w:val="both"/>
      <w:outlineLvl w:val="0"/>
    </w:pPr>
    <w:rPr>
      <w:b/>
    </w:rPr>
  </w:style>
  <w:style w:type="paragraph" w:styleId="Heading2">
    <w:name w:val="heading 2"/>
    <w:basedOn w:val="Normal"/>
    <w:next w:val="Normal"/>
    <w:qFormat/>
    <w:rsid w:val="00D228DC"/>
    <w:pPr>
      <w:numPr>
        <w:ilvl w:val="1"/>
        <w:numId w:val="1"/>
      </w:numPr>
      <w:tabs>
        <w:tab w:val="clear" w:pos="360"/>
        <w:tab w:val="left" w:pos="432"/>
      </w:tabs>
      <w:spacing w:before="240" w:after="60"/>
      <w:jc w:val="both"/>
      <w:outlineLvl w:val="1"/>
    </w:pPr>
    <w:rPr>
      <w:b/>
    </w:rPr>
  </w:style>
  <w:style w:type="paragraph" w:styleId="Heading3">
    <w:name w:val="heading 3"/>
    <w:basedOn w:val="Normal"/>
    <w:next w:val="Normal"/>
    <w:qFormat/>
    <w:rsid w:val="00D228DC"/>
    <w:pPr>
      <w:numPr>
        <w:ilvl w:val="2"/>
        <w:numId w:val="1"/>
      </w:numPr>
      <w:tabs>
        <w:tab w:val="clear" w:pos="720"/>
        <w:tab w:val="left" w:pos="576"/>
      </w:tabs>
      <w:spacing w:before="240" w:after="60"/>
      <w:jc w:val="both"/>
      <w:outlineLvl w:val="2"/>
    </w:pPr>
    <w:rPr>
      <w:b/>
    </w:rPr>
  </w:style>
  <w:style w:type="paragraph" w:styleId="Heading4">
    <w:name w:val="heading 4"/>
    <w:basedOn w:val="Normal"/>
    <w:next w:val="Normal"/>
    <w:qFormat/>
    <w:rsid w:val="00D228DC"/>
    <w:pPr>
      <w:numPr>
        <w:ilvl w:val="3"/>
        <w:numId w:val="1"/>
      </w:numPr>
      <w:tabs>
        <w:tab w:val="left" w:pos="720"/>
      </w:tabs>
      <w:spacing w:before="240" w:after="60"/>
      <w:jc w:val="both"/>
      <w:outlineLvl w:val="3"/>
    </w:pPr>
    <w:rPr>
      <w:b/>
    </w:rPr>
  </w:style>
  <w:style w:type="paragraph" w:styleId="Heading5">
    <w:name w:val="heading 5"/>
    <w:basedOn w:val="Normal"/>
    <w:next w:val="Normal"/>
    <w:qFormat/>
    <w:rsid w:val="00D228DC"/>
    <w:pPr>
      <w:numPr>
        <w:ilvl w:val="4"/>
        <w:numId w:val="1"/>
      </w:numPr>
      <w:tabs>
        <w:tab w:val="clear" w:pos="1080"/>
        <w:tab w:val="left" w:pos="864"/>
      </w:tabs>
      <w:spacing w:before="240" w:after="60"/>
      <w:jc w:val="both"/>
      <w:outlineLvl w:val="4"/>
    </w:pPr>
    <w:rPr>
      <w:b/>
    </w:rPr>
  </w:style>
  <w:style w:type="paragraph" w:styleId="Heading6">
    <w:name w:val="heading 6"/>
    <w:basedOn w:val="Normal"/>
    <w:next w:val="Normal"/>
    <w:qFormat/>
    <w:rsid w:val="00D228DC"/>
    <w:pPr>
      <w:numPr>
        <w:ilvl w:val="5"/>
        <w:numId w:val="1"/>
      </w:numPr>
      <w:tabs>
        <w:tab w:val="clear" w:pos="1080"/>
        <w:tab w:val="left" w:pos="1008"/>
      </w:tabs>
      <w:spacing w:before="240" w:after="60"/>
      <w:jc w:val="both"/>
      <w:outlineLvl w:val="5"/>
    </w:pPr>
    <w:rPr>
      <w:b/>
    </w:rPr>
  </w:style>
  <w:style w:type="paragraph" w:styleId="Heading7">
    <w:name w:val="heading 7"/>
    <w:basedOn w:val="Normal"/>
    <w:next w:val="Normal"/>
    <w:qFormat/>
    <w:rsid w:val="00D228DC"/>
    <w:pPr>
      <w:numPr>
        <w:ilvl w:val="6"/>
        <w:numId w:val="1"/>
      </w:numPr>
      <w:tabs>
        <w:tab w:val="clear" w:pos="1080"/>
        <w:tab w:val="left" w:pos="1152"/>
      </w:tabs>
      <w:spacing w:before="240" w:after="60"/>
      <w:jc w:val="both"/>
      <w:outlineLvl w:val="6"/>
    </w:pPr>
    <w:rPr>
      <w:b/>
    </w:rPr>
  </w:style>
  <w:style w:type="paragraph" w:styleId="Heading8">
    <w:name w:val="heading 8"/>
    <w:basedOn w:val="Normal"/>
    <w:next w:val="Normal"/>
    <w:qFormat/>
    <w:rsid w:val="00D228DC"/>
    <w:pPr>
      <w:numPr>
        <w:ilvl w:val="7"/>
        <w:numId w:val="1"/>
      </w:numPr>
      <w:tabs>
        <w:tab w:val="clear" w:pos="1440"/>
        <w:tab w:val="left" w:pos="1296"/>
      </w:tabs>
      <w:spacing w:before="240" w:after="60"/>
      <w:jc w:val="both"/>
      <w:outlineLvl w:val="7"/>
    </w:pPr>
    <w:rPr>
      <w:b/>
    </w:rPr>
  </w:style>
  <w:style w:type="paragraph" w:styleId="Heading9">
    <w:name w:val="heading 9"/>
    <w:basedOn w:val="Normal"/>
    <w:next w:val="Normal"/>
    <w:qFormat/>
    <w:rsid w:val="00D228DC"/>
    <w:pPr>
      <w:numPr>
        <w:ilvl w:val="8"/>
        <w:numId w:val="1"/>
      </w:numPr>
      <w:spacing w:before="240" w:after="60"/>
      <w:jc w:val="both"/>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228DC"/>
    <w:pPr>
      <w:tabs>
        <w:tab w:val="center" w:pos="4320"/>
        <w:tab w:val="right" w:pos="8640"/>
      </w:tabs>
    </w:pPr>
  </w:style>
  <w:style w:type="paragraph" w:customStyle="1" w:styleId="ArticleTitle">
    <w:name w:val="Article Title"/>
    <w:basedOn w:val="Normal"/>
    <w:next w:val="BodyText1"/>
    <w:rsid w:val="00D228DC"/>
    <w:pPr>
      <w:jc w:val="center"/>
    </w:pPr>
    <w:rPr>
      <w:b/>
      <w:sz w:val="32"/>
    </w:rPr>
  </w:style>
  <w:style w:type="paragraph" w:customStyle="1" w:styleId="BodyText1">
    <w:name w:val="Body Text1"/>
    <w:basedOn w:val="Normal"/>
    <w:rsid w:val="00D228DC"/>
    <w:pPr>
      <w:jc w:val="both"/>
    </w:pPr>
  </w:style>
  <w:style w:type="paragraph" w:customStyle="1" w:styleId="AuthorNamesAffiliations">
    <w:name w:val="Author Names &amp; Affiliations"/>
    <w:basedOn w:val="BodyText1"/>
    <w:next w:val="BodyText1"/>
    <w:rsid w:val="00D228DC"/>
    <w:pPr>
      <w:jc w:val="center"/>
    </w:pPr>
    <w:rPr>
      <w:sz w:val="24"/>
    </w:rPr>
  </w:style>
  <w:style w:type="paragraph" w:customStyle="1" w:styleId="SECTIONHEADING">
    <w:name w:val="SECTION HEADING"/>
    <w:basedOn w:val="Normal"/>
    <w:next w:val="BodyText1"/>
    <w:rsid w:val="00D228DC"/>
    <w:pPr>
      <w:jc w:val="center"/>
    </w:pPr>
    <w:rPr>
      <w:b/>
      <w:caps/>
      <w:sz w:val="22"/>
    </w:rPr>
  </w:style>
  <w:style w:type="paragraph" w:customStyle="1" w:styleId="Keywords">
    <w:name w:val="Keywords"/>
    <w:basedOn w:val="BodyText1"/>
    <w:next w:val="BodyText1"/>
    <w:rsid w:val="00D228DC"/>
    <w:pPr>
      <w:ind w:left="360" w:hanging="360"/>
    </w:pPr>
  </w:style>
  <w:style w:type="paragraph" w:customStyle="1" w:styleId="References">
    <w:name w:val="References"/>
    <w:basedOn w:val="Normal"/>
    <w:rsid w:val="00D228DC"/>
    <w:pPr>
      <w:ind w:left="360" w:hanging="360"/>
    </w:pPr>
  </w:style>
  <w:style w:type="paragraph" w:styleId="Footer">
    <w:name w:val="footer"/>
    <w:aliases w:val="Footnote text"/>
    <w:basedOn w:val="Normal"/>
    <w:rsid w:val="00D228DC"/>
    <w:pPr>
      <w:tabs>
        <w:tab w:val="center" w:pos="4320"/>
        <w:tab w:val="right" w:pos="8640"/>
      </w:tabs>
    </w:pPr>
    <w:rPr>
      <w:sz w:val="18"/>
    </w:rPr>
  </w:style>
  <w:style w:type="character" w:styleId="Emphasis">
    <w:name w:val="Emphasis"/>
    <w:basedOn w:val="DefaultParagraphFont"/>
    <w:uiPriority w:val="20"/>
    <w:qFormat/>
    <w:rsid w:val="004A7219"/>
    <w:rPr>
      <w:b w:val="0"/>
      <w:bCs w:val="0"/>
      <w:i/>
      <w:iCs/>
    </w:rPr>
  </w:style>
  <w:style w:type="paragraph" w:styleId="FootnoteText">
    <w:name w:val="footnote text"/>
    <w:basedOn w:val="Normal"/>
    <w:link w:val="FootnoteTextChar"/>
    <w:rsid w:val="00AB2419"/>
  </w:style>
  <w:style w:type="character" w:customStyle="1" w:styleId="FootnoteTextChar">
    <w:name w:val="Footnote Text Char"/>
    <w:basedOn w:val="DefaultParagraphFont"/>
    <w:link w:val="FootnoteText"/>
    <w:rsid w:val="00AB2419"/>
  </w:style>
  <w:style w:type="character" w:styleId="FootnoteReference">
    <w:name w:val="footnote reference"/>
    <w:basedOn w:val="DefaultParagraphFont"/>
    <w:rsid w:val="00C071C8"/>
    <w:rPr>
      <w:bCs/>
      <w:sz w:val="24"/>
      <w:szCs w:val="24"/>
      <w:vertAlign w:val="superscript"/>
    </w:rPr>
  </w:style>
  <w:style w:type="character" w:styleId="Hyperlink">
    <w:name w:val="Hyperlink"/>
    <w:basedOn w:val="DefaultParagraphFont"/>
    <w:rsid w:val="0082055F"/>
    <w:rPr>
      <w:color w:val="0000FF"/>
      <w:u w:val="single"/>
    </w:rPr>
  </w:style>
  <w:style w:type="paragraph" w:styleId="Caption">
    <w:name w:val="caption"/>
    <w:basedOn w:val="Normal"/>
    <w:next w:val="Normal"/>
    <w:qFormat/>
    <w:rsid w:val="007F59C9"/>
    <w:pPr>
      <w:overflowPunct/>
      <w:autoSpaceDE/>
      <w:autoSpaceDN/>
      <w:adjustRightInd/>
      <w:textAlignment w:val="auto"/>
    </w:pPr>
    <w:rPr>
      <w:b/>
      <w:bCs/>
      <w:sz w:val="22"/>
      <w:lang w:eastAsia="sl-SI"/>
    </w:rPr>
  </w:style>
  <w:style w:type="paragraph" w:styleId="HTMLPreformatted">
    <w:name w:val="HTML Preformatted"/>
    <w:basedOn w:val="Normal"/>
    <w:link w:val="HTMLPreformattedChar"/>
    <w:uiPriority w:val="99"/>
    <w:unhideWhenUsed/>
    <w:rsid w:val="00D43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cs="Courier New"/>
      <w:color w:val="000000"/>
    </w:rPr>
  </w:style>
  <w:style w:type="character" w:customStyle="1" w:styleId="HTMLPreformattedChar">
    <w:name w:val="HTML Preformatted Char"/>
    <w:basedOn w:val="DefaultParagraphFont"/>
    <w:link w:val="HTMLPreformatted"/>
    <w:uiPriority w:val="99"/>
    <w:rsid w:val="00D436A6"/>
    <w:rPr>
      <w:rFonts w:ascii="Courier New" w:hAnsi="Courier New" w:cs="Courier New"/>
      <w:color w:val="000000"/>
    </w:rPr>
  </w:style>
  <w:style w:type="character" w:customStyle="1" w:styleId="citation">
    <w:name w:val="citation"/>
    <w:basedOn w:val="DefaultParagraphFont"/>
    <w:rsid w:val="003F74AC"/>
  </w:style>
  <w:style w:type="character" w:customStyle="1" w:styleId="ref-journal1">
    <w:name w:val="ref-journal1"/>
    <w:basedOn w:val="DefaultParagraphFont"/>
    <w:rsid w:val="003F74AC"/>
    <w:rPr>
      <w:i/>
      <w:iCs/>
    </w:rPr>
  </w:style>
  <w:style w:type="paragraph" w:styleId="CommentText">
    <w:name w:val="annotation text"/>
    <w:basedOn w:val="Normal"/>
    <w:link w:val="CommentTextChar"/>
    <w:rsid w:val="008F369B"/>
  </w:style>
  <w:style w:type="character" w:customStyle="1" w:styleId="CommentTextChar">
    <w:name w:val="Comment Text Char"/>
    <w:basedOn w:val="DefaultParagraphFont"/>
    <w:link w:val="CommentText"/>
    <w:rsid w:val="008F369B"/>
  </w:style>
  <w:style w:type="paragraph" w:styleId="BalloonText">
    <w:name w:val="Balloon Text"/>
    <w:basedOn w:val="Normal"/>
    <w:link w:val="BalloonTextChar"/>
    <w:rsid w:val="004022A5"/>
    <w:rPr>
      <w:rFonts w:ascii="Tahoma" w:hAnsi="Tahoma" w:cs="Tahoma"/>
      <w:sz w:val="16"/>
      <w:szCs w:val="16"/>
    </w:rPr>
  </w:style>
  <w:style w:type="character" w:customStyle="1" w:styleId="BalloonTextChar">
    <w:name w:val="Balloon Text Char"/>
    <w:basedOn w:val="DefaultParagraphFont"/>
    <w:link w:val="BalloonText"/>
    <w:rsid w:val="004022A5"/>
    <w:rPr>
      <w:rFonts w:ascii="Tahoma" w:hAnsi="Tahoma" w:cs="Tahoma"/>
      <w:sz w:val="16"/>
      <w:szCs w:val="16"/>
    </w:rPr>
  </w:style>
  <w:style w:type="paragraph" w:customStyle="1" w:styleId="equation">
    <w:name w:val="equation"/>
    <w:basedOn w:val="Normal"/>
    <w:next w:val="Normal"/>
    <w:rsid w:val="00EB316B"/>
    <w:pPr>
      <w:tabs>
        <w:tab w:val="left" w:pos="6237"/>
      </w:tabs>
      <w:overflowPunct/>
      <w:autoSpaceDE/>
      <w:autoSpaceDN/>
      <w:adjustRightInd/>
      <w:spacing w:before="120" w:after="120"/>
      <w:ind w:left="227" w:firstLine="227"/>
      <w:jc w:val="center"/>
      <w:textAlignment w:val="auto"/>
    </w:pPr>
    <w:rPr>
      <w:rFonts w:ascii="Times" w:hAnsi="Times"/>
      <w:lang w:eastAsia="de-DE"/>
    </w:rPr>
  </w:style>
  <w:style w:type="paragraph" w:styleId="ListParagraph">
    <w:name w:val="List Paragraph"/>
    <w:basedOn w:val="Normal"/>
    <w:uiPriority w:val="34"/>
    <w:qFormat/>
    <w:rsid w:val="004731F0"/>
    <w:pPr>
      <w:ind w:left="720"/>
      <w:contextualSpacing/>
    </w:pPr>
  </w:style>
  <w:style w:type="table" w:styleId="TableGrid">
    <w:name w:val="Table Grid"/>
    <w:basedOn w:val="TableNormal"/>
    <w:rsid w:val="0063340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
    <w:name w:val="reference"/>
    <w:basedOn w:val="Normal"/>
    <w:rsid w:val="001A7316"/>
    <w:pPr>
      <w:overflowPunct/>
      <w:autoSpaceDE/>
      <w:autoSpaceDN/>
      <w:adjustRightInd/>
      <w:ind w:left="227" w:hanging="227"/>
      <w:jc w:val="both"/>
      <w:textAlignment w:val="auto"/>
    </w:pPr>
    <w:rPr>
      <w:rFonts w:ascii="Times" w:hAnsi="Times"/>
      <w:sz w:val="18"/>
      <w:lang w:eastAsia="de-DE"/>
    </w:rPr>
  </w:style>
  <w:style w:type="character" w:styleId="CommentReference">
    <w:name w:val="annotation reference"/>
    <w:basedOn w:val="DefaultParagraphFont"/>
    <w:rsid w:val="008F3688"/>
    <w:rPr>
      <w:sz w:val="16"/>
      <w:szCs w:val="16"/>
    </w:rPr>
  </w:style>
  <w:style w:type="paragraph" w:styleId="Bibliography">
    <w:name w:val="Bibliography"/>
    <w:basedOn w:val="Normal"/>
    <w:next w:val="Normal"/>
    <w:uiPriority w:val="37"/>
    <w:unhideWhenUsed/>
    <w:rsid w:val="00870163"/>
    <w:pPr>
      <w:tabs>
        <w:tab w:val="left" w:pos="504"/>
      </w:tabs>
      <w:ind w:left="504" w:hanging="504"/>
    </w:pPr>
  </w:style>
  <w:style w:type="character" w:customStyle="1" w:styleId="hps">
    <w:name w:val="hps"/>
    <w:basedOn w:val="DefaultParagraphFont"/>
    <w:rsid w:val="001E1774"/>
  </w:style>
  <w:style w:type="paragraph" w:customStyle="1" w:styleId="Text">
    <w:name w:val="Text"/>
    <w:basedOn w:val="Normal"/>
    <w:rsid w:val="00434F91"/>
    <w:pPr>
      <w:widowControl w:val="0"/>
      <w:overflowPunct/>
      <w:adjustRightInd/>
      <w:spacing w:line="252" w:lineRule="auto"/>
      <w:ind w:firstLine="202"/>
      <w:jc w:val="both"/>
      <w:textAlignment w:val="auto"/>
    </w:pPr>
  </w:style>
  <w:style w:type="character" w:styleId="PlaceholderText">
    <w:name w:val="Placeholder Text"/>
    <w:basedOn w:val="DefaultParagraphFont"/>
    <w:uiPriority w:val="99"/>
    <w:semiHidden/>
    <w:rsid w:val="00AF518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uiPriority="20"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228DC"/>
    <w:pPr>
      <w:overflowPunct w:val="0"/>
      <w:autoSpaceDE w:val="0"/>
      <w:autoSpaceDN w:val="0"/>
      <w:adjustRightInd w:val="0"/>
      <w:textAlignment w:val="baseline"/>
    </w:pPr>
  </w:style>
  <w:style w:type="paragraph" w:styleId="Heading1">
    <w:name w:val="heading 1"/>
    <w:basedOn w:val="Normal"/>
    <w:next w:val="Normal"/>
    <w:qFormat/>
    <w:rsid w:val="00D228DC"/>
    <w:pPr>
      <w:numPr>
        <w:numId w:val="1"/>
      </w:numPr>
      <w:tabs>
        <w:tab w:val="clear" w:pos="0"/>
        <w:tab w:val="left" w:pos="288"/>
      </w:tabs>
      <w:spacing w:before="240" w:after="60"/>
      <w:jc w:val="both"/>
      <w:outlineLvl w:val="0"/>
    </w:pPr>
    <w:rPr>
      <w:b/>
    </w:rPr>
  </w:style>
  <w:style w:type="paragraph" w:styleId="Heading2">
    <w:name w:val="heading 2"/>
    <w:basedOn w:val="Normal"/>
    <w:next w:val="Normal"/>
    <w:qFormat/>
    <w:rsid w:val="00D228DC"/>
    <w:pPr>
      <w:numPr>
        <w:ilvl w:val="1"/>
        <w:numId w:val="1"/>
      </w:numPr>
      <w:tabs>
        <w:tab w:val="clear" w:pos="360"/>
        <w:tab w:val="left" w:pos="432"/>
      </w:tabs>
      <w:spacing w:before="240" w:after="60"/>
      <w:jc w:val="both"/>
      <w:outlineLvl w:val="1"/>
    </w:pPr>
    <w:rPr>
      <w:b/>
    </w:rPr>
  </w:style>
  <w:style w:type="paragraph" w:styleId="Heading3">
    <w:name w:val="heading 3"/>
    <w:basedOn w:val="Normal"/>
    <w:next w:val="Normal"/>
    <w:qFormat/>
    <w:rsid w:val="00D228DC"/>
    <w:pPr>
      <w:numPr>
        <w:ilvl w:val="2"/>
        <w:numId w:val="1"/>
      </w:numPr>
      <w:tabs>
        <w:tab w:val="clear" w:pos="720"/>
        <w:tab w:val="left" w:pos="576"/>
      </w:tabs>
      <w:spacing w:before="240" w:after="60"/>
      <w:jc w:val="both"/>
      <w:outlineLvl w:val="2"/>
    </w:pPr>
    <w:rPr>
      <w:b/>
    </w:rPr>
  </w:style>
  <w:style w:type="paragraph" w:styleId="Heading4">
    <w:name w:val="heading 4"/>
    <w:basedOn w:val="Normal"/>
    <w:next w:val="Normal"/>
    <w:qFormat/>
    <w:rsid w:val="00D228DC"/>
    <w:pPr>
      <w:numPr>
        <w:ilvl w:val="3"/>
        <w:numId w:val="1"/>
      </w:numPr>
      <w:tabs>
        <w:tab w:val="left" w:pos="720"/>
      </w:tabs>
      <w:spacing w:before="240" w:after="60"/>
      <w:jc w:val="both"/>
      <w:outlineLvl w:val="3"/>
    </w:pPr>
    <w:rPr>
      <w:b/>
    </w:rPr>
  </w:style>
  <w:style w:type="paragraph" w:styleId="Heading5">
    <w:name w:val="heading 5"/>
    <w:basedOn w:val="Normal"/>
    <w:next w:val="Normal"/>
    <w:qFormat/>
    <w:rsid w:val="00D228DC"/>
    <w:pPr>
      <w:numPr>
        <w:ilvl w:val="4"/>
        <w:numId w:val="1"/>
      </w:numPr>
      <w:tabs>
        <w:tab w:val="clear" w:pos="1080"/>
        <w:tab w:val="left" w:pos="864"/>
      </w:tabs>
      <w:spacing w:before="240" w:after="60"/>
      <w:jc w:val="both"/>
      <w:outlineLvl w:val="4"/>
    </w:pPr>
    <w:rPr>
      <w:b/>
    </w:rPr>
  </w:style>
  <w:style w:type="paragraph" w:styleId="Heading6">
    <w:name w:val="heading 6"/>
    <w:basedOn w:val="Normal"/>
    <w:next w:val="Normal"/>
    <w:qFormat/>
    <w:rsid w:val="00D228DC"/>
    <w:pPr>
      <w:numPr>
        <w:ilvl w:val="5"/>
        <w:numId w:val="1"/>
      </w:numPr>
      <w:tabs>
        <w:tab w:val="clear" w:pos="1080"/>
        <w:tab w:val="left" w:pos="1008"/>
      </w:tabs>
      <w:spacing w:before="240" w:after="60"/>
      <w:jc w:val="both"/>
      <w:outlineLvl w:val="5"/>
    </w:pPr>
    <w:rPr>
      <w:b/>
    </w:rPr>
  </w:style>
  <w:style w:type="paragraph" w:styleId="Heading7">
    <w:name w:val="heading 7"/>
    <w:basedOn w:val="Normal"/>
    <w:next w:val="Normal"/>
    <w:qFormat/>
    <w:rsid w:val="00D228DC"/>
    <w:pPr>
      <w:numPr>
        <w:ilvl w:val="6"/>
        <w:numId w:val="1"/>
      </w:numPr>
      <w:tabs>
        <w:tab w:val="clear" w:pos="1080"/>
        <w:tab w:val="left" w:pos="1152"/>
      </w:tabs>
      <w:spacing w:before="240" w:after="60"/>
      <w:jc w:val="both"/>
      <w:outlineLvl w:val="6"/>
    </w:pPr>
    <w:rPr>
      <w:b/>
    </w:rPr>
  </w:style>
  <w:style w:type="paragraph" w:styleId="Heading8">
    <w:name w:val="heading 8"/>
    <w:basedOn w:val="Normal"/>
    <w:next w:val="Normal"/>
    <w:qFormat/>
    <w:rsid w:val="00D228DC"/>
    <w:pPr>
      <w:numPr>
        <w:ilvl w:val="7"/>
        <w:numId w:val="1"/>
      </w:numPr>
      <w:tabs>
        <w:tab w:val="clear" w:pos="1440"/>
        <w:tab w:val="left" w:pos="1296"/>
      </w:tabs>
      <w:spacing w:before="240" w:after="60"/>
      <w:jc w:val="both"/>
      <w:outlineLvl w:val="7"/>
    </w:pPr>
    <w:rPr>
      <w:b/>
    </w:rPr>
  </w:style>
  <w:style w:type="paragraph" w:styleId="Heading9">
    <w:name w:val="heading 9"/>
    <w:basedOn w:val="Normal"/>
    <w:next w:val="Normal"/>
    <w:qFormat/>
    <w:rsid w:val="00D228DC"/>
    <w:pPr>
      <w:numPr>
        <w:ilvl w:val="8"/>
        <w:numId w:val="1"/>
      </w:numPr>
      <w:spacing w:before="240" w:after="60"/>
      <w:jc w:val="both"/>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228DC"/>
    <w:pPr>
      <w:tabs>
        <w:tab w:val="center" w:pos="4320"/>
        <w:tab w:val="right" w:pos="8640"/>
      </w:tabs>
    </w:pPr>
  </w:style>
  <w:style w:type="paragraph" w:customStyle="1" w:styleId="ArticleTitle">
    <w:name w:val="Article Title"/>
    <w:basedOn w:val="Normal"/>
    <w:next w:val="BodyText1"/>
    <w:rsid w:val="00D228DC"/>
    <w:pPr>
      <w:jc w:val="center"/>
    </w:pPr>
    <w:rPr>
      <w:b/>
      <w:sz w:val="32"/>
    </w:rPr>
  </w:style>
  <w:style w:type="paragraph" w:customStyle="1" w:styleId="BodyText1">
    <w:name w:val="Body Text1"/>
    <w:basedOn w:val="Normal"/>
    <w:rsid w:val="00D228DC"/>
    <w:pPr>
      <w:jc w:val="both"/>
    </w:pPr>
  </w:style>
  <w:style w:type="paragraph" w:customStyle="1" w:styleId="AuthorNamesAffiliations">
    <w:name w:val="Author Names &amp; Affiliations"/>
    <w:basedOn w:val="BodyText1"/>
    <w:next w:val="BodyText1"/>
    <w:rsid w:val="00D228DC"/>
    <w:pPr>
      <w:jc w:val="center"/>
    </w:pPr>
    <w:rPr>
      <w:sz w:val="24"/>
    </w:rPr>
  </w:style>
  <w:style w:type="paragraph" w:customStyle="1" w:styleId="SECTIONHEADING">
    <w:name w:val="SECTION HEADING"/>
    <w:basedOn w:val="Normal"/>
    <w:next w:val="BodyText1"/>
    <w:rsid w:val="00D228DC"/>
    <w:pPr>
      <w:jc w:val="center"/>
    </w:pPr>
    <w:rPr>
      <w:b/>
      <w:caps/>
      <w:sz w:val="22"/>
    </w:rPr>
  </w:style>
  <w:style w:type="paragraph" w:customStyle="1" w:styleId="Keywords">
    <w:name w:val="Keywords"/>
    <w:basedOn w:val="BodyText1"/>
    <w:next w:val="BodyText1"/>
    <w:rsid w:val="00D228DC"/>
    <w:pPr>
      <w:ind w:left="360" w:hanging="360"/>
    </w:pPr>
  </w:style>
  <w:style w:type="paragraph" w:customStyle="1" w:styleId="References">
    <w:name w:val="References"/>
    <w:basedOn w:val="Normal"/>
    <w:rsid w:val="00D228DC"/>
    <w:pPr>
      <w:ind w:left="360" w:hanging="360"/>
    </w:pPr>
  </w:style>
  <w:style w:type="paragraph" w:styleId="Footer">
    <w:name w:val="footer"/>
    <w:aliases w:val="Footnote text"/>
    <w:basedOn w:val="Normal"/>
    <w:rsid w:val="00D228DC"/>
    <w:pPr>
      <w:tabs>
        <w:tab w:val="center" w:pos="4320"/>
        <w:tab w:val="right" w:pos="8640"/>
      </w:tabs>
    </w:pPr>
    <w:rPr>
      <w:sz w:val="18"/>
    </w:rPr>
  </w:style>
  <w:style w:type="character" w:styleId="Emphasis">
    <w:name w:val="Emphasis"/>
    <w:basedOn w:val="DefaultParagraphFont"/>
    <w:uiPriority w:val="20"/>
    <w:qFormat/>
    <w:rsid w:val="004A7219"/>
    <w:rPr>
      <w:b w:val="0"/>
      <w:bCs w:val="0"/>
      <w:i/>
      <w:iCs/>
    </w:rPr>
  </w:style>
  <w:style w:type="paragraph" w:styleId="FootnoteText">
    <w:name w:val="footnote text"/>
    <w:basedOn w:val="Normal"/>
    <w:link w:val="FootnoteTextChar"/>
    <w:rsid w:val="00AB2419"/>
  </w:style>
  <w:style w:type="character" w:customStyle="1" w:styleId="FootnoteTextChar">
    <w:name w:val="Footnote Text Char"/>
    <w:basedOn w:val="DefaultParagraphFont"/>
    <w:link w:val="FootnoteText"/>
    <w:rsid w:val="00AB2419"/>
  </w:style>
  <w:style w:type="character" w:styleId="FootnoteReference">
    <w:name w:val="footnote reference"/>
    <w:basedOn w:val="DefaultParagraphFont"/>
    <w:rsid w:val="00C071C8"/>
    <w:rPr>
      <w:bCs/>
      <w:sz w:val="24"/>
      <w:szCs w:val="24"/>
      <w:vertAlign w:val="superscript"/>
    </w:rPr>
  </w:style>
  <w:style w:type="character" w:styleId="Hyperlink">
    <w:name w:val="Hyperlink"/>
    <w:basedOn w:val="DefaultParagraphFont"/>
    <w:rsid w:val="0082055F"/>
    <w:rPr>
      <w:color w:val="0000FF"/>
      <w:u w:val="single"/>
    </w:rPr>
  </w:style>
  <w:style w:type="paragraph" w:styleId="Caption">
    <w:name w:val="caption"/>
    <w:basedOn w:val="Normal"/>
    <w:next w:val="Normal"/>
    <w:qFormat/>
    <w:rsid w:val="007F59C9"/>
    <w:pPr>
      <w:overflowPunct/>
      <w:autoSpaceDE/>
      <w:autoSpaceDN/>
      <w:adjustRightInd/>
      <w:textAlignment w:val="auto"/>
    </w:pPr>
    <w:rPr>
      <w:b/>
      <w:bCs/>
      <w:sz w:val="22"/>
      <w:lang w:eastAsia="sl-SI"/>
    </w:rPr>
  </w:style>
  <w:style w:type="paragraph" w:styleId="HTMLPreformatted">
    <w:name w:val="HTML Preformatted"/>
    <w:basedOn w:val="Normal"/>
    <w:link w:val="HTMLPreformattedChar"/>
    <w:uiPriority w:val="99"/>
    <w:unhideWhenUsed/>
    <w:rsid w:val="00D43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textAlignment w:val="auto"/>
    </w:pPr>
    <w:rPr>
      <w:rFonts w:ascii="Courier New" w:hAnsi="Courier New" w:cs="Courier New"/>
      <w:color w:val="000000"/>
    </w:rPr>
  </w:style>
  <w:style w:type="character" w:customStyle="1" w:styleId="HTMLPreformattedChar">
    <w:name w:val="HTML Preformatted Char"/>
    <w:basedOn w:val="DefaultParagraphFont"/>
    <w:link w:val="HTMLPreformatted"/>
    <w:uiPriority w:val="99"/>
    <w:rsid w:val="00D436A6"/>
    <w:rPr>
      <w:rFonts w:ascii="Courier New" w:hAnsi="Courier New" w:cs="Courier New"/>
      <w:color w:val="000000"/>
    </w:rPr>
  </w:style>
  <w:style w:type="character" w:customStyle="1" w:styleId="citation">
    <w:name w:val="citation"/>
    <w:basedOn w:val="DefaultParagraphFont"/>
    <w:rsid w:val="003F74AC"/>
  </w:style>
  <w:style w:type="character" w:customStyle="1" w:styleId="ref-journal1">
    <w:name w:val="ref-journal1"/>
    <w:basedOn w:val="DefaultParagraphFont"/>
    <w:rsid w:val="003F74AC"/>
    <w:rPr>
      <w:i/>
      <w:iCs/>
    </w:rPr>
  </w:style>
  <w:style w:type="paragraph" w:styleId="CommentText">
    <w:name w:val="annotation text"/>
    <w:basedOn w:val="Normal"/>
    <w:link w:val="CommentTextChar"/>
    <w:rsid w:val="008F369B"/>
  </w:style>
  <w:style w:type="character" w:customStyle="1" w:styleId="CommentTextChar">
    <w:name w:val="Comment Text Char"/>
    <w:basedOn w:val="DefaultParagraphFont"/>
    <w:link w:val="CommentText"/>
    <w:rsid w:val="008F369B"/>
  </w:style>
  <w:style w:type="paragraph" w:styleId="BalloonText">
    <w:name w:val="Balloon Text"/>
    <w:basedOn w:val="Normal"/>
    <w:link w:val="BalloonTextChar"/>
    <w:rsid w:val="004022A5"/>
    <w:rPr>
      <w:rFonts w:ascii="Tahoma" w:hAnsi="Tahoma" w:cs="Tahoma"/>
      <w:sz w:val="16"/>
      <w:szCs w:val="16"/>
    </w:rPr>
  </w:style>
  <w:style w:type="character" w:customStyle="1" w:styleId="BalloonTextChar">
    <w:name w:val="Balloon Text Char"/>
    <w:basedOn w:val="DefaultParagraphFont"/>
    <w:link w:val="BalloonText"/>
    <w:rsid w:val="004022A5"/>
    <w:rPr>
      <w:rFonts w:ascii="Tahoma" w:hAnsi="Tahoma" w:cs="Tahoma"/>
      <w:sz w:val="16"/>
      <w:szCs w:val="16"/>
    </w:rPr>
  </w:style>
  <w:style w:type="paragraph" w:customStyle="1" w:styleId="equation">
    <w:name w:val="equation"/>
    <w:basedOn w:val="Normal"/>
    <w:next w:val="Normal"/>
    <w:rsid w:val="00EB316B"/>
    <w:pPr>
      <w:tabs>
        <w:tab w:val="left" w:pos="6237"/>
      </w:tabs>
      <w:overflowPunct/>
      <w:autoSpaceDE/>
      <w:autoSpaceDN/>
      <w:adjustRightInd/>
      <w:spacing w:before="120" w:after="120"/>
      <w:ind w:left="227" w:firstLine="227"/>
      <w:jc w:val="center"/>
      <w:textAlignment w:val="auto"/>
    </w:pPr>
    <w:rPr>
      <w:rFonts w:ascii="Times" w:hAnsi="Times"/>
      <w:lang w:eastAsia="de-DE"/>
    </w:rPr>
  </w:style>
  <w:style w:type="paragraph" w:styleId="ListParagraph">
    <w:name w:val="List Paragraph"/>
    <w:basedOn w:val="Normal"/>
    <w:uiPriority w:val="34"/>
    <w:qFormat/>
    <w:rsid w:val="004731F0"/>
    <w:pPr>
      <w:ind w:left="720"/>
      <w:contextualSpacing/>
    </w:pPr>
  </w:style>
  <w:style w:type="table" w:styleId="TableGrid">
    <w:name w:val="Table Grid"/>
    <w:basedOn w:val="TableNormal"/>
    <w:rsid w:val="0063340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
    <w:name w:val="reference"/>
    <w:basedOn w:val="Normal"/>
    <w:rsid w:val="001A7316"/>
    <w:pPr>
      <w:overflowPunct/>
      <w:autoSpaceDE/>
      <w:autoSpaceDN/>
      <w:adjustRightInd/>
      <w:ind w:left="227" w:hanging="227"/>
      <w:jc w:val="both"/>
      <w:textAlignment w:val="auto"/>
    </w:pPr>
    <w:rPr>
      <w:rFonts w:ascii="Times" w:hAnsi="Times"/>
      <w:sz w:val="18"/>
      <w:lang w:eastAsia="de-DE"/>
    </w:rPr>
  </w:style>
  <w:style w:type="character" w:styleId="CommentReference">
    <w:name w:val="annotation reference"/>
    <w:basedOn w:val="DefaultParagraphFont"/>
    <w:rsid w:val="008F3688"/>
    <w:rPr>
      <w:sz w:val="16"/>
      <w:szCs w:val="16"/>
    </w:rPr>
  </w:style>
  <w:style w:type="paragraph" w:styleId="Bibliography">
    <w:name w:val="Bibliography"/>
    <w:basedOn w:val="Normal"/>
    <w:next w:val="Normal"/>
    <w:uiPriority w:val="37"/>
    <w:unhideWhenUsed/>
    <w:rsid w:val="00870163"/>
    <w:pPr>
      <w:tabs>
        <w:tab w:val="left" w:pos="504"/>
      </w:tabs>
      <w:ind w:left="504" w:hanging="504"/>
    </w:pPr>
  </w:style>
  <w:style w:type="character" w:customStyle="1" w:styleId="hps">
    <w:name w:val="hps"/>
    <w:basedOn w:val="DefaultParagraphFont"/>
    <w:rsid w:val="001E1774"/>
  </w:style>
  <w:style w:type="paragraph" w:customStyle="1" w:styleId="Text">
    <w:name w:val="Text"/>
    <w:basedOn w:val="Normal"/>
    <w:rsid w:val="00434F91"/>
    <w:pPr>
      <w:widowControl w:val="0"/>
      <w:overflowPunct/>
      <w:adjustRightInd/>
      <w:spacing w:line="252" w:lineRule="auto"/>
      <w:ind w:firstLine="202"/>
      <w:jc w:val="both"/>
      <w:textAlignment w:val="auto"/>
    </w:pPr>
  </w:style>
  <w:style w:type="character" w:styleId="PlaceholderText">
    <w:name w:val="Placeholder Text"/>
    <w:basedOn w:val="DefaultParagraphFont"/>
    <w:uiPriority w:val="99"/>
    <w:semiHidden/>
    <w:rsid w:val="00AF5183"/>
    <w:rPr>
      <w:color w:val="808080"/>
    </w:rPr>
  </w:style>
</w:styles>
</file>

<file path=word/webSettings.xml><?xml version="1.0" encoding="utf-8"?>
<w:webSettings xmlns:r="http://schemas.openxmlformats.org/officeDocument/2006/relationships" xmlns:w="http://schemas.openxmlformats.org/wordprocessingml/2006/main">
  <w:divs>
    <w:div w:id="83844735">
      <w:bodyDiv w:val="1"/>
      <w:marLeft w:val="0"/>
      <w:marRight w:val="0"/>
      <w:marTop w:val="0"/>
      <w:marBottom w:val="0"/>
      <w:divBdr>
        <w:top w:val="none" w:sz="0" w:space="0" w:color="auto"/>
        <w:left w:val="none" w:sz="0" w:space="0" w:color="auto"/>
        <w:bottom w:val="none" w:sz="0" w:space="0" w:color="auto"/>
        <w:right w:val="none" w:sz="0" w:space="0" w:color="auto"/>
      </w:divBdr>
    </w:div>
    <w:div w:id="137655654">
      <w:bodyDiv w:val="1"/>
      <w:marLeft w:val="0"/>
      <w:marRight w:val="0"/>
      <w:marTop w:val="0"/>
      <w:marBottom w:val="0"/>
      <w:divBdr>
        <w:top w:val="none" w:sz="0" w:space="0" w:color="auto"/>
        <w:left w:val="none" w:sz="0" w:space="0" w:color="auto"/>
        <w:bottom w:val="none" w:sz="0" w:space="0" w:color="auto"/>
        <w:right w:val="none" w:sz="0" w:space="0" w:color="auto"/>
      </w:divBdr>
    </w:div>
    <w:div w:id="180511822">
      <w:bodyDiv w:val="1"/>
      <w:marLeft w:val="0"/>
      <w:marRight w:val="0"/>
      <w:marTop w:val="0"/>
      <w:marBottom w:val="0"/>
      <w:divBdr>
        <w:top w:val="none" w:sz="0" w:space="0" w:color="auto"/>
        <w:left w:val="none" w:sz="0" w:space="0" w:color="auto"/>
        <w:bottom w:val="none" w:sz="0" w:space="0" w:color="auto"/>
        <w:right w:val="none" w:sz="0" w:space="0" w:color="auto"/>
      </w:divBdr>
    </w:div>
    <w:div w:id="288900767">
      <w:bodyDiv w:val="1"/>
      <w:marLeft w:val="0"/>
      <w:marRight w:val="0"/>
      <w:marTop w:val="0"/>
      <w:marBottom w:val="0"/>
      <w:divBdr>
        <w:top w:val="none" w:sz="0" w:space="0" w:color="auto"/>
        <w:left w:val="none" w:sz="0" w:space="0" w:color="auto"/>
        <w:bottom w:val="none" w:sz="0" w:space="0" w:color="auto"/>
        <w:right w:val="none" w:sz="0" w:space="0" w:color="auto"/>
      </w:divBdr>
    </w:div>
    <w:div w:id="343895567">
      <w:bodyDiv w:val="1"/>
      <w:marLeft w:val="0"/>
      <w:marRight w:val="0"/>
      <w:marTop w:val="0"/>
      <w:marBottom w:val="0"/>
      <w:divBdr>
        <w:top w:val="none" w:sz="0" w:space="0" w:color="auto"/>
        <w:left w:val="none" w:sz="0" w:space="0" w:color="auto"/>
        <w:bottom w:val="none" w:sz="0" w:space="0" w:color="auto"/>
        <w:right w:val="none" w:sz="0" w:space="0" w:color="auto"/>
      </w:divBdr>
    </w:div>
    <w:div w:id="364866954">
      <w:bodyDiv w:val="1"/>
      <w:marLeft w:val="0"/>
      <w:marRight w:val="0"/>
      <w:marTop w:val="0"/>
      <w:marBottom w:val="0"/>
      <w:divBdr>
        <w:top w:val="none" w:sz="0" w:space="0" w:color="auto"/>
        <w:left w:val="none" w:sz="0" w:space="0" w:color="auto"/>
        <w:bottom w:val="none" w:sz="0" w:space="0" w:color="auto"/>
        <w:right w:val="none" w:sz="0" w:space="0" w:color="auto"/>
      </w:divBdr>
    </w:div>
    <w:div w:id="437678946">
      <w:bodyDiv w:val="1"/>
      <w:marLeft w:val="0"/>
      <w:marRight w:val="0"/>
      <w:marTop w:val="0"/>
      <w:marBottom w:val="0"/>
      <w:divBdr>
        <w:top w:val="none" w:sz="0" w:space="0" w:color="auto"/>
        <w:left w:val="none" w:sz="0" w:space="0" w:color="auto"/>
        <w:bottom w:val="none" w:sz="0" w:space="0" w:color="auto"/>
        <w:right w:val="none" w:sz="0" w:space="0" w:color="auto"/>
      </w:divBdr>
    </w:div>
    <w:div w:id="453526496">
      <w:bodyDiv w:val="1"/>
      <w:marLeft w:val="0"/>
      <w:marRight w:val="0"/>
      <w:marTop w:val="0"/>
      <w:marBottom w:val="0"/>
      <w:divBdr>
        <w:top w:val="none" w:sz="0" w:space="0" w:color="auto"/>
        <w:left w:val="none" w:sz="0" w:space="0" w:color="auto"/>
        <w:bottom w:val="none" w:sz="0" w:space="0" w:color="auto"/>
        <w:right w:val="none" w:sz="0" w:space="0" w:color="auto"/>
      </w:divBdr>
    </w:div>
    <w:div w:id="461269223">
      <w:bodyDiv w:val="1"/>
      <w:marLeft w:val="0"/>
      <w:marRight w:val="0"/>
      <w:marTop w:val="0"/>
      <w:marBottom w:val="0"/>
      <w:divBdr>
        <w:top w:val="none" w:sz="0" w:space="0" w:color="auto"/>
        <w:left w:val="none" w:sz="0" w:space="0" w:color="auto"/>
        <w:bottom w:val="none" w:sz="0" w:space="0" w:color="auto"/>
        <w:right w:val="none" w:sz="0" w:space="0" w:color="auto"/>
      </w:divBdr>
    </w:div>
    <w:div w:id="542837683">
      <w:bodyDiv w:val="1"/>
      <w:marLeft w:val="0"/>
      <w:marRight w:val="0"/>
      <w:marTop w:val="0"/>
      <w:marBottom w:val="0"/>
      <w:divBdr>
        <w:top w:val="none" w:sz="0" w:space="0" w:color="auto"/>
        <w:left w:val="none" w:sz="0" w:space="0" w:color="auto"/>
        <w:bottom w:val="none" w:sz="0" w:space="0" w:color="auto"/>
        <w:right w:val="none" w:sz="0" w:space="0" w:color="auto"/>
      </w:divBdr>
    </w:div>
    <w:div w:id="598491166">
      <w:bodyDiv w:val="1"/>
      <w:marLeft w:val="0"/>
      <w:marRight w:val="0"/>
      <w:marTop w:val="0"/>
      <w:marBottom w:val="0"/>
      <w:divBdr>
        <w:top w:val="none" w:sz="0" w:space="0" w:color="auto"/>
        <w:left w:val="none" w:sz="0" w:space="0" w:color="auto"/>
        <w:bottom w:val="none" w:sz="0" w:space="0" w:color="auto"/>
        <w:right w:val="none" w:sz="0" w:space="0" w:color="auto"/>
      </w:divBdr>
    </w:div>
    <w:div w:id="616908574">
      <w:bodyDiv w:val="1"/>
      <w:marLeft w:val="0"/>
      <w:marRight w:val="0"/>
      <w:marTop w:val="0"/>
      <w:marBottom w:val="0"/>
      <w:divBdr>
        <w:top w:val="none" w:sz="0" w:space="0" w:color="auto"/>
        <w:left w:val="none" w:sz="0" w:space="0" w:color="auto"/>
        <w:bottom w:val="none" w:sz="0" w:space="0" w:color="auto"/>
        <w:right w:val="none" w:sz="0" w:space="0" w:color="auto"/>
      </w:divBdr>
    </w:div>
    <w:div w:id="750782886">
      <w:bodyDiv w:val="1"/>
      <w:marLeft w:val="0"/>
      <w:marRight w:val="0"/>
      <w:marTop w:val="0"/>
      <w:marBottom w:val="0"/>
      <w:divBdr>
        <w:top w:val="none" w:sz="0" w:space="0" w:color="auto"/>
        <w:left w:val="none" w:sz="0" w:space="0" w:color="auto"/>
        <w:bottom w:val="none" w:sz="0" w:space="0" w:color="auto"/>
        <w:right w:val="none" w:sz="0" w:space="0" w:color="auto"/>
      </w:divBdr>
    </w:div>
    <w:div w:id="818152429">
      <w:bodyDiv w:val="1"/>
      <w:marLeft w:val="0"/>
      <w:marRight w:val="0"/>
      <w:marTop w:val="0"/>
      <w:marBottom w:val="0"/>
      <w:divBdr>
        <w:top w:val="none" w:sz="0" w:space="0" w:color="auto"/>
        <w:left w:val="none" w:sz="0" w:space="0" w:color="auto"/>
        <w:bottom w:val="none" w:sz="0" w:space="0" w:color="auto"/>
        <w:right w:val="none" w:sz="0" w:space="0" w:color="auto"/>
      </w:divBdr>
    </w:div>
    <w:div w:id="822895927">
      <w:bodyDiv w:val="1"/>
      <w:marLeft w:val="0"/>
      <w:marRight w:val="0"/>
      <w:marTop w:val="0"/>
      <w:marBottom w:val="0"/>
      <w:divBdr>
        <w:top w:val="none" w:sz="0" w:space="0" w:color="auto"/>
        <w:left w:val="none" w:sz="0" w:space="0" w:color="auto"/>
        <w:bottom w:val="none" w:sz="0" w:space="0" w:color="auto"/>
        <w:right w:val="none" w:sz="0" w:space="0" w:color="auto"/>
      </w:divBdr>
    </w:div>
    <w:div w:id="885025546">
      <w:bodyDiv w:val="1"/>
      <w:marLeft w:val="0"/>
      <w:marRight w:val="0"/>
      <w:marTop w:val="0"/>
      <w:marBottom w:val="0"/>
      <w:divBdr>
        <w:top w:val="none" w:sz="0" w:space="0" w:color="auto"/>
        <w:left w:val="none" w:sz="0" w:space="0" w:color="auto"/>
        <w:bottom w:val="none" w:sz="0" w:space="0" w:color="auto"/>
        <w:right w:val="none" w:sz="0" w:space="0" w:color="auto"/>
      </w:divBdr>
    </w:div>
    <w:div w:id="1240290430">
      <w:bodyDiv w:val="1"/>
      <w:marLeft w:val="0"/>
      <w:marRight w:val="0"/>
      <w:marTop w:val="0"/>
      <w:marBottom w:val="0"/>
      <w:divBdr>
        <w:top w:val="none" w:sz="0" w:space="0" w:color="auto"/>
        <w:left w:val="none" w:sz="0" w:space="0" w:color="auto"/>
        <w:bottom w:val="none" w:sz="0" w:space="0" w:color="auto"/>
        <w:right w:val="none" w:sz="0" w:space="0" w:color="auto"/>
      </w:divBdr>
    </w:div>
    <w:div w:id="1282346334">
      <w:bodyDiv w:val="1"/>
      <w:marLeft w:val="0"/>
      <w:marRight w:val="0"/>
      <w:marTop w:val="0"/>
      <w:marBottom w:val="0"/>
      <w:divBdr>
        <w:top w:val="none" w:sz="0" w:space="0" w:color="auto"/>
        <w:left w:val="none" w:sz="0" w:space="0" w:color="auto"/>
        <w:bottom w:val="none" w:sz="0" w:space="0" w:color="auto"/>
        <w:right w:val="none" w:sz="0" w:space="0" w:color="auto"/>
      </w:divBdr>
    </w:div>
    <w:div w:id="1293293863">
      <w:bodyDiv w:val="1"/>
      <w:marLeft w:val="0"/>
      <w:marRight w:val="0"/>
      <w:marTop w:val="0"/>
      <w:marBottom w:val="0"/>
      <w:divBdr>
        <w:top w:val="none" w:sz="0" w:space="0" w:color="auto"/>
        <w:left w:val="none" w:sz="0" w:space="0" w:color="auto"/>
        <w:bottom w:val="none" w:sz="0" w:space="0" w:color="auto"/>
        <w:right w:val="none" w:sz="0" w:space="0" w:color="auto"/>
      </w:divBdr>
    </w:div>
    <w:div w:id="1383139474">
      <w:bodyDiv w:val="1"/>
      <w:marLeft w:val="0"/>
      <w:marRight w:val="0"/>
      <w:marTop w:val="0"/>
      <w:marBottom w:val="0"/>
      <w:divBdr>
        <w:top w:val="none" w:sz="0" w:space="0" w:color="auto"/>
        <w:left w:val="none" w:sz="0" w:space="0" w:color="auto"/>
        <w:bottom w:val="none" w:sz="0" w:space="0" w:color="auto"/>
        <w:right w:val="none" w:sz="0" w:space="0" w:color="auto"/>
      </w:divBdr>
    </w:div>
    <w:div w:id="1402026233">
      <w:bodyDiv w:val="1"/>
      <w:marLeft w:val="0"/>
      <w:marRight w:val="0"/>
      <w:marTop w:val="0"/>
      <w:marBottom w:val="0"/>
      <w:divBdr>
        <w:top w:val="none" w:sz="0" w:space="0" w:color="auto"/>
        <w:left w:val="none" w:sz="0" w:space="0" w:color="auto"/>
        <w:bottom w:val="none" w:sz="0" w:space="0" w:color="auto"/>
        <w:right w:val="none" w:sz="0" w:space="0" w:color="auto"/>
      </w:divBdr>
    </w:div>
    <w:div w:id="1458059698">
      <w:bodyDiv w:val="1"/>
      <w:marLeft w:val="0"/>
      <w:marRight w:val="0"/>
      <w:marTop w:val="0"/>
      <w:marBottom w:val="0"/>
      <w:divBdr>
        <w:top w:val="none" w:sz="0" w:space="0" w:color="auto"/>
        <w:left w:val="none" w:sz="0" w:space="0" w:color="auto"/>
        <w:bottom w:val="none" w:sz="0" w:space="0" w:color="auto"/>
        <w:right w:val="none" w:sz="0" w:space="0" w:color="auto"/>
      </w:divBdr>
    </w:div>
    <w:div w:id="1481968916">
      <w:bodyDiv w:val="1"/>
      <w:marLeft w:val="0"/>
      <w:marRight w:val="0"/>
      <w:marTop w:val="0"/>
      <w:marBottom w:val="0"/>
      <w:divBdr>
        <w:top w:val="none" w:sz="0" w:space="0" w:color="auto"/>
        <w:left w:val="none" w:sz="0" w:space="0" w:color="auto"/>
        <w:bottom w:val="none" w:sz="0" w:space="0" w:color="auto"/>
        <w:right w:val="none" w:sz="0" w:space="0" w:color="auto"/>
      </w:divBdr>
    </w:div>
    <w:div w:id="1505128674">
      <w:bodyDiv w:val="1"/>
      <w:marLeft w:val="0"/>
      <w:marRight w:val="0"/>
      <w:marTop w:val="0"/>
      <w:marBottom w:val="0"/>
      <w:divBdr>
        <w:top w:val="none" w:sz="0" w:space="0" w:color="auto"/>
        <w:left w:val="none" w:sz="0" w:space="0" w:color="auto"/>
        <w:bottom w:val="none" w:sz="0" w:space="0" w:color="auto"/>
        <w:right w:val="none" w:sz="0" w:space="0" w:color="auto"/>
      </w:divBdr>
    </w:div>
    <w:div w:id="1550531090">
      <w:bodyDiv w:val="1"/>
      <w:marLeft w:val="0"/>
      <w:marRight w:val="0"/>
      <w:marTop w:val="0"/>
      <w:marBottom w:val="0"/>
      <w:divBdr>
        <w:top w:val="none" w:sz="0" w:space="0" w:color="auto"/>
        <w:left w:val="none" w:sz="0" w:space="0" w:color="auto"/>
        <w:bottom w:val="none" w:sz="0" w:space="0" w:color="auto"/>
        <w:right w:val="none" w:sz="0" w:space="0" w:color="auto"/>
      </w:divBdr>
    </w:div>
    <w:div w:id="1563365896">
      <w:bodyDiv w:val="1"/>
      <w:marLeft w:val="0"/>
      <w:marRight w:val="0"/>
      <w:marTop w:val="0"/>
      <w:marBottom w:val="0"/>
      <w:divBdr>
        <w:top w:val="none" w:sz="0" w:space="0" w:color="auto"/>
        <w:left w:val="none" w:sz="0" w:space="0" w:color="auto"/>
        <w:bottom w:val="none" w:sz="0" w:space="0" w:color="auto"/>
        <w:right w:val="none" w:sz="0" w:space="0" w:color="auto"/>
      </w:divBdr>
    </w:div>
    <w:div w:id="1714114945">
      <w:bodyDiv w:val="1"/>
      <w:marLeft w:val="0"/>
      <w:marRight w:val="0"/>
      <w:marTop w:val="0"/>
      <w:marBottom w:val="0"/>
      <w:divBdr>
        <w:top w:val="none" w:sz="0" w:space="0" w:color="auto"/>
        <w:left w:val="none" w:sz="0" w:space="0" w:color="auto"/>
        <w:bottom w:val="none" w:sz="0" w:space="0" w:color="auto"/>
        <w:right w:val="none" w:sz="0" w:space="0" w:color="auto"/>
      </w:divBdr>
    </w:div>
    <w:div w:id="1788116141">
      <w:bodyDiv w:val="1"/>
      <w:marLeft w:val="0"/>
      <w:marRight w:val="0"/>
      <w:marTop w:val="0"/>
      <w:marBottom w:val="0"/>
      <w:divBdr>
        <w:top w:val="none" w:sz="0" w:space="0" w:color="auto"/>
        <w:left w:val="none" w:sz="0" w:space="0" w:color="auto"/>
        <w:bottom w:val="none" w:sz="0" w:space="0" w:color="auto"/>
        <w:right w:val="none" w:sz="0" w:space="0" w:color="auto"/>
      </w:divBdr>
    </w:div>
    <w:div w:id="1936982369">
      <w:bodyDiv w:val="1"/>
      <w:marLeft w:val="0"/>
      <w:marRight w:val="0"/>
      <w:marTop w:val="0"/>
      <w:marBottom w:val="0"/>
      <w:divBdr>
        <w:top w:val="none" w:sz="0" w:space="0" w:color="auto"/>
        <w:left w:val="none" w:sz="0" w:space="0" w:color="auto"/>
        <w:bottom w:val="none" w:sz="0" w:space="0" w:color="auto"/>
        <w:right w:val="none" w:sz="0" w:space="0" w:color="auto"/>
      </w:divBdr>
    </w:div>
    <w:div w:id="2080401663">
      <w:bodyDiv w:val="1"/>
      <w:marLeft w:val="0"/>
      <w:marRight w:val="0"/>
      <w:marTop w:val="0"/>
      <w:marBottom w:val="0"/>
      <w:divBdr>
        <w:top w:val="none" w:sz="0" w:space="0" w:color="auto"/>
        <w:left w:val="none" w:sz="0" w:space="0" w:color="auto"/>
        <w:bottom w:val="none" w:sz="0" w:space="0" w:color="auto"/>
        <w:right w:val="none" w:sz="0" w:space="0" w:color="auto"/>
      </w:divBdr>
    </w:div>
    <w:div w:id="2111776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microsoft.com/office/2007/relationships/stylesWithEffects" Target="stylesWithEffect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8C5E92-4238-4321-8D51-692E71EBC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2</Pages>
  <Words>19819</Words>
  <Characters>112971</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Paper Title</vt:lpstr>
    </vt:vector>
  </TitlesOfParts>
  <Company>SPIE</Company>
  <LinksUpToDate>false</LinksUpToDate>
  <CharactersWithSpaces>1325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mattn</dc:creator>
  <cp:lastModifiedBy>Uros</cp:lastModifiedBy>
  <cp:revision>35</cp:revision>
  <cp:lastPrinted>2012-11-26T12:29:00Z</cp:lastPrinted>
  <dcterms:created xsi:type="dcterms:W3CDTF">2013-01-09T22:57:00Z</dcterms:created>
  <dcterms:modified xsi:type="dcterms:W3CDTF">2013-01-10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StDtkqAI"/&gt;&lt;style id="http://www.zotero.org/styles/spie-bios" hasBibliography="1" bibliographyStyleHasBeenSet="1"/&gt;&lt;prefs&gt;&lt;pref name="fieldType" value="Field"/&gt;&lt;pref name="storeReferences" value=</vt:lpwstr>
  </property>
  <property fmtid="{D5CDD505-2E9C-101B-9397-08002B2CF9AE}" pid="3" name="ZOTERO_PREF_2">
    <vt:lpwstr>"true"/&gt;&lt;pref name="noteType" value="0"/&gt;&lt;/prefs&gt;&lt;/data&gt;</vt:lpwstr>
  </property>
</Properties>
</file>